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335C6" w:rsidRDefault="00000000">
      <w:pPr>
        <w:pStyle w:val="Title"/>
        <w:jc w:val="left"/>
        <w:rPr>
          <w:rFonts w:asciiTheme="majorBidi" w:hAnsiTheme="majorBidi"/>
          <w:b/>
          <w:bCs/>
          <w:rPrChange w:id="2" w:author="Chen Heller" w:date="2023-03-19T14:24:00Z">
            <w:rPr>
              <w:b/>
              <w:bCs/>
            </w:rPr>
          </w:rPrChange>
        </w:rPr>
        <w:pPrChange w:id="3" w:author="Chen Heller" w:date="2023-03-19T14:34:00Z">
          <w:pPr>
            <w:pStyle w:val="Title"/>
          </w:pPr>
        </w:pPrChange>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335C6">
            <w:rPr>
              <w:rFonts w:asciiTheme="majorBidi" w:hAnsiTheme="majorBidi"/>
              <w:b/>
              <w:bCs/>
              <w:rPrChange w:id="4" w:author="Chen Heller" w:date="2023-03-19T14:24:00Z">
                <w:rPr>
                  <w:b/>
                  <w:bCs/>
                </w:rPr>
              </w:rPrChange>
            </w:rPr>
            <w:t>Show some sensitivity! Using motion tracking to explore unconscious processes</w:t>
          </w:r>
        </w:sdtContent>
      </w:sdt>
    </w:p>
    <w:p w14:paraId="569071AE" w14:textId="04223BA6" w:rsidR="00074548" w:rsidRPr="00F46961" w:rsidRDefault="00B327B1">
      <w:pPr>
        <w:pStyle w:val="Title2"/>
        <w:jc w:val="left"/>
        <w:rPr>
          <w:rPrChange w:id="5" w:author="Chen Heller" w:date="2023-03-19T14:35:00Z">
            <w:rPr>
              <w:vertAlign w:val="superscript"/>
            </w:rPr>
          </w:rPrChange>
        </w:rPr>
        <w:pPrChange w:id="6" w:author="Chen Heller" w:date="2023-03-19T14:34:00Z">
          <w:pPr>
            <w:pStyle w:val="Title2"/>
          </w:pPr>
        </w:pPrChange>
      </w:pPr>
      <w:ins w:id="7" w:author="Chen Heller" w:date="2023-03-19T14:34:00Z">
        <w:r w:rsidRPr="00B327B1">
          <w:rPr>
            <w:b/>
            <w:bCs/>
            <w:rPrChange w:id="8" w:author="Chen Heller" w:date="2023-03-19T14:34:00Z">
              <w:rPr/>
            </w:rPrChange>
          </w:rPr>
          <w:t>Authors:</w:t>
        </w:r>
        <w:r>
          <w:t xml:space="preserve"> </w:t>
        </w:r>
      </w:ins>
      <w:proofErr w:type="spellStart"/>
      <w:r w:rsidR="00074548">
        <w:t>Khen</w:t>
      </w:r>
      <w:proofErr w:type="spellEnd"/>
      <w:r w:rsidR="00074548">
        <w:t xml:space="preserve"> Heller</w:t>
      </w:r>
      <w:r w:rsidR="00074548">
        <w:rPr>
          <w:vertAlign w:val="superscript"/>
        </w:rPr>
        <w:t>1</w:t>
      </w:r>
      <w:ins w:id="9" w:author="Chen Heller" w:date="2023-03-19T14:35:00Z">
        <w:r w:rsidR="00F46961">
          <w:t>;</w:t>
        </w:r>
      </w:ins>
      <w:del w:id="10" w:author="Chen Heller" w:date="2023-03-19T14:35:00Z">
        <w:r w:rsidR="00074548" w:rsidDel="00F46961">
          <w:delText>,</w:delText>
        </w:r>
      </w:del>
      <w:r w:rsidR="00074548">
        <w:t xml:space="preserve"> Craig S. Chapman</w:t>
      </w:r>
      <w:r w:rsidR="00074548">
        <w:rPr>
          <w:vertAlign w:val="superscript"/>
        </w:rPr>
        <w:t>2,3</w:t>
      </w:r>
      <w:ins w:id="11" w:author="Chen Heller" w:date="2023-03-19T14:35:00Z">
        <w:r w:rsidR="00F46961">
          <w:t>;</w:t>
        </w:r>
      </w:ins>
      <w:r w:rsidR="00074548">
        <w:t xml:space="preserve"> </w:t>
      </w:r>
      <w:del w:id="12" w:author="Chen Heller" w:date="2023-03-19T14:35:00Z">
        <w:r w:rsidR="00074548" w:rsidDel="00F46961">
          <w:delText xml:space="preserve">and </w:delText>
        </w:r>
      </w:del>
      <w:proofErr w:type="spellStart"/>
      <w:r w:rsidR="00074548">
        <w:t>Liad</w:t>
      </w:r>
      <w:proofErr w:type="spellEnd"/>
      <w:r w:rsidR="00074548">
        <w:t xml:space="preserve"> Mudrik</w:t>
      </w:r>
      <w:r w:rsidR="00074548">
        <w:rPr>
          <w:vertAlign w:val="superscript"/>
        </w:rPr>
        <w:t>1,</w:t>
      </w:r>
      <w:proofErr w:type="gramStart"/>
      <w:r w:rsidR="00074548">
        <w:rPr>
          <w:vertAlign w:val="superscript"/>
        </w:rPr>
        <w:t>4</w:t>
      </w:r>
      <w:ins w:id="13" w:author="Chen Heller" w:date="2023-03-19T14:35:00Z">
        <w:r w:rsidR="00F46961">
          <w:t>;</w:t>
        </w:r>
      </w:ins>
      <w:proofErr w:type="gramEnd"/>
    </w:p>
    <w:p w14:paraId="7E660848" w14:textId="6F4EA80C" w:rsidR="00074548" w:rsidDel="00F46961" w:rsidRDefault="00DB55AB">
      <w:pPr>
        <w:pStyle w:val="Title2"/>
        <w:jc w:val="left"/>
        <w:rPr>
          <w:del w:id="14" w:author="Chen Heller" w:date="2023-03-19T14:36:00Z"/>
        </w:rPr>
        <w:pPrChange w:id="15" w:author="Chen Heller" w:date="2023-03-19T14:34:00Z">
          <w:pPr>
            <w:pStyle w:val="Title2"/>
          </w:pPr>
        </w:pPrChange>
      </w:pPr>
      <w:ins w:id="16" w:author="Chen Heller" w:date="2023-03-19T14:36:00Z">
        <w:r>
          <w:t>(</w:t>
        </w:r>
      </w:ins>
      <w:r w:rsidR="00074548" w:rsidRPr="00DB55AB">
        <w:rPr>
          <w:rPrChange w:id="17" w:author="Chen Heller" w:date="2023-03-19T14:36:00Z">
            <w:rPr>
              <w:vertAlign w:val="superscript"/>
            </w:rPr>
          </w:rPrChange>
        </w:rPr>
        <w:t>1</w:t>
      </w:r>
      <w:ins w:id="18" w:author="Chen Heller" w:date="2023-03-19T14:36:00Z">
        <w:r>
          <w:t>)</w:t>
        </w:r>
      </w:ins>
      <w:r w:rsidR="00074548">
        <w:rPr>
          <w:vertAlign w:val="superscript"/>
        </w:rPr>
        <w:t xml:space="preserve"> </w:t>
      </w:r>
      <w:proofErr w:type="spellStart"/>
      <w:r w:rsidR="00074548" w:rsidRPr="006D6EF5">
        <w:t>Sagol</w:t>
      </w:r>
      <w:proofErr w:type="spellEnd"/>
      <w:r w:rsidR="00074548" w:rsidRPr="006D6EF5">
        <w:t xml:space="preserve"> School of Neuroscience, Tel Aviv University</w:t>
      </w:r>
      <w:ins w:id="19" w:author="Chen Heller" w:date="2023-03-19T14:36:00Z">
        <w:r w:rsidR="00F46961">
          <w:t xml:space="preserve">, </w:t>
        </w:r>
      </w:ins>
      <w:ins w:id="20" w:author="Chen Heller" w:date="2023-03-19T14:37:00Z">
        <w:r w:rsidR="00B56BA4">
          <w:t>Tel-Aviv, Israel</w:t>
        </w:r>
      </w:ins>
      <w:ins w:id="21" w:author="Chen Heller" w:date="2023-03-19T14:38:00Z">
        <w:r w:rsidR="00B56BA4">
          <w:t>,</w:t>
        </w:r>
      </w:ins>
    </w:p>
    <w:p w14:paraId="2B58BDD3" w14:textId="776548DA" w:rsidR="00074548" w:rsidDel="00DB55AB" w:rsidRDefault="00DB55AB">
      <w:pPr>
        <w:pStyle w:val="Title2"/>
        <w:jc w:val="left"/>
        <w:rPr>
          <w:del w:id="22" w:author="Chen Heller" w:date="2023-03-19T14:36:00Z"/>
        </w:rPr>
        <w:pPrChange w:id="23" w:author="Chen Heller" w:date="2023-03-19T14:36:00Z">
          <w:pPr>
            <w:pStyle w:val="Title2"/>
          </w:pPr>
        </w:pPrChange>
      </w:pPr>
      <w:ins w:id="24" w:author="Chen Heller" w:date="2023-03-19T14:36:00Z">
        <w:r>
          <w:t>(</w:t>
        </w:r>
      </w:ins>
      <w:r w:rsidR="00074548" w:rsidRPr="00DB55AB">
        <w:rPr>
          <w:rPrChange w:id="25" w:author="Chen Heller" w:date="2023-03-19T14:36:00Z">
            <w:rPr>
              <w:vertAlign w:val="superscript"/>
            </w:rPr>
          </w:rPrChange>
        </w:rPr>
        <w:t>2</w:t>
      </w:r>
      <w:ins w:id="26" w:author="Chen Heller" w:date="2023-03-19T14:36:00Z">
        <w:r>
          <w:t>)</w:t>
        </w:r>
      </w:ins>
      <w:r w:rsidR="00074548">
        <w:rPr>
          <w:vertAlign w:val="superscript"/>
        </w:rPr>
        <w:t xml:space="preserve"> </w:t>
      </w:r>
      <w:r w:rsidR="00074548" w:rsidRPr="006D6EF5">
        <w:t>Faculty of Kinesiology, Sport, and Recreation, University of Alberta, Edmonton, AB, Canada</w:t>
      </w:r>
      <w:ins w:id="27" w:author="Chen Heller" w:date="2023-03-19T14:37:00Z">
        <w:r>
          <w:t>,</w:t>
        </w:r>
      </w:ins>
    </w:p>
    <w:p w14:paraId="7C601E91" w14:textId="473707D6" w:rsidR="00DE2711" w:rsidDel="00DB55AB" w:rsidRDefault="00DB55AB">
      <w:pPr>
        <w:pStyle w:val="Title2"/>
        <w:jc w:val="left"/>
        <w:rPr>
          <w:del w:id="28" w:author="Chen Heller" w:date="2023-03-19T14:37:00Z"/>
          <w:rtl/>
        </w:rPr>
        <w:pPrChange w:id="29" w:author="Chen Heller" w:date="2023-03-19T14:36:00Z">
          <w:pPr>
            <w:pStyle w:val="Title2"/>
          </w:pPr>
        </w:pPrChange>
      </w:pPr>
      <w:ins w:id="30" w:author="Chen Heller" w:date="2023-03-19T14:37:00Z">
        <w:r>
          <w:t>(</w:t>
        </w:r>
      </w:ins>
      <w:r w:rsidR="00074548" w:rsidRPr="00DB55AB">
        <w:rPr>
          <w:rPrChange w:id="31" w:author="Chen Heller" w:date="2023-03-19T14:36:00Z">
            <w:rPr>
              <w:vertAlign w:val="superscript"/>
            </w:rPr>
          </w:rPrChange>
        </w:rPr>
        <w:t>3</w:t>
      </w:r>
      <w:ins w:id="32" w:author="Chen Heller" w:date="2023-03-19T14:37:00Z">
        <w:r>
          <w:t>)</w:t>
        </w:r>
      </w:ins>
      <w:r w:rsidR="00074548">
        <w:rPr>
          <w:vertAlign w:val="superscript"/>
        </w:rPr>
        <w:t xml:space="preserve"> </w:t>
      </w:r>
      <w:r w:rsidR="00074548" w:rsidRPr="006D6EF5">
        <w:t>Neuroscience and Mental Health Institute</w:t>
      </w:r>
      <w:ins w:id="33" w:author="Chen Heller" w:date="2023-03-19T14:38:00Z">
        <w:r w:rsidR="00E047C6">
          <w:t>,</w:t>
        </w:r>
      </w:ins>
      <w:r w:rsidR="00074548" w:rsidRPr="006D6EF5">
        <w:t xml:space="preserve"> University of Alberta Edmonton, Alberta, Canada</w:t>
      </w:r>
      <w:ins w:id="34" w:author="Chen Heller" w:date="2023-03-19T14:37:00Z">
        <w:r>
          <w:t xml:space="preserve">, </w:t>
        </w:r>
      </w:ins>
    </w:p>
    <w:p w14:paraId="4C686F71" w14:textId="29F1D11C" w:rsidR="004C1160" w:rsidRDefault="00DB55AB" w:rsidP="00BE6494">
      <w:pPr>
        <w:pStyle w:val="Title2"/>
        <w:jc w:val="left"/>
        <w:rPr>
          <w:ins w:id="35" w:author="Chen Heller" w:date="2023-03-19T14:42:00Z"/>
        </w:rPr>
      </w:pPr>
      <w:ins w:id="36" w:author="Chen Heller" w:date="2023-03-19T14:37:00Z">
        <w:r>
          <w:t>(</w:t>
        </w:r>
      </w:ins>
      <w:r w:rsidR="00074548" w:rsidRPr="00DB55AB">
        <w:rPr>
          <w:rPrChange w:id="37" w:author="Chen Heller" w:date="2023-03-19T14:37:00Z">
            <w:rPr>
              <w:vertAlign w:val="superscript"/>
            </w:rPr>
          </w:rPrChange>
        </w:rPr>
        <w:t>4</w:t>
      </w:r>
      <w:ins w:id="38" w:author="Chen Heller" w:date="2023-03-19T14:37:00Z">
        <w:r>
          <w:t>)</w:t>
        </w:r>
      </w:ins>
      <w:r w:rsidR="00074548">
        <w:rPr>
          <w:vertAlign w:val="superscript"/>
        </w:rPr>
        <w:t xml:space="preserve"> </w:t>
      </w:r>
      <w:r w:rsidR="00074548" w:rsidRPr="006D6EF5">
        <w:t>School of Psychological Sciences, Tel Aviv University</w:t>
      </w:r>
      <w:bookmarkEnd w:id="0"/>
      <w:ins w:id="39" w:author="Chen Heller" w:date="2023-03-19T14:38:00Z">
        <w:r w:rsidR="00E047C6">
          <w:t>, Tel-Aviv, Israel.</w:t>
        </w:r>
      </w:ins>
      <w:ins w:id="40" w:author="Chen Heller" w:date="2023-03-19T14:44:00Z">
        <w:r w:rsidR="00BE6494">
          <w:t xml:space="preserve"> </w:t>
        </w:r>
      </w:ins>
    </w:p>
    <w:p w14:paraId="2AEB09E4" w14:textId="3A3E56ED" w:rsidR="00E047C6" w:rsidRPr="004C1160" w:rsidRDefault="004C1160">
      <w:pPr>
        <w:pStyle w:val="Title2"/>
        <w:jc w:val="left"/>
        <w:rPr>
          <w:b/>
          <w:bCs/>
          <w:rPrChange w:id="41" w:author="Chen Heller" w:date="2023-03-19T14:42:00Z">
            <w:rPr/>
          </w:rPrChange>
        </w:rPr>
        <w:pPrChange w:id="42" w:author="Chen Heller" w:date="2023-03-19T14:44:00Z">
          <w:pPr>
            <w:pStyle w:val="Title2"/>
          </w:pPr>
        </w:pPrChange>
      </w:pPr>
      <w:commentRangeStart w:id="43"/>
      <w:ins w:id="44" w:author="Chen Heller" w:date="2023-03-19T14:42:00Z">
        <w:r>
          <w:rPr>
            <w:b/>
            <w:bCs/>
          </w:rPr>
          <w:t>Corresponding author:</w:t>
        </w:r>
      </w:ins>
      <w:commentRangeEnd w:id="43"/>
      <w:ins w:id="45" w:author="Chen Heller" w:date="2023-03-19T14:43:00Z">
        <w:r>
          <w:rPr>
            <w:rStyle w:val="CommentReference"/>
          </w:rPr>
          <w:commentReference w:id="43"/>
        </w:r>
      </w:ins>
      <w:ins w:id="46" w:author="Chen Heller" w:date="2023-03-19T14:44:00Z">
        <w:r w:rsidR="00BE6494">
          <w:rPr>
            <w:b/>
            <w:bCs/>
          </w:rPr>
          <w:t xml:space="preserve"> </w:t>
        </w:r>
        <w:r w:rsidR="00BE6494">
          <w:t>Given Name and Surname; University, Postal Address, Street, Postal Code, City, Country; Email, Telephone +. Fax +</w:t>
        </w:r>
      </w:ins>
    </w:p>
    <w:p w14:paraId="17A4C2D6" w14:textId="1C8FCA86" w:rsidR="00A85F15" w:rsidRPr="00A85F15" w:rsidRDefault="004C0E90" w:rsidP="006238E0">
      <w:pPr>
        <w:pStyle w:val="Heading2"/>
      </w:pPr>
      <w:r>
        <w:rPr>
          <w:rFonts w:eastAsia="SimSun"/>
          <w:kern w:val="24"/>
        </w:rPr>
        <w:br w:type="page"/>
      </w:r>
    </w:p>
    <w:p w14:paraId="56434494" w14:textId="190A60AF" w:rsidR="00337559" w:rsidRDefault="00337559" w:rsidP="006238E0">
      <w:pPr>
        <w:pStyle w:val="Heading2"/>
        <w:rPr>
          <w:lang w:bidi="he-IL"/>
        </w:rPr>
      </w:pPr>
      <w:bookmarkStart w:id="47" w:name="_Toc114485357"/>
      <w:r>
        <w:lastRenderedPageBreak/>
        <w:t>Abstract</w:t>
      </w:r>
      <w:bookmarkEnd w:id="47"/>
    </w:p>
    <w:p w14:paraId="7C352F4A" w14:textId="317FFA79" w:rsidR="003D683E" w:rsidDel="002277AE" w:rsidRDefault="000904B3" w:rsidP="002277AE">
      <w:pPr>
        <w:ind w:firstLine="0"/>
        <w:rPr>
          <w:del w:id="48" w:author="Chen Heller" w:date="2023-02-05T09:14:00Z"/>
        </w:rPr>
      </w:pPr>
      <w:bookmarkStart w:id="49" w:name="_Hlk114075806"/>
      <w:r w:rsidRPr="00CA4C70">
        <w:t>Although invisible to us, unconscious stimul</w:t>
      </w:r>
      <w:r>
        <w:t>i</w:t>
      </w:r>
      <w:r w:rsidRPr="00CA4C70">
        <w:t xml:space="preserve"> </w:t>
      </w:r>
      <w:r>
        <w:t xml:space="preserve">were shown to </w:t>
      </w:r>
      <w:r w:rsidRPr="00CA4C70">
        <w:t>still affect our behavior</w:t>
      </w:r>
      <w:r>
        <w:t>. However,</w:t>
      </w:r>
      <w:ins w:id="50"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51" w:author="Chen Heller" w:date="2023-02-12T12:19:00Z">
        <w:r w:rsidR="00F25506">
          <w:t xml:space="preserve">is </w:t>
        </w:r>
      </w:ins>
      <w:ins w:id="52" w:author="Chen Heller" w:date="2023-02-26T10:41:00Z">
        <w:r w:rsidR="004A063A">
          <w:t>repeatedly</w:t>
        </w:r>
      </w:ins>
      <w:ins w:id="53" w:author="Chen Heller" w:date="2023-02-12T12:28:00Z">
        <w:r w:rsidR="000B4F81">
          <w:t xml:space="preserve"> </w:t>
        </w:r>
      </w:ins>
      <w:ins w:id="54" w:author="Chen Heller" w:date="2023-02-12T12:25:00Z">
        <w:r w:rsidR="00F374F8">
          <w:t>evoked</w:t>
        </w:r>
      </w:ins>
      <w:ins w:id="55" w:author="Chen Heller" w:date="2023-02-12T12:19:00Z">
        <w:r w:rsidR="00F25506">
          <w:t xml:space="preserve"> by </w:t>
        </w:r>
      </w:ins>
      <w:del w:id="56"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57" w:author="Chen Heller" w:date="2023-02-12T12:21:00Z">
        <w:r w:rsidR="00C33129">
          <w:t xml:space="preserve">a multitude of </w:t>
        </w:r>
      </w:ins>
      <w:r w:rsidRPr="00CA4C70">
        <w:t>contradicting findings</w:t>
      </w:r>
      <w:del w:id="58" w:author="Chen Heller" w:date="2023-02-12T12:21:00Z">
        <w:r w:rsidDel="00C33129">
          <w:delText>,</w:delText>
        </w:r>
        <w:r w:rsidRPr="00CA4C70" w:rsidDel="00C33129">
          <w:delText xml:space="preserve"> which in turn evoke an</w:delText>
        </w:r>
      </w:del>
      <w:del w:id="59"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60"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61" w:author="Chen Heller" w:date="2023-02-12T12:22:00Z">
        <w:r w:rsidDel="00C33129">
          <w:delText xml:space="preserve">Such </w:delText>
        </w:r>
        <w:r w:rsidRPr="00CA4C70" w:rsidDel="00C33129">
          <w:delText xml:space="preserve">contradicting results </w:delText>
        </w:r>
      </w:del>
      <w:ins w:id="62" w:author="Chen Heller" w:date="2023-02-12T12:22:00Z">
        <w:r w:rsidR="00C33129">
          <w:t>Th</w:t>
        </w:r>
      </w:ins>
      <w:ins w:id="63" w:author="Chen Heller" w:date="2023-02-12T12:26:00Z">
        <w:r w:rsidR="00F374F8">
          <w:t xml:space="preserve">is controversy </w:t>
        </w:r>
      </w:ins>
      <w:r w:rsidRPr="00CA4C70">
        <w:t xml:space="preserve">can be explained by </w:t>
      </w:r>
      <w:del w:id="64"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65" w:author="Chen Heller" w:date="2023-02-05T09:30:00Z">
        <w:r w:rsidRPr="00CA4C70" w:rsidDel="00914987">
          <w:delText xml:space="preserve">, that is studied </w:delText>
        </w:r>
      </w:del>
      <w:del w:id="66" w:author="Chen Heller" w:date="2023-02-02T13:43:00Z">
        <w:r w:rsidRPr="00CA4C70" w:rsidDel="00E46ABA">
          <w:delText>in this thesis</w:delText>
        </w:r>
      </w:del>
      <w:del w:id="67" w:author="Chen Heller" w:date="2023-02-05T09:30:00Z">
        <w:r w:rsidRPr="00CA4C70" w:rsidDel="00914987">
          <w:delText>,</w:delText>
        </w:r>
      </w:del>
      <w:del w:id="68"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69" w:author="Chen Heller" w:date="2023-02-05T09:57:00Z">
        <w:r w:rsidRPr="00CA4C70" w:rsidDel="00F46C29">
          <w:delText>.</w:delText>
        </w:r>
      </w:del>
      <w:ins w:id="70" w:author="Chen Heller" w:date="2023-02-05T09:57:00Z">
        <w:r w:rsidR="00F46C29">
          <w:t>,</w:t>
        </w:r>
      </w:ins>
      <w:r w:rsidRPr="00CA4C70">
        <w:t xml:space="preserve"> </w:t>
      </w:r>
      <w:ins w:id="71" w:author="Chen Heller" w:date="2023-02-05T09:57:00Z">
        <w:r w:rsidR="00F46C29">
          <w:t>t</w:t>
        </w:r>
      </w:ins>
      <w:del w:id="72" w:author="Chen Heller" w:date="2023-02-05T09:57:00Z">
        <w:r w:rsidRPr="00CA4C70" w:rsidDel="00F46C29">
          <w:delText>T</w:delText>
        </w:r>
      </w:del>
      <w:r w:rsidRPr="00CA4C70">
        <w:t xml:space="preserve">he most prominent </w:t>
      </w:r>
      <w:del w:id="73" w:author="Chen Heller" w:date="2023-02-05T09:57:00Z">
        <w:r w:rsidRPr="00CA4C70" w:rsidDel="00F46C29">
          <w:delText>measure for probing unconscious effects is</w:delText>
        </w:r>
      </w:del>
      <w:ins w:id="74" w:author="Chen Heller" w:date="2023-02-05T09:57:00Z">
        <w:r w:rsidR="00F46C29">
          <w:t>being</w:t>
        </w:r>
      </w:ins>
      <w:r w:rsidRPr="00CA4C70">
        <w:t xml:space="preserve"> </w:t>
      </w:r>
      <w:del w:id="75" w:author="Chen Heller" w:date="2023-03-15T14:37:00Z">
        <w:r w:rsidRPr="00CA4C70" w:rsidDel="00FE65DE">
          <w:delText xml:space="preserve">reaction </w:delText>
        </w:r>
      </w:del>
      <w:ins w:id="76" w:author="Chen Heller" w:date="2023-03-15T14:37:00Z">
        <w:r w:rsidR="00FE65DE" w:rsidRPr="00CA4C70">
          <w:t>re</w:t>
        </w:r>
        <w:r w:rsidR="00FE65DE">
          <w:t>sponse</w:t>
        </w:r>
        <w:r w:rsidR="00FE65DE" w:rsidRPr="00CA4C70">
          <w:t xml:space="preserve"> </w:t>
        </w:r>
      </w:ins>
      <w:r w:rsidRPr="00CA4C70">
        <w:t>time (RT), as measured using keyboard presses</w:t>
      </w:r>
      <w:r>
        <w:t xml:space="preserve">. </w:t>
      </w:r>
      <w:del w:id="77" w:author="Chen Heller" w:date="2023-02-05T09:57:00Z">
        <w:r w:rsidDel="00F46C29">
          <w:delText>H</w:delText>
        </w:r>
        <w:r w:rsidRPr="00CA4C70" w:rsidDel="00F46C29">
          <w:delText>owever, t</w:delText>
        </w:r>
      </w:del>
      <w:del w:id="78" w:author="Chen Heller" w:date="2023-02-05T09:58:00Z">
        <w:r w:rsidRPr="00CA4C70" w:rsidDel="00A27288">
          <w:delText xml:space="preserve">his </w:delText>
        </w:r>
      </w:del>
      <w:ins w:id="79" w:author="Chen Heller" w:date="2023-02-12T12:22:00Z">
        <w:r w:rsidR="005B1A12">
          <w:t xml:space="preserve">This measure </w:t>
        </w:r>
      </w:ins>
      <w:del w:id="80" w:author="Chen Heller" w:date="2023-02-12T12:22:00Z">
        <w:r w:rsidRPr="00CA4C70" w:rsidDel="005B1A12">
          <w:delText xml:space="preserve">effect </w:delText>
        </w:r>
      </w:del>
      <w:del w:id="81" w:author="Chen Heller" w:date="2023-02-05T10:00:00Z">
        <w:r w:rsidRPr="00CA4C70" w:rsidDel="000F3360">
          <w:delText xml:space="preserve">is </w:delText>
        </w:r>
      </w:del>
      <w:r w:rsidRPr="00CA4C70">
        <w:t xml:space="preserve">usually </w:t>
      </w:r>
      <w:ins w:id="82" w:author="Chen Heller" w:date="2023-02-12T12:23:00Z">
        <w:r w:rsidR="005B1A12">
          <w:t>produces</w:t>
        </w:r>
      </w:ins>
      <w:ins w:id="83" w:author="Chen Heller" w:date="2023-02-05T10:00:00Z">
        <w:r w:rsidR="000F3360">
          <w:t xml:space="preserve"> </w:t>
        </w:r>
      </w:ins>
      <w:r w:rsidRPr="00CA4C70">
        <w:t>very small</w:t>
      </w:r>
      <w:r>
        <w:t xml:space="preserve"> </w:t>
      </w:r>
      <w:ins w:id="84"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85"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86" w:author="Chen Heller" w:date="2023-02-05T09:14:00Z">
        <w:r w:rsidRPr="00CA4C70" w:rsidDel="002277AE">
          <w:delText xml:space="preserve"> </w:delText>
        </w:r>
      </w:del>
    </w:p>
    <w:p w14:paraId="41246F4A" w14:textId="15D8FD3A" w:rsidR="003D683E" w:rsidDel="006766A3" w:rsidRDefault="000904B3">
      <w:pPr>
        <w:ind w:firstLine="0"/>
        <w:rPr>
          <w:del w:id="87" w:author="Chen Heller" w:date="2023-02-05T09:43:00Z"/>
        </w:rPr>
        <w:pPrChange w:id="88" w:author="Chen Heller" w:date="2023-02-12T12:24:00Z">
          <w:pPr/>
        </w:pPrChange>
      </w:pPr>
      <w:del w:id="89" w:author="Chen Heller" w:date="2023-02-05T09:14:00Z">
        <w:r w:rsidRPr="00CA4C70" w:rsidDel="002277AE">
          <w:delText>But is motion tracking indeed more sensitive to unconscious effects than a keyboard?</w:delText>
        </w:r>
      </w:del>
      <w:r w:rsidRPr="00CA4C70">
        <w:t xml:space="preserve"> </w:t>
      </w:r>
      <w:ins w:id="90" w:author="Chen Heller" w:date="2023-02-05T09:38:00Z">
        <w:r w:rsidR="00691ACE">
          <w:t>Yet</w:t>
        </w:r>
      </w:ins>
      <w:ins w:id="91" w:author="Chen Heller" w:date="2023-02-05T09:36:00Z">
        <w:r w:rsidR="00560489">
          <w:t xml:space="preserve">, </w:t>
        </w:r>
      </w:ins>
      <w:del w:id="92" w:author="Chen Heller" w:date="2023-02-05T09:36:00Z">
        <w:r w:rsidRPr="00CA4C70" w:rsidDel="00560489">
          <w:delText xml:space="preserve">To </w:delText>
        </w:r>
      </w:del>
      <w:ins w:id="93" w:author="Chen Heller" w:date="2023-02-12T12:12:00Z">
        <w:r w:rsidR="00C97CF8">
          <w:t xml:space="preserve">the </w:t>
        </w:r>
      </w:ins>
      <w:del w:id="94" w:author="Chen Heller" w:date="2023-02-12T12:12:00Z">
        <w:r w:rsidRPr="00CA4C70" w:rsidDel="00C97CF8">
          <w:delText xml:space="preserve">date, </w:delText>
        </w:r>
      </w:del>
      <w:r w:rsidRPr="00CA4C70">
        <w:t xml:space="preserve">only </w:t>
      </w:r>
      <w:del w:id="95" w:author="Chen Heller" w:date="2023-02-12T12:12:00Z">
        <w:r w:rsidRPr="00CA4C70" w:rsidDel="00C97CF8">
          <w:delText xml:space="preserve">one </w:delText>
        </w:r>
      </w:del>
      <w:r w:rsidRPr="00CA4C70">
        <w:t xml:space="preserve">study </w:t>
      </w:r>
      <w:ins w:id="96" w:author="Chen Heller" w:date="2023-02-12T12:12:00Z">
        <w:r w:rsidR="00C97CF8">
          <w:t xml:space="preserve">that </w:t>
        </w:r>
      </w:ins>
      <w:r w:rsidRPr="00CA4C70">
        <w:t xml:space="preserve">directly </w:t>
      </w:r>
      <w:del w:id="97" w:author="Chen Heller" w:date="2023-02-05T09:18:00Z">
        <w:r w:rsidRPr="00CA4C70" w:rsidDel="00A97F97">
          <w:delText xml:space="preserve">made this comparison </w:delText>
        </w:r>
      </w:del>
      <w:ins w:id="98" w:author="Chen Heller" w:date="2023-02-05T09:18:00Z">
        <w:r w:rsidR="00A97F97">
          <w:t>compared keyboard responses to motion tracking</w:t>
        </w:r>
      </w:ins>
      <w:ins w:id="99" w:author="Chen Heller" w:date="2023-02-12T12:13:00Z">
        <w:r w:rsidR="00DA3F54">
          <w:t xml:space="preserve"> </w:t>
        </w:r>
      </w:ins>
      <w:r w:rsidRPr="00CA4C70">
        <w:t xml:space="preserve">and found </w:t>
      </w:r>
      <w:del w:id="100"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101" w:author="Chen Heller" w:date="2023-02-12T12:14:00Z">
        <w:r w:rsidR="00DA3F54">
          <w:t>the latter</w:t>
        </w:r>
      </w:ins>
      <w:ins w:id="102" w:author="Chen Heller" w:date="2023-02-12T12:32:00Z">
        <w:r w:rsidR="00A02FBC">
          <w:t xml:space="preserve"> to be advantageous</w:t>
        </w:r>
      </w:ins>
      <w:ins w:id="103" w:author="Chen Heller" w:date="2023-02-12T12:14:00Z">
        <w:r w:rsidR="00DA3F54">
          <w:t>,</w:t>
        </w:r>
      </w:ins>
      <w:del w:id="104"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105" w:author="Chen Heller" w:date="2023-02-12T12:14:00Z">
        <w:r w:rsidRPr="00CA4C70" w:rsidDel="00103FAC">
          <w:delText xml:space="preserve">several </w:delText>
        </w:r>
      </w:del>
      <w:r w:rsidRPr="00CA4C70">
        <w:t>limitations</w:t>
      </w:r>
      <w:del w:id="106" w:author="Chen Heller" w:date="2023-03-02T14:30:00Z">
        <w:r w:rsidRPr="00CA4C70" w:rsidDel="0040283D">
          <w:delText>,</w:delText>
        </w:r>
      </w:del>
      <w:del w:id="107"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108" w:author="Chen Heller" w:date="2023-02-12T12:32:00Z">
        <w:r w:rsidRPr="00CA4C70" w:rsidDel="00A02FBC">
          <w:delText xml:space="preserve">measurement </w:delText>
        </w:r>
      </w:del>
      <w:r w:rsidRPr="00CA4C70">
        <w:t xml:space="preserve">and </w:t>
      </w:r>
      <w:del w:id="109" w:author="Chen Heller" w:date="2023-02-12T12:33:00Z">
        <w:r w:rsidRPr="00CA4C70" w:rsidDel="00A02FBC">
          <w:delText xml:space="preserve">to its </w:delText>
        </w:r>
      </w:del>
      <w:r w:rsidRPr="00CA4C70">
        <w:t>motion tracking measure</w:t>
      </w:r>
      <w:ins w:id="110" w:author="Chen Heller" w:date="2023-02-12T12:33:00Z">
        <w:r w:rsidR="00A02FBC">
          <w:t>s</w:t>
        </w:r>
      </w:ins>
      <w:r w:rsidRPr="00CA4C70">
        <w:t xml:space="preserve">. </w:t>
      </w:r>
      <w:ins w:id="111" w:author="Chen Heller" w:date="2023-02-05T09:17:00Z">
        <w:r w:rsidR="00A97F97">
          <w:t xml:space="preserve">Here, </w:t>
        </w:r>
      </w:ins>
      <w:ins w:id="112" w:author="Chen Heller" w:date="2023-02-05T09:43:00Z">
        <w:r w:rsidR="006766A3">
          <w:t>to</w:t>
        </w:r>
      </w:ins>
      <w:del w:id="113" w:author="Chen Heller" w:date="2023-02-05T09:20:00Z">
        <w:r w:rsidDel="007369DB">
          <w:delText xml:space="preserve">The current </w:delText>
        </w:r>
      </w:del>
      <w:del w:id="114" w:author="Chen Heller" w:date="2023-02-02T13:44:00Z">
        <w:r w:rsidDel="005C1EB2">
          <w:delText xml:space="preserve">thesis </w:delText>
        </w:r>
      </w:del>
      <w:del w:id="115"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116" w:author="Chen Heller" w:date="2023-02-05T10:15:00Z">
        <w:r w:rsidRPr="00CA4C70" w:rsidDel="00D42B50">
          <w:delText xml:space="preserve"> while</w:delText>
        </w:r>
      </w:del>
      <w:r w:rsidRPr="00CA4C70">
        <w:t xml:space="preserve"> </w:t>
      </w:r>
      <w:del w:id="117" w:author="Chen Heller" w:date="2023-02-05T10:15:00Z">
        <w:r w:rsidRPr="00CA4C70" w:rsidDel="00D42B50">
          <w:delText xml:space="preserve">overcoming </w:delText>
        </w:r>
      </w:del>
      <w:ins w:id="118" w:author="Chen Heller" w:date="2023-02-05T10:15:00Z">
        <w:r w:rsidR="00D42B50" w:rsidRPr="00CA4C70">
          <w:t>overcom</w:t>
        </w:r>
        <w:r w:rsidR="00D42B50">
          <w:t>e</w:t>
        </w:r>
        <w:r w:rsidR="00D42B50" w:rsidRPr="00CA4C70">
          <w:t xml:space="preserve"> </w:t>
        </w:r>
      </w:ins>
      <w:r w:rsidRPr="00CA4C70">
        <w:t>the aforementioned limitations</w:t>
      </w:r>
      <w:ins w:id="119" w:author="Chen Heller" w:date="2023-03-02T14:30:00Z">
        <w:r w:rsidR="0040283D">
          <w:t>,</w:t>
        </w:r>
      </w:ins>
      <w:ins w:id="120" w:author="Chen Heller" w:date="2023-02-12T12:24:00Z">
        <w:r w:rsidR="005263FE">
          <w:t xml:space="preserve"> </w:t>
        </w:r>
      </w:ins>
      <w:del w:id="121" w:author="Chen Heller" w:date="2023-02-05T09:43:00Z">
        <w:r w:rsidRPr="00CA4C70" w:rsidDel="006766A3">
          <w:delText xml:space="preserve">. </w:delText>
        </w:r>
      </w:del>
    </w:p>
    <w:p w14:paraId="0F169FD0" w14:textId="005F0538" w:rsidR="00337559" w:rsidRPr="007E22AF" w:rsidRDefault="000904B3">
      <w:pPr>
        <w:ind w:firstLine="0"/>
        <w:rPr>
          <w:rtl/>
        </w:rPr>
        <w:pPrChange w:id="122" w:author="Chen Heller" w:date="2023-02-05T09:43:00Z">
          <w:pPr/>
        </w:pPrChange>
      </w:pPr>
      <w:del w:id="123" w:author="Chen Heller" w:date="2023-02-05T09:43:00Z">
        <w:r w:rsidDel="006766A3">
          <w:delText>To do so</w:delText>
        </w:r>
        <w:r w:rsidR="003D683E" w:rsidDel="006766A3">
          <w:delText>,</w:delText>
        </w:r>
        <w:r w:rsidDel="006766A3">
          <w:delText xml:space="preserve"> </w:delText>
        </w:r>
      </w:del>
      <w:ins w:id="124" w:author="Chen Heller" w:date="2023-02-05T09:44:00Z">
        <w:r w:rsidR="00E42400">
          <w:t xml:space="preserve">a set of </w:t>
        </w:r>
      </w:ins>
      <w:r w:rsidRPr="00CA4C70">
        <w:t>rigorous awareness measures and an intuitive reaching response</w:t>
      </w:r>
      <w:r>
        <w:t xml:space="preserve"> were </w:t>
      </w:r>
      <w:del w:id="125"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126" w:author="Chen Heller" w:date="2023-02-05T09:24:00Z">
        <w:r w:rsidR="008A3BB9">
          <w:t>introduced to a</w:t>
        </w:r>
      </w:ins>
      <w:ins w:id="127" w:author="Chen Heller" w:date="2023-02-05T08:51:00Z">
        <w:r w:rsidR="00FF0FAB">
          <w:t xml:space="preserve"> </w:t>
        </w:r>
      </w:ins>
      <w:ins w:id="128" w:author="Chen Heller" w:date="2023-02-26T10:47:00Z">
        <w:r w:rsidR="00A9660E">
          <w:t xml:space="preserve">priming </w:t>
        </w:r>
      </w:ins>
      <w:r w:rsidRPr="00CA4C70">
        <w:t xml:space="preserve">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129" w:author="Chen Heller" w:date="2023-02-12T12:24:00Z">
        <w:r w:rsidRPr="00CA4C70" w:rsidDel="00741B5D">
          <w:delText xml:space="preserve">, </w:delText>
        </w:r>
      </w:del>
      <w:ins w:id="130" w:author="Chen Heller" w:date="2023-02-05T09:46:00Z">
        <w:r w:rsidR="005D282A">
          <w:t>.</w:t>
        </w:r>
        <w:r w:rsidR="005D282A" w:rsidRPr="00CA4C70">
          <w:t xml:space="preserve"> </w:t>
        </w:r>
      </w:ins>
      <w:ins w:id="131" w:author="Chen Heller" w:date="2023-02-12T12:16:00Z">
        <w:r w:rsidR="00305C68">
          <w:t>In separate keyboard and reaching sessions</w:t>
        </w:r>
      </w:ins>
      <w:ins w:id="132" w:author="Chen Heller" w:date="2023-03-02T14:30:00Z">
        <w:r w:rsidR="00D102F5">
          <w:t>,</w:t>
        </w:r>
      </w:ins>
      <w:ins w:id="133" w:author="Chen Heller" w:date="2023-02-12T12:16:00Z">
        <w:r w:rsidR="00305C68">
          <w:t xml:space="preserve"> </w:t>
        </w:r>
      </w:ins>
      <w:del w:id="134"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135"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136" w:author="Chen Heller" w:date="2023-01-04T13:30:00Z">
        <w:r w:rsidRPr="00CA4C70" w:rsidDel="00977059">
          <w:delText xml:space="preserve">movement </w:delText>
        </w:r>
      </w:del>
      <w:del w:id="137"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138"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139" w:author="Chen Heller" w:date="2023-02-05T08:54:00Z">
        <w:r w:rsidR="00AC02CC" w:rsidDel="0012649A">
          <w:delText xml:space="preserve">Contrary </w:delText>
        </w:r>
      </w:del>
      <w:ins w:id="140" w:author="Chen Heller" w:date="2023-02-05T10:17:00Z">
        <w:r w:rsidR="001963FE">
          <w:t>However, u</w:t>
        </w:r>
      </w:ins>
      <w:ins w:id="141" w:author="Chen Heller" w:date="2023-02-05T08:54:00Z">
        <w:r w:rsidR="0012649A">
          <w:t>nlike</w:t>
        </w:r>
      </w:ins>
      <w:del w:id="142" w:author="Chen Heller" w:date="2023-02-05T08:54:00Z">
        <w:r w:rsidR="00AC02CC" w:rsidDel="0012649A">
          <w:delText>to</w:delText>
        </w:r>
      </w:del>
      <w:r w:rsidR="00AC02CC">
        <w:t xml:space="preserve"> </w:t>
      </w:r>
      <w:ins w:id="143" w:author="Chen Heller" w:date="2023-02-05T10:17:00Z">
        <w:r w:rsidR="001963FE">
          <w:t xml:space="preserve">the </w:t>
        </w:r>
      </w:ins>
      <w:r w:rsidR="00AC02CC">
        <w:t>previous finding</w:t>
      </w:r>
      <w:del w:id="144" w:author="Chen Heller" w:date="2023-02-05T10:17:00Z">
        <w:r w:rsidR="00AC02CC" w:rsidDel="001963FE">
          <w:delText>s</w:delText>
        </w:r>
      </w:del>
      <w:r w:rsidR="00AC02CC">
        <w:t xml:space="preserve">, the unconscious effect in the motion tracking task was </w:t>
      </w:r>
      <w:del w:id="145" w:author="Chen Heller" w:date="2023-02-05T08:55:00Z">
        <w:r w:rsidR="00AC02CC" w:rsidDel="0012649A">
          <w:delText xml:space="preserve">not </w:delText>
        </w:r>
      </w:del>
      <w:ins w:id="146" w:author="Chen Heller" w:date="2023-02-05T08:55:00Z">
        <w:r w:rsidR="0012649A">
          <w:t xml:space="preserve">only slightly </w:t>
        </w:r>
      </w:ins>
      <w:r w:rsidR="00AC02CC">
        <w:t>larger than in the keyboard task</w:t>
      </w:r>
      <w:r w:rsidR="00AC02CC" w:rsidRPr="00CA4C70">
        <w:t>.</w:t>
      </w:r>
      <w:r w:rsidR="00AC02CC">
        <w:t xml:space="preserve"> </w:t>
      </w:r>
      <w:ins w:id="147" w:author="Chen Heller" w:date="2023-02-26T10:48:00Z">
        <w:r w:rsidR="000C7667">
          <w:t>Pos</w:t>
        </w:r>
      </w:ins>
      <w:ins w:id="148" w:author="Chen Heller" w:date="2023-03-02T14:31:00Z">
        <w:r w:rsidR="00B016BC">
          <w:t>s</w:t>
        </w:r>
      </w:ins>
      <w:ins w:id="149" w:author="Chen Heller" w:date="2023-02-26T10:48:00Z">
        <w:r w:rsidR="000C7667">
          <w:t xml:space="preserve">ible explanations are discussed as well as </w:t>
        </w:r>
      </w:ins>
      <w:del w:id="150" w:author="Chen Heller" w:date="2023-02-26T10:48:00Z">
        <w:r w:rsidR="00AC02CC" w:rsidDel="000C7667">
          <w:delText>S</w:delText>
        </w:r>
      </w:del>
      <w:ins w:id="151" w:author="Chen Heller" w:date="2023-02-26T10:48:00Z">
        <w:r w:rsidR="000C7667">
          <w:t>s</w:t>
        </w:r>
      </w:ins>
      <w:r w:rsidR="00AC02CC">
        <w:t xml:space="preserve">uggested augmentations to the paradigm </w:t>
      </w:r>
      <w:del w:id="152" w:author="Chen Heller" w:date="2023-02-26T10:48:00Z">
        <w:r w:rsidR="00AC02CC" w:rsidDel="000C7667">
          <w:delText xml:space="preserve">are discussed </w:delText>
        </w:r>
      </w:del>
      <w:r w:rsidR="00AC02CC">
        <w:t xml:space="preserve">which could improve </w:t>
      </w:r>
      <w:del w:id="153" w:author="Chen Heller" w:date="2023-02-26T10:48:00Z">
        <w:r w:rsidR="00AC02CC" w:rsidDel="000C7667">
          <w:delText xml:space="preserve">the </w:delText>
        </w:r>
      </w:del>
      <w:r w:rsidR="00AC02CC">
        <w:t>motion tracking's sensitivity even further.</w:t>
      </w:r>
      <w:bookmarkEnd w:id="49"/>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54" w:name="_Toc114485358"/>
      <w:r w:rsidRPr="00BF08EE">
        <w:lastRenderedPageBreak/>
        <w:t>Introduction</w:t>
      </w:r>
      <w:bookmarkEnd w:id="154"/>
    </w:p>
    <w:bookmarkEnd w:id="1"/>
    <w:p w14:paraId="6E8365D4" w14:textId="045F5AE1" w:rsidR="008932E9" w:rsidRDefault="004F240A" w:rsidP="00CF599D">
      <w:pPr>
        <w:ind w:firstLine="0"/>
      </w:pPr>
      <w:r w:rsidRPr="00E44B96">
        <w:t xml:space="preserve">Our brain continuously processes information. It receives inputs via our senses and processes </w:t>
      </w:r>
      <w:del w:id="155" w:author="Chen Heller" w:date="2023-03-02T14:31:00Z">
        <w:r w:rsidRPr="00E44B96" w:rsidDel="00661DB5">
          <w:delText xml:space="preserve">it </w:delText>
        </w:r>
      </w:del>
      <w:ins w:id="156"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57"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ins w:id="158" w:author="Chen Heller" w:date="2023-03-23T12:01:00Z">
        <w:r w:rsidR="00CF599D">
          <w:t xml:space="preserve"> </w:t>
        </w:r>
      </w:ins>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del w:id="159" w:author="Chen Heller" w:date="2023-03-23T12:01:00Z">
        <w:r w:rsidR="004275F5" w:rsidDel="00CF599D">
          <w:delText xml:space="preserve"> </w:delText>
        </w:r>
        <w:r w:rsidR="004275F5" w:rsidDel="00CF599D">
          <w:fldChar w:fldCharType="begin"/>
        </w:r>
        <w:r w:rsidR="008C5027" w:rsidDel="00CF599D">
          <w:del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delInstrText>
        </w:r>
        <w:r w:rsidR="004275F5" w:rsidDel="00CF599D">
          <w:fldChar w:fldCharType="separate"/>
        </w:r>
        <w:r w:rsidR="008C5027" w:rsidRPr="008C5027" w:rsidDel="00CF599D">
          <w:rPr>
            <w:rFonts w:ascii="Times New Roman" w:hAnsi="Times New Roman" w:cs="Times New Roman"/>
          </w:rPr>
          <w:delText>(Holland et al., 2005; Kihlstrom, 1987; Kouider &amp; Dehaene, 2007)</w:delText>
        </w:r>
        <w:r w:rsidR="004275F5" w:rsidDel="00CF599D">
          <w:fldChar w:fldCharType="end"/>
        </w:r>
      </w:del>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60" w:author="Chen Heller" w:date="2023-03-02T14:32:00Z">
        <w:r w:rsidR="00D33BF7" w:rsidDel="005231E8">
          <w:delText>stimuli</w:delText>
        </w:r>
        <w:r w:rsidR="000E6BB5" w:rsidDel="005231E8">
          <w:delText xml:space="preserve"> </w:delText>
        </w:r>
      </w:del>
      <w:ins w:id="161"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62" w:author="Chen Heller" w:date="2023-02-26T10:55:00Z"/>
        </w:rPr>
      </w:pPr>
      <w:r>
        <w:lastRenderedPageBreak/>
        <w:t xml:space="preserve">All three </w:t>
      </w:r>
      <w:r w:rsidR="00A44BFB">
        <w:t>methods</w:t>
      </w:r>
      <w:r w:rsidR="001C015A">
        <w:t>, and others</w:t>
      </w:r>
      <w:ins w:id="163"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64" w:author="Chen Heller" w:date="2023-02-26T10:55:00Z"/>
          <w:rFonts w:ascii="Times New Roman" w:eastAsia="SimSun" w:hAnsi="Times New Roman" w:cs="Times New Roman"/>
          <w:b/>
          <w:bCs/>
          <w:kern w:val="24"/>
          <w:lang w:eastAsia="ja-JP" w:bidi="ar-SA"/>
        </w:rPr>
        <w:pPrChange w:id="165" w:author="Chen Heller" w:date="2023-02-26T10:55:00Z">
          <w:pPr>
            <w:jc w:val="left"/>
          </w:pPr>
        </w:pPrChange>
      </w:pPr>
      <w:del w:id="166" w:author="Chen Heller" w:date="2023-02-26T10:55:00Z">
        <w:r w:rsidDel="00024E53">
          <w:br w:type="page"/>
        </w:r>
      </w:del>
    </w:p>
    <w:p w14:paraId="3D51D018" w14:textId="4A019255" w:rsidR="00976673" w:rsidDel="001C75C2" w:rsidRDefault="00976673">
      <w:pPr>
        <w:rPr>
          <w:del w:id="167" w:author="Chen Heller" w:date="2022-12-28T17:12:00Z"/>
        </w:rPr>
        <w:pPrChange w:id="168" w:author="Chen Heller" w:date="2023-02-26T10:55:00Z">
          <w:pPr>
            <w:pStyle w:val="Heading3"/>
          </w:pPr>
        </w:pPrChange>
      </w:pPr>
      <w:bookmarkStart w:id="169" w:name="_Toc114485359"/>
      <w:del w:id="170" w:author="Chen Heller" w:date="2022-12-28T17:12:00Z">
        <w:r w:rsidDel="001C75C2">
          <w:lastRenderedPageBreak/>
          <w:delText>Contradicting findings</w:delText>
        </w:r>
        <w:bookmarkEnd w:id="169"/>
      </w:del>
    </w:p>
    <w:p w14:paraId="38C885BB" w14:textId="6F454A57" w:rsidR="00992077" w:rsidRDefault="00B8346F" w:rsidP="00220BC2">
      <w:ins w:id="171"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72" w:author="Chen Heller" w:date="2023-02-26T10:57:00Z">
        <w:r w:rsidR="00692575" w:rsidDel="006B353A">
          <w:delText xml:space="preserve">the </w:delText>
        </w:r>
      </w:del>
      <w:ins w:id="173" w:author="Chen Heller" w:date="2023-02-26T10:57:00Z">
        <w:r w:rsidR="006B353A">
          <w:t xml:space="preserve">for the processing of the </w:t>
        </w:r>
      </w:ins>
      <w:r w:rsidR="00692575">
        <w:t xml:space="preserve">prime </w:t>
      </w:r>
      <w:del w:id="174"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75"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76" w:author="Chen Heller" w:date="2023-02-26T10:59:00Z">
        <w:r w:rsidR="00411A03" w:rsidDel="004507C6">
          <w:delText xml:space="preserve">criterion </w:delText>
        </w:r>
      </w:del>
      <w:ins w:id="177"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78"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79" w:author="Chen Heller" w:date="2023-03-02T14:33:00Z">
        <w:r w:rsidR="00411A03" w:rsidDel="00E133ED">
          <w:delText xml:space="preserve">forced </w:delText>
        </w:r>
      </w:del>
      <w:ins w:id="180"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del w:id="181" w:author="Chen Heller" w:date="2023-03-28T15:19:00Z">
        <w:r w:rsidR="00B022E4" w:rsidDel="00FD7F4C">
          <w:delText xml:space="preserve"> </w:delText>
        </w:r>
        <w:r w:rsidR="00F82BCA" w:rsidDel="00FD7F4C">
          <w:fldChar w:fldCharType="begin"/>
        </w:r>
        <w:r w:rsidR="00B022E4" w:rsidDel="00FD7F4C">
          <w:del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delInstrText>
        </w:r>
        <w:r w:rsidR="00F82BCA" w:rsidDel="00FD7F4C">
          <w:fldChar w:fldCharType="separate"/>
        </w:r>
        <w:r w:rsidR="00B022E4" w:rsidRPr="00B022E4" w:rsidDel="00FD7F4C">
          <w:rPr>
            <w:rFonts w:ascii="Times New Roman" w:hAnsi="Times New Roman" w:cs="Times New Roman"/>
          </w:rPr>
          <w:delText>(Bowers, 1982; Merikle &amp; Reingold, 1998)</w:delText>
        </w:r>
        <w:r w:rsidR="00F82BCA" w:rsidDel="00FD7F4C">
          <w:fldChar w:fldCharType="end"/>
        </w:r>
      </w:del>
      <w:r w:rsidR="00FD7F4C">
        <w:fldChar w:fldCharType="begin"/>
      </w:r>
      <w:r w:rsidR="00220BC2">
        <w:instrText xml:space="preserve"> ADDIN ZOTERO_ITEM CSL_CITATION {"citationID":"raIvrVRD","properties":{"formattedCitation":"(Reingold &amp; Merikle, 1988, 1990)","plainCitation":"(Reingold &amp; Merikle, 1988, 199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587,"uris":["http://zotero.org/users/8275165/items/AX659WLI"],"itemData":{"id":587,"type":"article-journal","container-title":"Mind &amp; Language","DOI":"10.1111/j.1468-0017.1990.tb00150.x","ISSN":"1468-0017","issue":"1","language":"en","note":"_eprint: https://onlinelibrary.wiley.com/doi/pdf/10.1111/j.1468-0017.1990.tb00150.x","page":"9-28","source":"Wiley Online Library","title":"On the Inter-relatedness of Theory and Measurement in the Study of Unconscious Processes","volume":"5","author":[{"family":"Reingold","given":"Eyal M."},{"family":"Merikle","given":"Philip M."}],"issued":{"date-parts":[["1990"]]}}}],"schema":"https://github.com/citation-style-language/schema/raw/master/csl-citation.json"} </w:instrText>
      </w:r>
      <w:r w:rsidR="00FD7F4C">
        <w:fldChar w:fldCharType="separate"/>
      </w:r>
      <w:r w:rsidR="00220BC2" w:rsidRPr="00220BC2">
        <w:rPr>
          <w:rFonts w:ascii="Times New Roman" w:hAnsi="Times New Roman" w:cs="Times New Roman"/>
        </w:rPr>
        <w:t>(</w:t>
      </w:r>
      <w:proofErr w:type="spellStart"/>
      <w:r w:rsidR="00220BC2" w:rsidRPr="00220BC2">
        <w:rPr>
          <w:rFonts w:ascii="Times New Roman" w:hAnsi="Times New Roman" w:cs="Times New Roman"/>
        </w:rPr>
        <w:t>Reingold</w:t>
      </w:r>
      <w:proofErr w:type="spellEnd"/>
      <w:r w:rsidR="00220BC2" w:rsidRPr="00220BC2">
        <w:rPr>
          <w:rFonts w:ascii="Times New Roman" w:hAnsi="Times New Roman" w:cs="Times New Roman"/>
        </w:rPr>
        <w:t xml:space="preserve"> &amp; Merikle, 1988, 1990)</w:t>
      </w:r>
      <w:r w:rsidR="00FD7F4C">
        <w:fldChar w:fldCharType="end"/>
      </w:r>
      <w:r w:rsidR="00692575">
        <w:t>.</w:t>
      </w:r>
    </w:p>
    <w:p w14:paraId="15C05C5C" w14:textId="6B178EE1" w:rsidR="00DF3E0F" w:rsidRDefault="00211536" w:rsidP="00FF7DAD">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commentRangeStart w:id="182"/>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commentRangeEnd w:id="182"/>
      <w:r w:rsidR="00590E1B">
        <w:rPr>
          <w:rStyle w:val="CommentReference"/>
        </w:rPr>
        <w:commentReference w:id="182"/>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w:t>
      </w:r>
      <w:commentRangeStart w:id="183"/>
      <w:r w:rsidR="00EB1594">
        <w:t>replicate</w:t>
      </w:r>
      <w:r w:rsidR="00E15773">
        <w:t xml:space="preserve"> </w:t>
      </w:r>
      <w:commentRangeEnd w:id="183"/>
      <w:r w:rsidR="0049575E">
        <w:rPr>
          <w:rStyle w:val="CommentReference"/>
        </w:rPr>
        <w:commentReference w:id="183"/>
      </w:r>
      <w:r w:rsidR="00303E44">
        <w:fldChar w:fldCharType="begin"/>
      </w:r>
      <w:r w:rsidR="0049575E">
        <w:instrText xml:space="preserve"> ADDIN ZOTERO_ITEM CSL_CITATION {"citationID":"2xLnTKSP","properties":{"formattedCitation":"(Moors &amp; Hesselmann, 2018)","plainCitation":"(Moors &amp; Hesselmann,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schema":"https://github.com/citation-style-language/schema/raw/master/csl-citation.json"} </w:instrText>
      </w:r>
      <w:r w:rsidR="00303E44">
        <w:fldChar w:fldCharType="separate"/>
      </w:r>
      <w:r w:rsidR="0049575E" w:rsidRPr="0049575E">
        <w:rPr>
          <w:rFonts w:ascii="Times New Roman" w:hAnsi="Times New Roman" w:cs="Times New Roman"/>
        </w:rPr>
        <w:t>(Moors &amp; Hesselmann,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4FD66016" w14:textId="2F986422" w:rsidR="00976673" w:rsidRDefault="00976673" w:rsidP="006238E0">
      <w:pPr>
        <w:pStyle w:val="Heading3"/>
      </w:pPr>
      <w:bookmarkStart w:id="184" w:name="_Toc114485360"/>
      <w:r>
        <w:t xml:space="preserve">Explaining The </w:t>
      </w:r>
      <w:r w:rsidR="00FC0D0A">
        <w:t>D</w:t>
      </w:r>
      <w:r>
        <w:t xml:space="preserve">iscrepancy between </w:t>
      </w:r>
      <w:r w:rsidR="00FC0D0A">
        <w:t>F</w:t>
      </w:r>
      <w:r>
        <w:t>indings</w:t>
      </w:r>
      <w:bookmarkEnd w:id="184"/>
    </w:p>
    <w:p w14:paraId="0CB98709" w14:textId="67DC8DAA" w:rsidR="006F73D7" w:rsidRDefault="002411D5" w:rsidP="00D06605">
      <w:pPr>
        <w:ind w:firstLine="0"/>
      </w:pPr>
      <w:r>
        <w:t xml:space="preserve">How can these </w:t>
      </w:r>
      <w:proofErr w:type="gramStart"/>
      <w:r>
        <w:t>contradicting</w:t>
      </w:r>
      <w:proofErr w:type="gramEnd"/>
      <w:r>
        <w:t xml:space="preserve"> results be explained? One </w:t>
      </w:r>
      <w:proofErr w:type="gramStart"/>
      <w:r>
        <w:t>option,</w:t>
      </w:r>
      <w:proofErr w:type="gramEnd"/>
      <w:r>
        <w:t xml:space="preserve">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85" w:author="Chen Heller" w:date="2023-03-02T14:34:00Z">
        <w:r w:rsidR="00B3331D" w:rsidDel="00E133ED">
          <w:delText xml:space="preserve">for </w:delText>
        </w:r>
      </w:del>
      <w:ins w:id="186" w:author="Chen Heller" w:date="2023-03-02T14:34:00Z">
        <w:r w:rsidR="00E133ED">
          <w:t xml:space="preserve">to </w:t>
        </w:r>
      </w:ins>
      <w:r w:rsidR="00B3331D">
        <w:t>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commentRangeStart w:id="187"/>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commentRangeEnd w:id="187"/>
      <w:r w:rsidR="005178DC">
        <w:rPr>
          <w:rStyle w:val="CommentReference"/>
        </w:rPr>
        <w:commentReference w:id="187"/>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w:t>
      </w:r>
      <w:r w:rsidR="00A034F5" w:rsidRPr="0021673E">
        <w:rPr>
          <w:rFonts w:ascii="Times New Roman" w:hAnsi="Times New Roman" w:cs="Times New Roman"/>
        </w:rPr>
        <w:t>Eriksen, 1960;</w:t>
      </w:r>
      <w:r w:rsidR="00A034F5" w:rsidRPr="00A034F5">
        <w:rPr>
          <w:rFonts w:ascii="Times New Roman" w:hAnsi="Times New Roman" w:cs="Times New Roman"/>
        </w:rPr>
        <w:t xml:space="preserve">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w:t>
      </w:r>
      <w:r w:rsidR="007449E8">
        <w:lastRenderedPageBreak/>
        <w:t>chance even if they do see the stimulus</w:t>
      </w:r>
      <w:del w:id="188"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022D2CB" w:rsidR="00531AAE" w:rsidRDefault="00D03D49" w:rsidP="00F42EF6">
      <w:r>
        <w:t>The above issues might lead to overestimating unconscious processing</w:t>
      </w:r>
      <w:del w:id="189"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del w:id="190" w:author="Chen Heller" w:date="2023-03-15T14:35:00Z">
        <w:r w:rsidR="00EC1FED" w:rsidDel="000A26D5">
          <w:delText xml:space="preserve">reaction </w:delText>
        </w:r>
      </w:del>
      <w:ins w:id="191" w:author="Chen Heller" w:date="2023-03-15T14:35:00Z">
        <w:r w:rsidR="000A26D5">
          <w:t>respo</w:t>
        </w:r>
      </w:ins>
      <w:ins w:id="192" w:author="Chen Heller" w:date="2023-03-15T14:36:00Z">
        <w:r w:rsidR="000A26D5">
          <w:t>nse</w:t>
        </w:r>
      </w:ins>
      <w:ins w:id="193" w:author="Chen Heller" w:date="2023-03-15T14:35:00Z">
        <w:r w:rsidR="000A26D5">
          <w:t xml:space="preserve"> </w:t>
        </w:r>
      </w:ins>
      <w:r w:rsidR="00EC1FED">
        <w:t>time</w:t>
      </w:r>
      <w:del w:id="194" w:author="Chen Heller" w:date="2023-03-15T14:37:00Z">
        <w:r w:rsidR="00EC1FED" w:rsidDel="00FE65DE">
          <w:delText xml:space="preserve"> (RT)</w:delText>
        </w:r>
      </w:del>
      <w:r w:rsidR="00EC1FED">
        <w: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95"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96" w:author="Chen Heller" w:date="2023-03-02T14:34:00Z">
        <w:r w:rsidR="006C30C7" w:rsidDel="00555C3D">
          <w:delText xml:space="preserve">on </w:delText>
        </w:r>
      </w:del>
      <w:ins w:id="197"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98" w:name="_Toc114485361"/>
      <w:r>
        <w:t xml:space="preserve">Comparing </w:t>
      </w:r>
      <w:r w:rsidR="006E4F8B">
        <w:t xml:space="preserve">Motion </w:t>
      </w:r>
      <w:r>
        <w:t>T</w:t>
      </w:r>
      <w:r w:rsidR="006E4F8B">
        <w:t xml:space="preserve">racking </w:t>
      </w:r>
      <w:r>
        <w:t>with K</w:t>
      </w:r>
      <w:r w:rsidR="006E4F8B">
        <w:t>eyboard</w:t>
      </w:r>
      <w:r>
        <w:t xml:space="preserve"> Response</w:t>
      </w:r>
      <w:bookmarkEnd w:id="198"/>
    </w:p>
    <w:p w14:paraId="36583870" w14:textId="78738DC4" w:rsidR="002C1CE0" w:rsidRDefault="00B66392" w:rsidP="008A297A">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199" w:author="Chen Heller" w:date="2023-03-02T14:35:00Z">
        <w:r w:rsidR="00017A5E" w:rsidDel="00325E84">
          <w:delText>,</w:delText>
        </w:r>
      </w:del>
      <w:r w:rsidR="00017A5E">
        <w:t xml:space="preserve"> and might prove to </w:t>
      </w:r>
      <w:del w:id="200"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201" w:author="Chen Heller" w:date="2023-03-02T14:35:00Z">
        <w:r w:rsidR="0075797D" w:rsidDel="004E40AB">
          <w:delText xml:space="preserve">which </w:delText>
        </w:r>
      </w:del>
      <w:ins w:id="202"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203"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671861">
        <w:instrText xml:space="preserve"> ADDIN ZOTERO_ITEM CSL_CITATION {"citationID":"VHp5upjp","properties":{"formattedCitation":"(Spivey et al., 2005)","plainCitation":"(Spivey et al., 2005)","dontUpdate":true,"noteIndex":0},"citationItems":[{"id":"78AbOBep/REOwySrR","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204" w:author="Chen Heller" w:date="2023-02-26T11:15:00Z">
        <w:r w:rsidR="00A813E2">
          <w:t>,</w:t>
        </w:r>
      </w:ins>
      <w:r w:rsidR="000259CC">
        <w:t xml:space="preserve"> provides further insight </w:t>
      </w:r>
      <w:del w:id="205" w:author="Chen Heller" w:date="2023-03-02T14:36:00Z">
        <w:r w:rsidR="000259CC" w:rsidDel="00B62452">
          <w:delText>on</w:delText>
        </w:r>
        <w:r w:rsidR="0045492E" w:rsidDel="00B62452">
          <w:delText xml:space="preserve"> </w:delText>
        </w:r>
      </w:del>
      <w:ins w:id="206"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C50EBB">
        <w:instrText xml:space="preserve"> ADDIN ZOTERO_ITEM CSL_CITATION {"citationID":"pwmrVOIQ","properties":{"formattedCitation":"(Farmer et al., 2007)","plainCitation":"(Farmer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Farmer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ins w:id="207" w:author="Chen Heller" w:date="2023-04-09T18:45:00Z">
        <w:r w:rsidR="004549C9">
          <w:t>discrete stage-based account</w:t>
        </w:r>
      </w:ins>
      <w:ins w:id="208" w:author="Chen Heller" w:date="2023-04-09T18:46:00Z">
        <w:r w:rsidR="00924D0C">
          <w:t xml:space="preserve"> </w:t>
        </w:r>
      </w:ins>
      <w:ins w:id="209" w:author="Chen Heller" w:date="2023-04-09T18:47:00Z">
        <w:r w:rsidR="00924D0C">
          <w:t>of categorical processing</w:t>
        </w:r>
      </w:ins>
      <w:ins w:id="210" w:author="Chen Heller" w:date="2023-04-09T18:45:00Z">
        <w:r w:rsidR="004549C9">
          <w:t xml:space="preserve"> and </w:t>
        </w:r>
        <w:r w:rsidR="004549C9">
          <w:lastRenderedPageBreak/>
          <w:t xml:space="preserve">dynamic </w:t>
        </w:r>
      </w:ins>
      <w:ins w:id="211" w:author="Chen Heller" w:date="2023-04-09T18:46:00Z">
        <w:r w:rsidR="004549C9">
          <w:t>continuous</w:t>
        </w:r>
      </w:ins>
      <w:ins w:id="212" w:author="Chen Heller" w:date="2023-04-09T18:47:00Z">
        <w:r w:rsidR="00924D0C">
          <w:t xml:space="preserve"> accounts</w:t>
        </w:r>
      </w:ins>
      <w:del w:id="213" w:author="Chen Heller" w:date="2023-04-09T18:47:00Z">
        <w:r w:rsidR="009268E9" w:rsidDel="00924D0C">
          <w:delText>simultaneous</w:delText>
        </w:r>
        <w:r w:rsidR="00041D70" w:rsidDel="00924D0C">
          <w:delText xml:space="preserve"> </w:delText>
        </w:r>
        <w:r w:rsidR="009268E9" w:rsidDel="00924D0C">
          <w:delText xml:space="preserve">conflicting goals </w:delText>
        </w:r>
        <w:r w:rsidR="00041D70" w:rsidDel="00924D0C">
          <w:delText>and serial</w:delText>
        </w:r>
        <w:r w:rsidR="009268E9" w:rsidDel="00924D0C">
          <w:delText>ly occurring</w:delText>
        </w:r>
        <w:r w:rsidR="00041D70" w:rsidDel="00924D0C">
          <w:delText xml:space="preserve"> goals</w:delText>
        </w:r>
      </w:del>
      <w:r w:rsidR="009F1F90">
        <w:t xml:space="preserve"> </w:t>
      </w:r>
      <w:r w:rsidR="00EB56BD">
        <w:fldChar w:fldCharType="begin"/>
      </w:r>
      <w:r w:rsidR="00C50EBB">
        <w:instrText xml:space="preserve"> ADDIN ZOTERO_ITEM CSL_CITATION {"citationID":"EP1hTI4t","properties":{"formattedCitation":"(Freeman et al., 2008)","plainCitation":"(Freeman et al., 2008)","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8A297A">
        <w:instrText xml:space="preserve"> ADDIN ZOTERO_ITEM CSL_CITATION {"citationID":"kbSaAJRu","properties":{"formattedCitation":"(Resulaj et al., 2009)","plainCitation":"(Resulaj et al.,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Resulaj et al., 2009)</w:t>
      </w:r>
      <w:r w:rsidR="00B65CB3">
        <w:fldChar w:fldCharType="end"/>
      </w:r>
      <w:r w:rsidR="00485A14">
        <w:t>.</w:t>
      </w:r>
    </w:p>
    <w:p w14:paraId="4ADE2CAC" w14:textId="72892298" w:rsidR="00976673" w:rsidRDefault="00976673" w:rsidP="006238E0">
      <w:pPr>
        <w:pStyle w:val="Heading3"/>
      </w:pPr>
      <w:bookmarkStart w:id="214" w:name="_Toc114485362"/>
      <w:del w:id="215" w:author="Chen Heller" w:date="2023-02-26T11:16:00Z">
        <w:r w:rsidDel="008931D6">
          <w:delText>Prev</w:delText>
        </w:r>
        <w:r w:rsidR="00C71547" w:rsidDel="008931D6">
          <w:delText>ious</w:delText>
        </w:r>
        <w:r w:rsidDel="008931D6">
          <w:delText xml:space="preserve"> </w:delText>
        </w:r>
      </w:del>
      <w:r w:rsidR="000438C2">
        <w:t xml:space="preserve">Priming </w:t>
      </w:r>
      <w:del w:id="216" w:author="Chen Heller" w:date="2023-02-26T11:16:00Z">
        <w:r w:rsidR="000438C2" w:rsidDel="008931D6">
          <w:delText xml:space="preserve">Findings Made with </w:delText>
        </w:r>
      </w:del>
      <w:ins w:id="217" w:author="Chen Heller" w:date="2023-02-26T11:16:00Z">
        <w:r w:rsidR="008931D6">
          <w:t xml:space="preserve">and </w:t>
        </w:r>
      </w:ins>
      <w:r w:rsidR="000438C2">
        <w:t>Motion Tracking</w:t>
      </w:r>
      <w:bookmarkEnd w:id="214"/>
    </w:p>
    <w:p w14:paraId="74FFDFA6" w14:textId="09B8DD9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218"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219" w:author="Chen Heller" w:date="2023-02-26T11:20:00Z">
        <w:r w:rsidR="004E0C6C" w:rsidDel="00BC1FF9">
          <w:delText xml:space="preserve">as </w:delText>
        </w:r>
      </w:del>
      <w:ins w:id="220" w:author="Chen Heller" w:date="2023-02-26T11:20:00Z">
        <w:r w:rsidR="00BC1FF9">
          <w:t xml:space="preserve">of </w:t>
        </w:r>
      </w:ins>
      <w:r w:rsidR="004E0C6C">
        <w:t>a person</w:t>
      </w:r>
      <w:del w:id="221" w:author="Chen Heller" w:date="2023-03-02T14:36:00Z">
        <w:r w:rsidR="004E0C6C" w:rsidDel="005A1882">
          <w:delText xml:space="preserve"> </w:delText>
        </w:r>
      </w:del>
      <w:r w:rsidR="004E0C6C">
        <w:t>/</w:t>
      </w:r>
      <w:del w:id="222"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ins w:id="223" w:author="Chen Heller" w:date="2023-04-13T19:01:00Z">
        <w:r w:rsidR="00E371B2">
          <w:t>s</w:t>
        </w:r>
      </w:ins>
      <w:del w:id="224" w:author="Chen Heller" w:date="2023-04-13T19:01:00Z">
        <w:r w:rsidR="007A3A61" w:rsidDel="00E371B2">
          <w:delText xml:space="preserve"> images</w:delText>
        </w:r>
      </w:del>
      <w:r w:rsidR="004E0C6C">
        <w:t xml:space="preserve"> </w:t>
      </w:r>
      <w:del w:id="225" w:author="Chen Heller" w:date="2023-04-13T19:01:00Z">
        <w:r w:rsidR="00E07041" w:rsidDel="00E371B2">
          <w:delText xml:space="preserve">was </w:delText>
        </w:r>
      </w:del>
      <w:ins w:id="226" w:author="Chen Heller" w:date="2023-04-13T19:01:00Z">
        <w:r w:rsidR="00E371B2">
          <w:t xml:space="preserve">can be </w:t>
        </w:r>
      </w:ins>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227"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228" w:author="Chen Heller" w:date="2023-03-02T14:37:00Z">
        <w:r w:rsidR="004D2906">
          <w:t>,</w:t>
        </w:r>
      </w:ins>
      <w:r w:rsidR="008D1032">
        <w:t xml:space="preserve"> the trajectories were affected by the congruency between the prime and the target</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229"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230" w:author="Chen Heller" w:date="2023-02-26T11:24:00Z">
        <w:r w:rsidDel="004A7F8B">
          <w:delText>s</w:delText>
        </w:r>
      </w:del>
      <w:r>
        <w:t xml:space="preserve"> RTs, yet without directly comparing </w:t>
      </w:r>
      <w:del w:id="231"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232" w:author="Chen Heller" w:date="2023-03-02T14:38:00Z">
        <w:r w:rsidR="0014572D">
          <w:t xml:space="preserve">the mask </w:t>
        </w:r>
      </w:ins>
      <w:r w:rsidR="006C164D">
        <w:t xml:space="preserve">was </w:t>
      </w:r>
      <w:del w:id="233"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234"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235"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236" w:author="Chen Heller" w:date="2023-03-02T14:39:00Z">
        <w:r w:rsidR="006C164D" w:rsidDel="001151CF">
          <w:delText xml:space="preserve"> </w:delText>
        </w:r>
      </w:del>
      <w:r w:rsidR="006C164D">
        <w:t>/</w:t>
      </w:r>
      <w:del w:id="237" w:author="Chen Heller" w:date="2023-03-02T14:39:00Z">
        <w:r w:rsidR="006C164D" w:rsidDel="001151CF">
          <w:delText xml:space="preserve"> </w:delText>
        </w:r>
      </w:del>
      <w:r w:rsidR="006C164D">
        <w:t>round)</w:t>
      </w:r>
      <w:del w:id="238" w:author="Chen Heller" w:date="2023-03-02T14:56:00Z">
        <w:r w:rsidR="00B1089A" w:rsidDel="0087554C">
          <w:delText>,</w:delText>
        </w:r>
      </w:del>
      <w:r w:rsidR="006C164D">
        <w:t xml:space="preserve"> and therefor</w:t>
      </w:r>
      <w:ins w:id="239" w:author="Chen Heller" w:date="2023-03-02T14:39:00Z">
        <w:r w:rsidR="001151CF">
          <w:t>e</w:t>
        </w:r>
      </w:ins>
      <w:r w:rsidR="006C164D">
        <w:t xml:space="preserve"> similar/different affordances. </w:t>
      </w:r>
      <w:bookmarkStart w:id="240" w:name="_Hlk110934244"/>
      <w:r w:rsidR="006C164D">
        <w:t xml:space="preserve">When responses were given via a keyboard, </w:t>
      </w:r>
      <w:bookmarkEnd w:id="240"/>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241" w:author="Chen Heller" w:date="2023-02-26T11:26:00Z">
        <w:r w:rsidR="006C164D" w:rsidDel="00C50459">
          <w:delText>blob-like</w:delText>
        </w:r>
      </w:del>
      <w:ins w:id="242"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243" w:author="Chen Heller" w:date="2023-03-02T14:56:00Z">
        <w:r w:rsidR="006C164D" w:rsidDel="0087554C">
          <w:delText xml:space="preserve">grasp </w:delText>
        </w:r>
      </w:del>
      <w:ins w:id="244" w:author="Chen Heller" w:date="2023-03-02T14:56:00Z">
        <w:r w:rsidR="0087554C">
          <w:t>grasp-</w:t>
        </w:r>
      </w:ins>
      <w:r w:rsidR="006C164D">
        <w:t xml:space="preserve">related information to </w:t>
      </w:r>
      <w:del w:id="245" w:author="Chen Heller" w:date="2023-03-02T14:57:00Z">
        <w:r w:rsidR="006C164D" w:rsidDel="0087554C">
          <w:delText xml:space="preserve">decision </w:delText>
        </w:r>
      </w:del>
      <w:ins w:id="246"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247"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248" w:author="Chen Heller" w:date="2023-02-26T11:28:00Z">
        <w:r w:rsidR="00A51059">
          <w:t xml:space="preserve">in </w:t>
        </w:r>
      </w:ins>
      <w:r w:rsidR="000F625F">
        <w:t>our</w:t>
      </w:r>
      <w:r w:rsidR="00D15D83">
        <w:t xml:space="preserve"> lab</w:t>
      </w:r>
      <w:r w:rsidR="00F42D58">
        <w:t>.</w:t>
      </w:r>
    </w:p>
    <w:p w14:paraId="017CF663" w14:textId="7AA9B2A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 xml:space="preserve">to </w:t>
      </w:r>
      <w:proofErr w:type="gramStart"/>
      <w:r w:rsidR="00007C6C">
        <w:t>remap</w:t>
      </w:r>
      <w:proofErr w:type="gramEnd"/>
      <w:r w:rsidR="00007C6C">
        <w:t xml:space="preserve">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ins w:id="249" w:author="Chen Heller" w:date="2023-04-18T11:00:00Z">
        <w:r w:rsidR="00E7111D">
          <w:t>,</w:t>
        </w:r>
      </w:ins>
      <w:r w:rsidR="000152A6">
        <w:t xml:space="preserve"> </w:t>
      </w:r>
      <w:del w:id="250" w:author="Chen Heller" w:date="2023-03-02T16:41:00Z">
        <w:r w:rsidR="00007C6C" w:rsidDel="003C63AA">
          <w:delText xml:space="preserve">and </w:delText>
        </w:r>
      </w:del>
      <w:ins w:id="251" w:author="Chen Heller" w:date="2023-03-02T16:41:00Z">
        <w:r w:rsidR="003C63AA">
          <w:t xml:space="preserve">consequently </w:t>
        </w:r>
      </w:ins>
      <w:r w:rsidR="0066759C">
        <w:t>suppress</w:t>
      </w:r>
      <w:ins w:id="252"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253" w:author="Chen Heller" w:date="2023-01-04T13:30:00Z">
        <w:r w:rsidR="00977059">
          <w:t>reaching</w:t>
        </w:r>
        <w:r w:rsidR="00977059" w:rsidRPr="00CA4C70">
          <w:t xml:space="preserve"> </w:t>
        </w:r>
      </w:ins>
      <w:del w:id="254"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255" w:name="_Hlk130133941"/>
      <w:r w:rsidR="00901B3D" w:rsidRPr="00901B3D">
        <w:rPr>
          <w:rFonts w:ascii="Times New Roman" w:hAnsi="Times New Roman" w:cs="Times New Roman"/>
        </w:rPr>
        <w:t>Burk et al., 2014; Moher &amp; Song, 2014</w:t>
      </w:r>
      <w:bookmarkEnd w:id="255"/>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256" w:author="Chen Heller" w:date="2023-02-26T11:32:00Z">
        <w:r w:rsidR="003C7FCB" w:rsidDel="00943137">
          <w:delText xml:space="preserve"> </w:delText>
        </w:r>
      </w:del>
      <w:commentRangeStart w:id="257"/>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commentRangeEnd w:id="257"/>
      <w:r w:rsidR="00BF7530">
        <w:rPr>
          <w:rStyle w:val="CommentReference"/>
        </w:rPr>
        <w:commentReference w:id="257"/>
      </w:r>
      <w:r w:rsidR="002C1CE0">
        <w:t xml:space="preserve">. </w:t>
      </w:r>
    </w:p>
    <w:p w14:paraId="21EFF64F" w14:textId="170B981A" w:rsidR="00976673" w:rsidRDefault="00976673" w:rsidP="006238E0">
      <w:pPr>
        <w:pStyle w:val="Heading3"/>
      </w:pPr>
      <w:bookmarkStart w:id="258" w:name="_Toc114485363"/>
      <w:r>
        <w:t>Current Research</w:t>
      </w:r>
      <w:bookmarkEnd w:id="258"/>
    </w:p>
    <w:p w14:paraId="1B63E398" w14:textId="0862E6C3" w:rsidR="00586A32" w:rsidDel="001C33DD" w:rsidRDefault="00B0131F" w:rsidP="001C33DD">
      <w:pPr>
        <w:ind w:firstLine="0"/>
        <w:rPr>
          <w:del w:id="259"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260" w:author="Chen Heller" w:date="2023-03-02T14:57:00Z">
        <w:r w:rsidR="00E27C91">
          <w:t xml:space="preserve">the </w:t>
        </w:r>
      </w:ins>
      <w:r w:rsidR="008662C9">
        <w:t>effects of unconscious processing</w:t>
      </w:r>
      <w:r w:rsidR="00104F28">
        <w:t>.</w:t>
      </w:r>
      <w:r w:rsidR="00A00143">
        <w:t xml:space="preserve"> </w:t>
      </w:r>
      <w:ins w:id="261" w:author="Chen Heller" w:date="2023-01-04T15:07:00Z">
        <w:r w:rsidR="00C17EFC">
          <w:t xml:space="preserve">To do so, both measures were compared </w:t>
        </w:r>
      </w:ins>
      <w:ins w:id="262" w:author="Chen Heller" w:date="2023-01-04T15:20:00Z">
        <w:r w:rsidR="00C3464D">
          <w:t>o</w:t>
        </w:r>
      </w:ins>
      <w:ins w:id="263" w:author="Chen Heller" w:date="2023-01-04T15:07:00Z">
        <w:r w:rsidR="00C17EFC">
          <w:t>n an</w:t>
        </w:r>
      </w:ins>
      <w:ins w:id="264" w:author="Chen Heller" w:date="2023-01-04T15:17:00Z">
        <w:r w:rsidR="00412D3A">
          <w:t xml:space="preserve"> </w:t>
        </w:r>
      </w:ins>
      <w:ins w:id="265"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266" w:author="Chen Heller" w:date="2023-03-02T14:58:00Z">
        <w:r w:rsidR="00C3463A">
          <w:t>that</w:t>
        </w:r>
      </w:ins>
      <w:ins w:id="267"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68" w:author="Chen Heller" w:date="2023-01-04T15:08:00Z">
        <w:r w:rsidR="00C17EFC">
          <w:t>it</w:t>
        </w:r>
      </w:ins>
      <w:ins w:id="269" w:author="Chen Heller" w:date="2023-01-04T15:07:00Z">
        <w:r w:rsidR="00C17EFC">
          <w:t xml:space="preserve"> improved the validity of the unconscious results by applying a rigorous awareness detection procedure that include</w:t>
        </w:r>
      </w:ins>
      <w:ins w:id="270" w:author="Chen Heller" w:date="2023-01-04T15:08:00Z">
        <w:r w:rsidR="00C17EFC">
          <w:t>d</w:t>
        </w:r>
      </w:ins>
      <w:ins w:id="271" w:author="Chen Heller" w:date="2023-01-04T15:07:00Z">
        <w:r w:rsidR="00C17EFC">
          <w:t xml:space="preserve"> both an objective awareness measure (prime 2-forced-choice recognition) and a subjective trial</w:t>
        </w:r>
      </w:ins>
      <w:ins w:id="272" w:author="Chen Heller" w:date="2023-03-02T14:58:00Z">
        <w:r w:rsidR="00C3463A">
          <w:t>-</w:t>
        </w:r>
      </w:ins>
      <w:ins w:id="273" w:author="Chen Heller" w:date="2023-01-04T15:07:00Z">
        <w:r w:rsidR="00C17EFC">
          <w:t>by</w:t>
        </w:r>
      </w:ins>
      <w:ins w:id="274" w:author="Chen Heller" w:date="2023-03-02T14:58:00Z">
        <w:r w:rsidR="00C3463A">
          <w:t>-</w:t>
        </w:r>
      </w:ins>
      <w:ins w:id="275"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76" w:author="Chen Heller" w:date="2023-03-02T14:58:00Z">
        <w:r w:rsidR="00C3463A">
          <w:t>,</w:t>
        </w:r>
      </w:ins>
      <w:ins w:id="277" w:author="Chen Heller" w:date="2023-01-04T15:07:00Z">
        <w:r w:rsidR="00C17EFC">
          <w:t xml:space="preserve"> which used an awareness measure on a separate block, </w:t>
        </w:r>
      </w:ins>
      <w:ins w:id="278" w:author="Chen Heller" w:date="2023-01-04T15:08:00Z">
        <w:r w:rsidR="002F2B31">
          <w:t xml:space="preserve">here </w:t>
        </w:r>
      </w:ins>
      <w:ins w:id="279" w:author="Chen Heller" w:date="2023-01-04T15:07:00Z">
        <w:r w:rsidR="00C17EFC">
          <w:t xml:space="preserve">awareness was estimated in the trials of the main task. </w:t>
        </w:r>
      </w:ins>
      <w:del w:id="280"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81"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82"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83" w:author="Chen Heller" w:date="2023-01-04T15:09:00Z">
        <w:r w:rsidR="007A7706">
          <w:t>The</w:t>
        </w:r>
      </w:ins>
      <w:ins w:id="284" w:author="Chen Heller" w:date="2023-01-03T15:03:00Z">
        <w:r w:rsidR="00203FB3">
          <w:t xml:space="preserve"> </w:t>
        </w:r>
      </w:ins>
      <w:r w:rsidR="00AA2BC2">
        <w:t xml:space="preserve">priming paradigm </w:t>
      </w:r>
      <w:del w:id="285" w:author="Chen Heller" w:date="2023-01-04T15:10:00Z">
        <w:r w:rsidR="00D21058" w:rsidDel="007A7706">
          <w:delText>following</w:delText>
        </w:r>
        <w:r w:rsidR="00AA2BC2" w:rsidDel="007A7706">
          <w:delText xml:space="preserve"> </w:delText>
        </w:r>
      </w:del>
      <w:ins w:id="286" w:author="Chen Heller" w:date="2023-01-04T15:16:00Z">
        <w:r w:rsidR="00412D3A">
          <w:t>emulated</w:t>
        </w:r>
      </w:ins>
      <w:ins w:id="287" w:author="Chen Heller" w:date="2023-01-04T15:10:00Z">
        <w:r w:rsidR="007A7706">
          <w:t xml:space="preserve"> </w:t>
        </w:r>
      </w:ins>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88" w:author="Chen Heller" w:date="2023-02-26T11:33:00Z">
        <w:r w:rsidR="00235843" w:rsidDel="00463475">
          <w:delText>,</w:delText>
        </w:r>
      </w:del>
      <w:r w:rsidR="00235843">
        <w:t xml:space="preserve"> in a fairly simple design </w:t>
      </w:r>
      <w:del w:id="289" w:author="Chen Heller" w:date="2023-03-02T14:59:00Z">
        <w:r w:rsidR="00235843" w:rsidDel="00D0004A">
          <w:delText xml:space="preserve">which </w:delText>
        </w:r>
      </w:del>
      <w:ins w:id="290"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91" w:author="Chen Heller" w:date="2023-01-03T15:58:00Z">
        <w:r w:rsidR="00620379" w:rsidDel="00180C5B">
          <w:delText>In the first three experiments, I expected to find e</w:delText>
        </w:r>
      </w:del>
      <w:ins w:id="292" w:author="Chen Heller" w:date="2023-01-04T15:22:00Z">
        <w:r w:rsidR="00837D48">
          <w:t xml:space="preserve">The </w:t>
        </w:r>
      </w:ins>
      <w:ins w:id="293" w:author="Chen Heller" w:date="2023-01-17T09:30:00Z">
        <w:r w:rsidR="002105CC">
          <w:t>reaching task</w:t>
        </w:r>
      </w:ins>
      <w:ins w:id="294" w:author="Chen Heller" w:date="2023-01-17T09:31:00Z">
        <w:r w:rsidR="002105CC">
          <w:t xml:space="preserve"> was expected to </w:t>
        </w:r>
      </w:ins>
      <w:ins w:id="295" w:author="Chen Heller" w:date="2023-01-17T09:33:00Z">
        <w:r w:rsidR="00205A79">
          <w:t>express</w:t>
        </w:r>
      </w:ins>
      <w:ins w:id="296" w:author="Chen Heller" w:date="2023-01-17T09:31:00Z">
        <w:r w:rsidR="002105CC">
          <w:t xml:space="preserve"> the </w:t>
        </w:r>
      </w:ins>
      <w:del w:id="297" w:author="Chen Heller" w:date="2023-01-04T15:22:00Z">
        <w:r w:rsidR="00620379" w:rsidDel="00837D48">
          <w:delText xml:space="preserve">vidence for a </w:delText>
        </w:r>
      </w:del>
      <w:r w:rsidR="00620379">
        <w:t xml:space="preserve">congruency effect </w:t>
      </w:r>
      <w:del w:id="298" w:author="Chen Heller" w:date="2023-01-04T15:23:00Z">
        <w:r w:rsidR="00620379" w:rsidDel="00837D48">
          <w:delText>with motion tracking</w:delText>
        </w:r>
      </w:del>
      <w:del w:id="299" w:author="Chen Heller" w:date="2023-03-02T14:59:00Z">
        <w:r w:rsidR="00620379" w:rsidDel="00733A7A">
          <w:delText>,</w:delText>
        </w:r>
      </w:del>
      <w:r w:rsidR="00620379">
        <w:t xml:space="preserve"> so that</w:t>
      </w:r>
      <w:r w:rsidR="00E3108A">
        <w:t xml:space="preserve"> the average</w:t>
      </w:r>
      <w:r w:rsidR="00620379">
        <w:t xml:space="preserve"> reaching trajectories</w:t>
      </w:r>
      <w:r w:rsidR="00E3108A" w:rsidRPr="00E3108A">
        <w:t xml:space="preserve"> </w:t>
      </w:r>
      <w:r w:rsidR="00E3108A">
        <w:t>of the incongruent trials would deviate toward</w:t>
      </w:r>
      <w:del w:id="300" w:author="Chen Heller" w:date="2023-03-02T14:59:00Z">
        <w:r w:rsidR="00E3108A" w:rsidDel="00733A7A">
          <w:delText>s</w:delText>
        </w:r>
      </w:del>
      <w:r w:rsidR="00E3108A">
        <w:t xml:space="preserve"> the incorrect answer further than would the trajectories of the congruent trials</w:t>
      </w:r>
      <w:r w:rsidR="00620379">
        <w:t xml:space="preserve">. </w:t>
      </w:r>
      <w:ins w:id="301" w:author="Chen Heller" w:date="2023-01-04T15:24:00Z">
        <w:r w:rsidR="00A465F4">
          <w:t>In the keyboard task, the incongruent trials were expected t</w:t>
        </w:r>
      </w:ins>
      <w:ins w:id="302" w:author="Chen Heller" w:date="2023-01-17T09:31:00Z">
        <w:r w:rsidR="002118DE">
          <w:t>o</w:t>
        </w:r>
      </w:ins>
      <w:ins w:id="303" w:author="Chen Heller" w:date="2023-01-04T15:24:00Z">
        <w:r w:rsidR="00A465F4">
          <w:t xml:space="preserve"> exhibit longer </w:t>
        </w:r>
      </w:ins>
      <w:ins w:id="304" w:author="Chen Heller" w:date="2023-01-17T09:32:00Z">
        <w:r w:rsidR="002118DE">
          <w:t>response time</w:t>
        </w:r>
        <w:r w:rsidR="00205A79">
          <w:t>s</w:t>
        </w:r>
        <w:r w:rsidR="002118DE">
          <w:t xml:space="preserve"> (</w:t>
        </w:r>
      </w:ins>
      <w:ins w:id="305" w:author="Chen Heller" w:date="2023-01-04T15:24:00Z">
        <w:r w:rsidR="00A465F4">
          <w:t>RT</w:t>
        </w:r>
      </w:ins>
      <w:ins w:id="306" w:author="Chen Heller" w:date="2023-01-17T09:32:00Z">
        <w:r w:rsidR="00205A79">
          <w:t>s</w:t>
        </w:r>
        <w:r w:rsidR="002118DE">
          <w:t>)</w:t>
        </w:r>
      </w:ins>
      <w:ins w:id="307" w:author="Chen Heller" w:date="2023-01-04T15:24:00Z">
        <w:r w:rsidR="00A465F4">
          <w:t>.</w:t>
        </w:r>
      </w:ins>
      <w:del w:id="308"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309" w:author="Chen Heller" w:date="2023-01-04T15:03:00Z">
        <w:r w:rsidR="00740084" w:rsidRPr="00740084">
          <w:t xml:space="preserve"> </w:t>
        </w:r>
      </w:ins>
      <w:moveToRangeStart w:id="310" w:author="Chen Heller" w:date="2023-01-04T15:03:00Z" w:name="move123737055"/>
      <w:moveTo w:id="311"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312" w:author="Chen Heller" w:date="2023-03-02T15:00:00Z">
        <w:r w:rsidR="00733A7A">
          <w:t>h</w:t>
        </w:r>
      </w:ins>
      <w:moveTo w:id="313" w:author="Chen Heller" w:date="2023-01-04T15:03:00Z">
        <w:r w:rsidR="00740084">
          <w:t>ere a large effect was found using a keyboard)</w:t>
        </w:r>
      </w:moveTo>
      <w:ins w:id="314" w:author="Chen Heller" w:date="2023-03-02T15:00:00Z">
        <w:r w:rsidR="00733A7A">
          <w:t>,</w:t>
        </w:r>
      </w:ins>
      <w:moveTo w:id="315" w:author="Chen Heller" w:date="2023-01-04T15:03:00Z">
        <w:r w:rsidR="00740084">
          <w:t xml:space="preserve"> </w:t>
        </w:r>
        <w:del w:id="316" w:author="Chen Heller" w:date="2023-01-04T15:24:00Z">
          <w:r w:rsidR="00740084" w:rsidDel="00A465F4">
            <w:delText xml:space="preserve">I expected that </w:delText>
          </w:r>
        </w:del>
        <w:r w:rsidR="00740084">
          <w:t xml:space="preserve">the </w:t>
        </w:r>
      </w:moveTo>
      <w:ins w:id="317" w:author="Chen Heller" w:date="2023-01-17T09:36:00Z">
        <w:r w:rsidR="00CC1D88">
          <w:t xml:space="preserve">effect found in the </w:t>
        </w:r>
      </w:ins>
      <w:moveTo w:id="318" w:author="Chen Heller" w:date="2023-01-04T15:03:00Z">
        <w:del w:id="319" w:author="Chen Heller" w:date="2023-01-04T15:04:00Z">
          <w:r w:rsidR="00740084" w:rsidDel="00740084">
            <w:delText xml:space="preserve">effect found in the </w:delText>
          </w:r>
        </w:del>
        <w:r w:rsidR="00740084">
          <w:t xml:space="preserve">motion tracking session (namely, the reach area variable) </w:t>
        </w:r>
      </w:moveTo>
      <w:ins w:id="320" w:author="Chen Heller" w:date="2023-01-04T15:24:00Z">
        <w:r w:rsidR="00A465F4">
          <w:t xml:space="preserve">was expected to </w:t>
        </w:r>
      </w:ins>
      <w:moveTo w:id="321" w:author="Chen Heller" w:date="2023-01-04T15:03:00Z">
        <w:del w:id="322" w:author="Chen Heller" w:date="2023-01-04T15:24:00Z">
          <w:r w:rsidR="00740084" w:rsidDel="00A465F4">
            <w:delText xml:space="preserve">would </w:delText>
          </w:r>
        </w:del>
        <w:del w:id="323" w:author="Chen Heller" w:date="2023-01-17T09:37:00Z">
          <w:r w:rsidR="00740084" w:rsidDel="001733CB">
            <w:delText xml:space="preserve">produce a </w:delText>
          </w:r>
        </w:del>
      </w:moveTo>
      <w:ins w:id="324" w:author="Chen Heller" w:date="2023-01-17T09:38:00Z">
        <w:r w:rsidR="001733CB">
          <w:t xml:space="preserve">be </w:t>
        </w:r>
      </w:ins>
      <w:moveTo w:id="325" w:author="Chen Heller" w:date="2023-01-04T15:03:00Z">
        <w:r w:rsidR="00740084">
          <w:t xml:space="preserve">larger </w:t>
        </w:r>
        <w:del w:id="326" w:author="Chen Heller" w:date="2023-01-17T09:38:00Z">
          <w:r w:rsidR="00740084" w:rsidDel="00881651">
            <w:delText xml:space="preserve">congruency effect </w:delText>
          </w:r>
        </w:del>
        <w:r w:rsidR="00740084">
          <w:t xml:space="preserve">than the </w:t>
        </w:r>
      </w:moveTo>
      <w:ins w:id="327" w:author="Chen Heller" w:date="2023-01-17T09:38:00Z">
        <w:r w:rsidR="00881651">
          <w:t xml:space="preserve">effect in the </w:t>
        </w:r>
      </w:ins>
      <w:moveTo w:id="328" w:author="Chen Heller" w:date="2023-01-04T15:03:00Z">
        <w:del w:id="329" w:author="Chen Heller" w:date="2023-01-04T15:04:00Z">
          <w:r w:rsidR="00740084" w:rsidDel="00740084">
            <w:delText xml:space="preserve">effect in the </w:delText>
          </w:r>
        </w:del>
        <w:r w:rsidR="00740084">
          <w:t>keyboard session (RT variable).</w:t>
        </w:r>
      </w:moveTo>
      <w:moveToRangeEnd w:id="310"/>
      <w:del w:id="330"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331" w:author="Chen Heller" w:date="2023-01-03T16:05:00Z"/>
        </w:rPr>
        <w:pPrChange w:id="332" w:author="Chen Heller" w:date="2023-02-26T11:35:00Z">
          <w:pPr>
            <w:pStyle w:val="Heading2"/>
          </w:pPr>
        </w:pPrChange>
      </w:pPr>
      <w:bookmarkStart w:id="333" w:name="_Toc114485364"/>
      <w:del w:id="334" w:author="Chen Heller" w:date="2023-01-03T16:05:00Z">
        <w:r w:rsidDel="00284FAB">
          <w:delText>Pilot Experiment</w:delText>
        </w:r>
        <w:r w:rsidR="00ED60E1" w:rsidDel="00284FAB">
          <w:delText xml:space="preserve"> 1</w:delText>
        </w:r>
        <w:bookmarkEnd w:id="333"/>
      </w:del>
    </w:p>
    <w:p w14:paraId="4F322CBE" w14:textId="39008FD5" w:rsidR="00C3013B" w:rsidRPr="00C32066" w:rsidDel="00284FAB" w:rsidRDefault="003F5172" w:rsidP="001C33DD">
      <w:pPr>
        <w:ind w:firstLine="0"/>
        <w:rPr>
          <w:del w:id="335" w:author="Chen Heller" w:date="2023-01-03T16:05:00Z"/>
        </w:rPr>
      </w:pPr>
      <w:del w:id="336"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337" w:author="Chen Heller" w:date="2023-01-03T16:06:00Z"/>
        </w:rPr>
        <w:pPrChange w:id="338" w:author="Chen Heller" w:date="2023-02-26T11:35:00Z">
          <w:pPr>
            <w:pStyle w:val="Heading3"/>
          </w:pPr>
        </w:pPrChange>
      </w:pPr>
      <w:bookmarkStart w:id="339" w:name="_Toc114485365"/>
      <w:del w:id="340" w:author="Chen Heller" w:date="2023-01-03T16:06:00Z">
        <w:r w:rsidDel="007F6CA0">
          <w:delText>Methods</w:delText>
        </w:r>
        <w:bookmarkEnd w:id="339"/>
      </w:del>
    </w:p>
    <w:p w14:paraId="0D1ADB73" w14:textId="332E6FDB" w:rsidR="002057FC" w:rsidRPr="00C0305E" w:rsidDel="007F6CA0" w:rsidRDefault="002057FC">
      <w:pPr>
        <w:ind w:firstLine="0"/>
        <w:rPr>
          <w:del w:id="341" w:author="Chen Heller" w:date="2023-01-03T16:06:00Z"/>
        </w:rPr>
        <w:pPrChange w:id="342" w:author="Chen Heller" w:date="2023-02-26T11:35:00Z">
          <w:pPr>
            <w:pStyle w:val="Heading4"/>
          </w:pPr>
        </w:pPrChange>
      </w:pPr>
      <w:bookmarkStart w:id="343" w:name="_Toc114485366"/>
      <w:del w:id="344" w:author="Chen Heller" w:date="2023-01-03T16:06:00Z">
        <w:r w:rsidRPr="00C0305E" w:rsidDel="007F6CA0">
          <w:delText>Participants</w:delText>
        </w:r>
        <w:bookmarkEnd w:id="343"/>
      </w:del>
    </w:p>
    <w:p w14:paraId="6A35019C" w14:textId="2B2A6351" w:rsidR="00422E34" w:rsidRPr="00422E34" w:rsidDel="001C33DD" w:rsidRDefault="00853F45" w:rsidP="001C33DD">
      <w:pPr>
        <w:ind w:firstLine="0"/>
        <w:rPr>
          <w:del w:id="345" w:author="Chen Heller" w:date="2023-02-26T11:35:00Z"/>
        </w:rPr>
      </w:pPr>
      <w:del w:id="346"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347" w:author="Chen Heller" w:date="2023-01-03T16:08:00Z" w:name="move123654499"/>
      <w:moveFrom w:id="348" w:author="Chen Heller" w:date="2023-01-03T16:08:00Z">
        <w:del w:id="349"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347"/>
    </w:p>
    <w:p w14:paraId="2BD90709" w14:textId="3109F510" w:rsidR="002057FC" w:rsidDel="001C33DD" w:rsidRDefault="002057FC">
      <w:pPr>
        <w:ind w:firstLine="0"/>
        <w:rPr>
          <w:del w:id="350" w:author="Chen Heller" w:date="2023-02-26T11:35:00Z"/>
          <w:moveFrom w:id="351" w:author="Chen Heller" w:date="2023-01-03T16:18:00Z"/>
        </w:rPr>
        <w:pPrChange w:id="352" w:author="Chen Heller" w:date="2023-02-26T11:35:00Z">
          <w:pPr>
            <w:pStyle w:val="Heading4"/>
          </w:pPr>
        </w:pPrChange>
      </w:pPr>
      <w:bookmarkStart w:id="353" w:name="_Toc114485367"/>
      <w:moveFromRangeStart w:id="354" w:author="Chen Heller" w:date="2023-01-03T16:18:00Z" w:name="move123655117"/>
      <w:moveFrom w:id="355" w:author="Chen Heller" w:date="2023-01-03T16:18:00Z">
        <w:del w:id="356" w:author="Chen Heller" w:date="2023-02-26T11:35:00Z">
          <w:r w:rsidDel="001C33DD">
            <w:delText>Stimuli</w:delText>
          </w:r>
          <w:bookmarkEnd w:id="353"/>
        </w:del>
      </w:moveFrom>
    </w:p>
    <w:p w14:paraId="3CEDC9CA" w14:textId="3625E526" w:rsidR="00647384" w:rsidDel="001C33DD" w:rsidRDefault="00C3440C" w:rsidP="001C33DD">
      <w:pPr>
        <w:ind w:firstLine="0"/>
        <w:rPr>
          <w:del w:id="357" w:author="Chen Heller" w:date="2023-02-26T11:35:00Z"/>
          <w:moveFrom w:id="358" w:author="Chen Heller" w:date="2023-01-03T16:18:00Z"/>
        </w:rPr>
      </w:pPr>
      <w:moveFrom w:id="359" w:author="Chen Heller" w:date="2023-01-03T16:18:00Z">
        <w:del w:id="360"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361" w:author="Chen Heller" w:date="2023-02-26T11:35:00Z">
              <w:rPr>
                <w:rFonts w:ascii="Cambria Math" w:hAnsi="Cambria Math"/>
              </w:rPr>
              <m:t>2.5°× 1°</m:t>
            </w:del>
          </m:r>
        </m:oMath>
        <w:moveFrom w:id="362" w:author="Chen Heller" w:date="2023-01-03T16:18:00Z">
          <w:del w:id="363"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364" w:author="Chen Heller" w:date="2023-02-26T11:35:00Z"/>
          <w:moveFrom w:id="365" w:author="Chen Heller" w:date="2023-01-03T16:18:00Z"/>
        </w:rPr>
        <w:pPrChange w:id="366" w:author="Chen Heller" w:date="2023-02-26T11:35:00Z">
          <w:pPr>
            <w:pStyle w:val="Heading4"/>
          </w:pPr>
        </w:pPrChange>
      </w:pPr>
      <w:bookmarkStart w:id="367" w:name="_Toc114485368"/>
      <w:moveFrom w:id="368" w:author="Chen Heller" w:date="2023-01-03T16:18:00Z">
        <w:del w:id="369" w:author="Chen Heller" w:date="2023-02-26T11:35:00Z">
          <w:r w:rsidDel="001C33DD">
            <w:delText>Apparatus</w:delText>
          </w:r>
          <w:bookmarkEnd w:id="367"/>
        </w:del>
      </w:moveFrom>
    </w:p>
    <w:p w14:paraId="7405EC60" w14:textId="0DAB4244" w:rsidR="007846C7" w:rsidDel="001C33DD" w:rsidRDefault="007846C7" w:rsidP="001C33DD">
      <w:pPr>
        <w:ind w:firstLine="0"/>
        <w:rPr>
          <w:del w:id="370" w:author="Chen Heller" w:date="2023-02-26T11:35:00Z"/>
        </w:rPr>
      </w:pPr>
      <w:moveFrom w:id="371" w:author="Chen Heller" w:date="2023-01-03T16:18:00Z">
        <w:del w:id="372"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373" w:author="Chen Heller" w:date="2023-01-03T16:18:00Z"/>
      <w:moveFrom w:id="374" w:author="Chen Heller" w:date="2023-01-03T16:18:00Z">
        <w:del w:id="375"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354"/>
    </w:p>
    <w:p w14:paraId="4BF5E27E" w14:textId="7E19DE1A" w:rsidR="000D064C" w:rsidRPr="007846C7" w:rsidDel="001C33DD" w:rsidRDefault="000D064C" w:rsidP="001C33DD">
      <w:pPr>
        <w:ind w:firstLine="0"/>
        <w:rPr>
          <w:del w:id="376" w:author="Chen Heller" w:date="2023-02-26T11:35:00Z"/>
        </w:rPr>
      </w:pPr>
    </w:p>
    <w:p w14:paraId="6A1EF066" w14:textId="2D378B2D" w:rsidR="0052293C" w:rsidDel="001C33DD" w:rsidRDefault="00127BFA">
      <w:pPr>
        <w:ind w:firstLine="0"/>
        <w:rPr>
          <w:del w:id="377" w:author="Chen Heller" w:date="2023-02-26T11:35:00Z"/>
          <w:moveFrom w:id="378" w:author="Chen Heller" w:date="2023-01-03T16:48:00Z"/>
        </w:rPr>
        <w:pPrChange w:id="379" w:author="Chen Heller" w:date="2023-02-26T11:35:00Z">
          <w:pPr>
            <w:pStyle w:val="NoSpacing"/>
            <w:keepNext/>
            <w:bidi w:val="0"/>
            <w:jc w:val="center"/>
          </w:pPr>
        </w:pPrChange>
      </w:pPr>
      <w:moveFromRangeStart w:id="380" w:author="Chen Heller" w:date="2023-01-03T16:48:00Z" w:name="move123656900"/>
      <w:moveFrom w:id="381" w:author="Chen Heller" w:date="2023-01-03T16:48:00Z">
        <w:del w:id="382"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83" w:author="Chen Heller" w:date="2023-02-26T11:35:00Z"/>
          <w:moveFrom w:id="384" w:author="Chen Heller" w:date="2023-01-03T16:48:00Z"/>
        </w:rPr>
        <w:pPrChange w:id="385" w:author="Chen Heller" w:date="2023-02-26T11:35:00Z">
          <w:pPr>
            <w:pStyle w:val="Caption"/>
            <w:jc w:val="left"/>
          </w:pPr>
        </w:pPrChange>
      </w:pPr>
      <w:moveFrom w:id="386" w:author="Chen Heller" w:date="2023-01-03T16:48:00Z">
        <w:del w:id="387"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80"/>
    <w:p w14:paraId="0DC0BFD7" w14:textId="4F3A0ED1" w:rsidR="000D064C" w:rsidDel="001C33DD" w:rsidRDefault="000D064C">
      <w:pPr>
        <w:ind w:firstLine="0"/>
        <w:rPr>
          <w:del w:id="388" w:author="Chen Heller" w:date="2023-02-26T11:35:00Z"/>
          <w:rFonts w:ascii="Times New Roman" w:eastAsia="SimSun" w:hAnsi="Times New Roman" w:cs="Times New Roman"/>
          <w:b/>
          <w:bCs/>
          <w:kern w:val="24"/>
          <w:lang w:eastAsia="ja-JP" w:bidi="ar-SA"/>
        </w:rPr>
        <w:pPrChange w:id="389" w:author="Chen Heller" w:date="2023-02-26T11:35:00Z">
          <w:pPr>
            <w:jc w:val="left"/>
          </w:pPr>
        </w:pPrChange>
      </w:pPr>
      <w:del w:id="390" w:author="Chen Heller" w:date="2023-02-26T11:35:00Z">
        <w:r w:rsidDel="001C33DD">
          <w:br w:type="page"/>
        </w:r>
      </w:del>
    </w:p>
    <w:p w14:paraId="108D0C20" w14:textId="72C35DA1" w:rsidR="00566B9F" w:rsidDel="00E65EFB" w:rsidRDefault="00566B9F">
      <w:pPr>
        <w:ind w:firstLine="0"/>
        <w:rPr>
          <w:del w:id="391" w:author="Chen Heller" w:date="2023-01-03T16:48:00Z"/>
        </w:rPr>
        <w:pPrChange w:id="392" w:author="Chen Heller" w:date="2023-02-26T11:35:00Z">
          <w:pPr>
            <w:pStyle w:val="Heading3"/>
          </w:pPr>
        </w:pPrChange>
      </w:pPr>
      <w:bookmarkStart w:id="393" w:name="_Toc114485369"/>
      <w:del w:id="394" w:author="Chen Heller" w:date="2023-01-03T16:48:00Z">
        <w:r w:rsidDel="00E65EFB">
          <w:lastRenderedPageBreak/>
          <w:delText>Procedure</w:delText>
        </w:r>
        <w:bookmarkEnd w:id="393"/>
      </w:del>
    </w:p>
    <w:p w14:paraId="006ADC8A" w14:textId="5E26FEA6" w:rsidR="00400416" w:rsidRPr="00400416" w:rsidDel="00E65EFB" w:rsidRDefault="00400416" w:rsidP="001C33DD">
      <w:pPr>
        <w:ind w:firstLine="0"/>
        <w:rPr>
          <w:del w:id="395" w:author="Chen Heller" w:date="2023-01-03T16:49:00Z"/>
        </w:rPr>
      </w:pPr>
      <w:del w:id="396"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397" w:author="Chen Heller" w:date="2023-02-26T11:35:00Z"/>
        </w:rPr>
        <w:pPrChange w:id="398" w:author="Chen Heller" w:date="2023-02-26T11:35:00Z">
          <w:pPr/>
        </w:pPrChange>
      </w:pPr>
      <w:del w:id="399"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400" w:author="Chen Heller" w:date="2023-02-26T11:35:00Z"/>
        </w:rPr>
        <w:pPrChange w:id="401" w:author="Chen Heller" w:date="2023-02-26T11:35:00Z">
          <w:pPr/>
        </w:pPrChange>
      </w:pPr>
    </w:p>
    <w:p w14:paraId="368B1290" w14:textId="7E4C11A5" w:rsidR="0095479C" w:rsidDel="001C33DD" w:rsidRDefault="004058A7">
      <w:pPr>
        <w:ind w:firstLine="0"/>
        <w:rPr>
          <w:del w:id="402" w:author="Chen Heller" w:date="2023-02-26T11:35:00Z"/>
          <w:moveFrom w:id="403" w:author="Chen Heller" w:date="2023-01-03T16:50:00Z"/>
        </w:rPr>
        <w:pPrChange w:id="404" w:author="Chen Heller" w:date="2023-02-26T11:35:00Z">
          <w:pPr>
            <w:pStyle w:val="NoSpacing"/>
            <w:keepNext/>
            <w:bidi w:val="0"/>
          </w:pPr>
        </w:pPrChange>
      </w:pPr>
      <w:moveFromRangeStart w:id="405" w:author="Chen Heller" w:date="2023-01-03T16:50:00Z" w:name="move123657044"/>
      <w:moveFrom w:id="406" w:author="Chen Heller" w:date="2023-01-03T16:50:00Z">
        <w:del w:id="407"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408" w:author="Chen Heller" w:date="2023-02-26T11:35:00Z"/>
          <w:moveFrom w:id="409" w:author="Chen Heller" w:date="2023-01-03T16:50:00Z"/>
        </w:rPr>
        <w:pPrChange w:id="410" w:author="Chen Heller" w:date="2023-02-26T11:35:00Z">
          <w:pPr>
            <w:pStyle w:val="Caption"/>
            <w:jc w:val="left"/>
          </w:pPr>
        </w:pPrChange>
      </w:pPr>
      <w:moveFrom w:id="411" w:author="Chen Heller" w:date="2023-01-03T16:50:00Z">
        <w:del w:id="412"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405"/>
    <w:p w14:paraId="675C1A7B" w14:textId="4E905234" w:rsidR="000C2F18" w:rsidRPr="00694848" w:rsidDel="001C33DD" w:rsidRDefault="000C2F18">
      <w:pPr>
        <w:ind w:firstLine="0"/>
        <w:rPr>
          <w:del w:id="413" w:author="Chen Heller" w:date="2023-02-26T11:35:00Z"/>
        </w:rPr>
        <w:pPrChange w:id="414" w:author="Chen Heller" w:date="2023-02-26T11:35:00Z">
          <w:pPr>
            <w:ind w:left="720" w:firstLine="0"/>
          </w:pPr>
        </w:pPrChange>
      </w:pPr>
    </w:p>
    <w:p w14:paraId="22934D29" w14:textId="41E96E6C" w:rsidR="00B33642" w:rsidDel="001C33DD" w:rsidRDefault="00A17855">
      <w:pPr>
        <w:ind w:firstLine="0"/>
        <w:rPr>
          <w:del w:id="415" w:author="Chen Heller" w:date="2023-02-26T11:35:00Z"/>
          <w:moveFrom w:id="416" w:author="Chen Heller" w:date="2023-01-03T17:26:00Z"/>
        </w:rPr>
        <w:pPrChange w:id="417" w:author="Chen Heller" w:date="2023-02-26T11:35:00Z">
          <w:pPr>
            <w:pStyle w:val="Heading3"/>
          </w:pPr>
        </w:pPrChange>
      </w:pPr>
      <w:bookmarkStart w:id="418" w:name="_Toc114485370"/>
      <w:moveFromRangeStart w:id="419" w:author="Chen Heller" w:date="2023-01-03T17:26:00Z" w:name="move123659235"/>
      <w:moveFrom w:id="420" w:author="Chen Heller" w:date="2023-01-03T17:26:00Z">
        <w:del w:id="421" w:author="Chen Heller" w:date="2023-02-26T11:35:00Z">
          <w:r w:rsidDel="001C33DD">
            <w:delText>Trajectory p</w:delText>
          </w:r>
          <w:r w:rsidR="00B33642" w:rsidDel="001C33DD">
            <w:delText>reprocessing</w:delText>
          </w:r>
          <w:bookmarkEnd w:id="418"/>
        </w:del>
      </w:moveFrom>
    </w:p>
    <w:p w14:paraId="597DB305" w14:textId="3593EDCA" w:rsidR="00B33642" w:rsidRPr="00B33642" w:rsidDel="001C33DD" w:rsidRDefault="001E0823" w:rsidP="001C33DD">
      <w:pPr>
        <w:ind w:firstLine="0"/>
        <w:rPr>
          <w:del w:id="422" w:author="Chen Heller" w:date="2023-02-26T11:35:00Z"/>
        </w:rPr>
      </w:pPr>
      <w:moveFrom w:id="423" w:author="Chen Heller" w:date="2023-01-03T17:26:00Z">
        <w:del w:id="424"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425" w:author="Chen Heller" w:date="2023-02-26T11:35:00Z">
              <w:rPr>
                <w:rFonts w:ascii="Cambria Math" w:hAnsi="Cambria Math"/>
              </w:rPr>
              <m:t>λ=</m:t>
            </w:del>
          </m:r>
          <m:sSup>
            <m:sSupPr>
              <m:ctrlPr>
                <w:del w:id="426" w:author="Chen Heller" w:date="2023-02-26T11:35:00Z">
                  <w:rPr>
                    <w:rFonts w:ascii="Cambria Math" w:hAnsi="Cambria Math"/>
                    <w:i/>
                  </w:rPr>
                </w:del>
              </m:ctrlPr>
            </m:sSupPr>
            <m:e>
              <m:r>
                <w:del w:id="427" w:author="Chen Heller" w:date="2023-02-26T11:35:00Z">
                  <w:rPr>
                    <w:rFonts w:ascii="Cambria Math" w:hAnsi="Cambria Math"/>
                  </w:rPr>
                  <m:t>10</m:t>
                </w:del>
              </m:r>
            </m:e>
            <m:sup>
              <m:r>
                <w:del w:id="428" w:author="Chen Heller" w:date="2023-02-26T11:35:00Z">
                  <w:rPr>
                    <w:rFonts w:ascii="Cambria Math" w:hAnsi="Cambria Math"/>
                  </w:rPr>
                  <m:t>-18</m:t>
                </w:del>
              </m:r>
            </m:sup>
          </m:sSup>
        </m:oMath>
        <w:moveFrom w:id="429" w:author="Chen Heller" w:date="2023-01-03T17:26:00Z">
          <w:del w:id="430"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419"/>
      </w:moveFrom>
    </w:p>
    <w:p w14:paraId="1B7E9AD3" w14:textId="2EC246B3" w:rsidR="001E0823" w:rsidDel="00165C67" w:rsidRDefault="001E0823">
      <w:pPr>
        <w:ind w:firstLine="0"/>
        <w:rPr>
          <w:del w:id="431" w:author="Chen Heller" w:date="2023-01-04T10:02:00Z"/>
        </w:rPr>
        <w:pPrChange w:id="432" w:author="Chen Heller" w:date="2023-02-26T11:35:00Z">
          <w:pPr>
            <w:pStyle w:val="Heading3"/>
          </w:pPr>
        </w:pPrChange>
      </w:pPr>
      <w:bookmarkStart w:id="433" w:name="_Toc114485371"/>
      <w:del w:id="434" w:author="Chen Heller" w:date="2023-01-04T10:02:00Z">
        <w:r w:rsidDel="00165C67">
          <w:lastRenderedPageBreak/>
          <w:delText>Variables extraction</w:delText>
        </w:r>
        <w:bookmarkEnd w:id="433"/>
      </w:del>
    </w:p>
    <w:p w14:paraId="3FD2B015" w14:textId="1616DF73" w:rsidR="001E0823" w:rsidDel="00165C67" w:rsidRDefault="00AA1B21" w:rsidP="001C33DD">
      <w:pPr>
        <w:ind w:firstLine="0"/>
        <w:rPr>
          <w:del w:id="435" w:author="Chen Heller" w:date="2023-01-04T10:02:00Z"/>
        </w:rPr>
      </w:pPr>
      <w:del w:id="436"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437"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438" w:author="Chen Heller" w:date="2023-01-04T10:02:00Z">
        <w:r w:rsidR="00DE0E1F" w:rsidDel="00165C67">
          <w:delText xml:space="preserve">; (b) </w:delText>
        </w:r>
        <w:r w:rsidR="00433F9B" w:rsidDel="00165C67">
          <w:delText>reaction time</w:delText>
        </w:r>
        <w:r w:rsidR="00B55D74" w:rsidDel="00165C67">
          <w:delText>,</w:delText>
        </w:r>
      </w:del>
      <w:del w:id="439"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440"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441"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442"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443"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444"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445" w:author="Chen Heller" w:date="2023-01-03T17:37:00Z"/>
        </w:rPr>
        <w:pPrChange w:id="446" w:author="Chen Heller" w:date="2023-02-26T11:35:00Z">
          <w:pPr>
            <w:pStyle w:val="Heading3"/>
          </w:pPr>
        </w:pPrChange>
      </w:pPr>
      <w:bookmarkStart w:id="447" w:name="_Toc114485372"/>
      <w:del w:id="448" w:author="Chen Heller" w:date="2023-01-03T17:37:00Z">
        <w:r w:rsidDel="001036D3">
          <w:delText>Exclusion criteria</w:delText>
        </w:r>
        <w:bookmarkEnd w:id="447"/>
      </w:del>
    </w:p>
    <w:p w14:paraId="278BD072" w14:textId="18A89992" w:rsidR="00823CFE" w:rsidDel="001C33DD" w:rsidRDefault="00F70C75" w:rsidP="001C33DD">
      <w:pPr>
        <w:ind w:firstLine="0"/>
        <w:rPr>
          <w:del w:id="449" w:author="Chen Heller" w:date="2023-02-26T11:35:00Z"/>
        </w:rPr>
      </w:pPr>
      <w:moveFromRangeStart w:id="450" w:author="Chen Heller" w:date="2023-01-03T17:37:00Z" w:name="move123659894"/>
      <w:moveFrom w:id="451" w:author="Chen Heller" w:date="2023-01-03T17:37:00Z">
        <w:del w:id="452"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450"/>
    </w:p>
    <w:p w14:paraId="459C7EAD" w14:textId="012F143E" w:rsidR="000E1974" w:rsidDel="00A7794D" w:rsidRDefault="002057FC">
      <w:pPr>
        <w:ind w:firstLine="0"/>
        <w:rPr>
          <w:del w:id="453" w:author="Chen Heller" w:date="2023-01-04T09:14:00Z"/>
        </w:rPr>
        <w:pPrChange w:id="454" w:author="Chen Heller" w:date="2023-02-26T11:35:00Z">
          <w:pPr>
            <w:pStyle w:val="Heading3"/>
          </w:pPr>
        </w:pPrChange>
      </w:pPr>
      <w:bookmarkStart w:id="455" w:name="_Toc114485373"/>
      <w:del w:id="456" w:author="Chen Heller" w:date="2023-01-04T09:14:00Z">
        <w:r w:rsidDel="00A7794D">
          <w:delText>Results</w:delText>
        </w:r>
        <w:bookmarkEnd w:id="455"/>
      </w:del>
    </w:p>
    <w:p w14:paraId="7ECA8D04" w14:textId="1E0C76AA" w:rsidR="00587CF1" w:rsidDel="00462D23" w:rsidRDefault="00F50E45" w:rsidP="001C33DD">
      <w:pPr>
        <w:ind w:firstLine="0"/>
        <w:rPr>
          <w:del w:id="457" w:author="Chen Heller" w:date="2023-01-04T09:12:00Z"/>
          <w:rtl/>
        </w:rPr>
      </w:pPr>
      <w:del w:id="458"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459" w:author="Chen Heller" w:date="2023-01-04T09:11:00Z" w:name="move123715935"/>
      <w:moveFrom w:id="460" w:author="Chen Heller" w:date="2023-01-04T09:11:00Z">
        <w:del w:id="461"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459"/>
      <w:del w:id="462"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463" w:author="Chen Heller" w:date="2023-01-04T09:14:00Z"/>
        </w:rPr>
        <w:pPrChange w:id="464" w:author="Chen Heller" w:date="2023-02-26T11:35:00Z">
          <w:pPr/>
        </w:pPrChange>
      </w:pPr>
      <w:del w:id="465" w:author="Chen Heller" w:date="2023-01-04T09:14:00Z">
        <w:r w:rsidDel="00A7794D">
          <w:delText>Congruency effect</w:delText>
        </w:r>
        <w:r w:rsidR="00AF0D06" w:rsidDel="00A7794D">
          <w:delText>:</w:delText>
        </w:r>
        <w:r w:rsidDel="00A7794D">
          <w:delText xml:space="preserve"> </w:delText>
        </w:r>
      </w:del>
      <w:moveFromRangeStart w:id="466" w:author="Chen Heller" w:date="2023-01-04T09:14:00Z" w:name="move123716079"/>
      <w:moveFrom w:id="467" w:author="Chen Heller" w:date="2023-01-04T09:14:00Z">
        <w:del w:id="468"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69" w:author="Chen Heller" w:date="2023-01-04T09:14:00Z"/>
      <w:moveFrom w:id="470" w:author="Chen Heller" w:date="2023-01-04T09:14:00Z">
        <w:del w:id="471"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72" w:author="Chen Heller" w:date="2023-01-04T09:14:00Z"/>
      <w:moveFrom w:id="473" w:author="Chen Heller" w:date="2023-01-04T09:14:00Z">
        <w:del w:id="474"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466"/>
      <w:del w:id="475"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76"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77" w:author="Chen Heller" w:date="2023-01-04T09:14:00Z"/>
        </w:rPr>
        <w:pPrChange w:id="478" w:author="Chen Heller" w:date="2023-02-26T11:35:00Z">
          <w:pPr>
            <w:jc w:val="left"/>
          </w:pPr>
        </w:pPrChange>
      </w:pPr>
      <w:del w:id="479" w:author="Chen Heller" w:date="2023-01-04T09:14:00Z">
        <w:r w:rsidDel="00A7794D">
          <w:br w:type="page"/>
        </w:r>
      </w:del>
    </w:p>
    <w:p w14:paraId="77E035F3" w14:textId="609EA91B" w:rsidR="004545CA" w:rsidDel="00A7794D" w:rsidRDefault="004545CA">
      <w:pPr>
        <w:ind w:firstLine="0"/>
        <w:rPr>
          <w:del w:id="480" w:author="Chen Heller" w:date="2023-01-04T09:14:00Z"/>
        </w:rPr>
        <w:pPrChange w:id="481" w:author="Chen Heller" w:date="2023-02-26T11:35:00Z">
          <w:pPr>
            <w:pStyle w:val="Caption"/>
            <w:keepNext/>
          </w:pPr>
        </w:pPrChange>
      </w:pPr>
      <w:bookmarkStart w:id="482" w:name="_Ref114471021"/>
      <w:del w:id="483"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76"/>
        <w:bookmarkEnd w:id="482"/>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84"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85"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486"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487" w:author="Chen Heller" w:date="2023-01-04T09:14:00Z"/>
                <w:b/>
                <w:bCs/>
              </w:rPr>
              <w:pPrChange w:id="488" w:author="Chen Heller" w:date="2023-02-26T11:35:00Z">
                <w:pPr>
                  <w:ind w:firstLine="0"/>
                  <w:jc w:val="center"/>
                </w:pPr>
              </w:pPrChange>
            </w:pPr>
            <w:del w:id="489"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490" w:author="Chen Heller" w:date="2023-01-04T09:14:00Z"/>
                <w:b/>
                <w:bCs/>
              </w:rPr>
              <w:pPrChange w:id="491" w:author="Chen Heller" w:date="2023-02-26T11:35:00Z">
                <w:pPr>
                  <w:ind w:firstLine="0"/>
                  <w:jc w:val="center"/>
                </w:pPr>
              </w:pPrChange>
            </w:pPr>
            <w:del w:id="492"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493" w:author="Chen Heller" w:date="2023-01-04T09:14:00Z"/>
                <w:b/>
                <w:bCs/>
              </w:rPr>
              <w:pPrChange w:id="494"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495" w:author="Chen Heller" w:date="2023-01-04T09:14:00Z"/>
                <w:b/>
                <w:bCs/>
              </w:rPr>
              <w:pPrChange w:id="496"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497"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498" w:author="Chen Heller" w:date="2023-01-04T09:14:00Z"/>
              </w:rPr>
            </w:pPr>
          </w:p>
        </w:tc>
      </w:tr>
      <w:tr w:rsidR="00DC6616" w:rsidDel="00A7794D" w14:paraId="43206B7C" w14:textId="59C63199" w:rsidTr="00EE3C0C">
        <w:trPr>
          <w:trHeight w:val="254"/>
          <w:del w:id="499"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500"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501"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502" w:author="Chen Heller" w:date="2023-01-04T09:14:00Z"/>
                <w:b/>
                <w:bCs/>
              </w:rPr>
            </w:pPr>
            <w:del w:id="503"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504" w:author="Chen Heller" w:date="2023-01-04T09:14:00Z"/>
                <w:b/>
                <w:bCs/>
              </w:rPr>
            </w:pPr>
            <w:del w:id="505"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506" w:author="Chen Heller" w:date="2023-01-04T09:14:00Z"/>
                <w:b/>
                <w:bCs/>
              </w:rPr>
            </w:pPr>
            <w:del w:id="507"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508" w:author="Chen Heller" w:date="2023-01-04T09:14:00Z"/>
                <w:b/>
                <w:bCs/>
              </w:rPr>
            </w:pPr>
            <w:del w:id="509"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510" w:author="Chen Heller" w:date="2023-01-04T09:14:00Z"/>
                <w:b/>
                <w:bCs/>
              </w:rPr>
            </w:pPr>
            <w:del w:id="511"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512" w:author="Chen Heller" w:date="2023-01-04T09:14:00Z"/>
                <w:b/>
                <w:bCs/>
              </w:rPr>
            </w:pPr>
            <w:del w:id="513" w:author="Chen Heller" w:date="2023-01-04T09:14:00Z">
              <w:r w:rsidDel="00A7794D">
                <w:rPr>
                  <w:b/>
                  <w:bCs/>
                </w:rPr>
                <w:delText>d</w:delText>
              </w:r>
            </w:del>
          </w:p>
        </w:tc>
      </w:tr>
      <w:tr w:rsidR="00DC6616" w:rsidDel="00A7794D" w14:paraId="18F6486A" w14:textId="313FB357" w:rsidTr="00EE3C0C">
        <w:trPr>
          <w:trHeight w:val="313"/>
          <w:del w:id="514"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515" w:author="Chen Heller" w:date="2023-01-04T09:14:00Z"/>
              </w:rPr>
            </w:pPr>
            <w:del w:id="516" w:author="Chen Heller" w:date="2023-01-04T09:14:00Z">
              <w:r w:rsidDel="00A7794D">
                <w:rPr>
                  <w:b/>
                  <w:bCs/>
                </w:rPr>
                <w:delText>Reaching</w:delText>
              </w:r>
            </w:del>
          </w:p>
        </w:tc>
      </w:tr>
      <w:tr w:rsidR="00DC6616" w:rsidDel="00A7794D" w14:paraId="5FEFCA42" w14:textId="55B7D09C" w:rsidTr="00EE3C0C">
        <w:trPr>
          <w:trHeight w:val="490"/>
          <w:del w:id="517"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518" w:author="Chen Heller" w:date="2023-01-04T09:14:00Z"/>
                <w:b/>
                <w:bCs/>
              </w:rPr>
            </w:pPr>
          </w:p>
        </w:tc>
        <w:tc>
          <w:tcPr>
            <w:tcW w:w="2268" w:type="dxa"/>
          </w:tcPr>
          <w:p w14:paraId="59896394" w14:textId="49EFBDB0" w:rsidR="00DC6616" w:rsidRPr="00EA2CED" w:rsidDel="00A7794D" w:rsidRDefault="00DC6616" w:rsidP="001C33DD">
            <w:pPr>
              <w:ind w:firstLine="0"/>
              <w:rPr>
                <w:del w:id="519" w:author="Chen Heller" w:date="2023-01-04T09:14:00Z"/>
                <w:b/>
                <w:bCs/>
              </w:rPr>
            </w:pPr>
            <w:del w:id="520"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521" w:author="Chen Heller" w:date="2023-01-04T09:14:00Z"/>
              </w:rPr>
            </w:pPr>
            <w:del w:id="522"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523" w:author="Chen Heller" w:date="2023-01-04T09:14:00Z"/>
              </w:rPr>
            </w:pPr>
            <w:del w:id="524"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525" w:author="Chen Heller" w:date="2023-01-04T09:14:00Z"/>
              </w:rPr>
            </w:pPr>
            <w:del w:id="526" w:author="Chen Heller" w:date="2023-01-04T09:14:00Z">
              <w:r w:rsidDel="00A7794D">
                <w:delText>2.16</w:delText>
              </w:r>
            </w:del>
          </w:p>
        </w:tc>
        <w:tc>
          <w:tcPr>
            <w:tcW w:w="992" w:type="dxa"/>
          </w:tcPr>
          <w:p w14:paraId="1716BE08" w14:textId="7B3C7DCC" w:rsidR="00DC6616" w:rsidDel="00A7794D" w:rsidRDefault="00DC6616" w:rsidP="001C33DD">
            <w:pPr>
              <w:ind w:firstLine="0"/>
              <w:rPr>
                <w:del w:id="527" w:author="Chen Heller" w:date="2023-01-04T09:14:00Z"/>
              </w:rPr>
            </w:pPr>
            <w:del w:id="528" w:author="Chen Heller" w:date="2023-01-04T09:14:00Z">
              <w:r w:rsidDel="00A7794D">
                <w:delText>0.169</w:delText>
              </w:r>
            </w:del>
          </w:p>
        </w:tc>
        <w:tc>
          <w:tcPr>
            <w:tcW w:w="1417" w:type="dxa"/>
          </w:tcPr>
          <w:p w14:paraId="5E84F5AC" w14:textId="1C943E17" w:rsidR="00DC6616" w:rsidDel="00A7794D" w:rsidRDefault="00DC6616" w:rsidP="001C33DD">
            <w:pPr>
              <w:ind w:firstLine="0"/>
              <w:rPr>
                <w:del w:id="529" w:author="Chen Heller" w:date="2023-01-04T09:14:00Z"/>
              </w:rPr>
            </w:pPr>
            <w:del w:id="530" w:author="Chen Heller" w:date="2023-01-04T09:14:00Z">
              <w:r w:rsidDel="00A7794D">
                <w:delText>0, 0.20</w:delText>
              </w:r>
            </w:del>
          </w:p>
        </w:tc>
        <w:tc>
          <w:tcPr>
            <w:tcW w:w="709" w:type="dxa"/>
          </w:tcPr>
          <w:p w14:paraId="2DD1AD3D" w14:textId="7A457574" w:rsidR="00DC6616" w:rsidDel="00A7794D" w:rsidRDefault="00DC6616" w:rsidP="001C33DD">
            <w:pPr>
              <w:ind w:firstLine="0"/>
              <w:rPr>
                <w:del w:id="531" w:author="Chen Heller" w:date="2023-01-04T09:14:00Z"/>
              </w:rPr>
            </w:pPr>
            <w:del w:id="532" w:author="Chen Heller" w:date="2023-01-04T09:14:00Z">
              <w:r w:rsidDel="00A7794D">
                <w:delText>0.69</w:delText>
              </w:r>
            </w:del>
          </w:p>
        </w:tc>
      </w:tr>
      <w:tr w:rsidR="00DC6616" w:rsidDel="00A7794D" w14:paraId="1AEC86DC" w14:textId="7D6E1B18" w:rsidTr="00EE3C0C">
        <w:trPr>
          <w:trHeight w:val="490"/>
          <w:del w:id="533"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534" w:author="Chen Heller" w:date="2023-01-04T09:14:00Z"/>
                <w:b/>
                <w:bCs/>
              </w:rPr>
            </w:pPr>
          </w:p>
        </w:tc>
        <w:tc>
          <w:tcPr>
            <w:tcW w:w="2268" w:type="dxa"/>
          </w:tcPr>
          <w:p w14:paraId="691D0A75" w14:textId="63A98384" w:rsidR="00DC6616" w:rsidRPr="00EA2CED" w:rsidDel="00A7794D" w:rsidRDefault="00DC6616" w:rsidP="001C33DD">
            <w:pPr>
              <w:ind w:firstLine="0"/>
              <w:rPr>
                <w:del w:id="535" w:author="Chen Heller" w:date="2023-01-04T09:14:00Z"/>
                <w:b/>
                <w:bCs/>
              </w:rPr>
            </w:pPr>
            <w:del w:id="536"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537" w:author="Chen Heller" w:date="2023-01-04T09:14:00Z"/>
              </w:rPr>
            </w:pPr>
            <w:del w:id="538"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539" w:author="Chen Heller" w:date="2023-01-04T09:14:00Z"/>
              </w:rPr>
            </w:pPr>
            <w:del w:id="540"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541" w:author="Chen Heller" w:date="2023-01-04T09:14:00Z"/>
              </w:rPr>
            </w:pPr>
          </w:p>
        </w:tc>
        <w:tc>
          <w:tcPr>
            <w:tcW w:w="992" w:type="dxa"/>
          </w:tcPr>
          <w:p w14:paraId="60276CFC" w14:textId="5BC01A71" w:rsidR="00DC6616" w:rsidDel="00A7794D" w:rsidRDefault="00DC6616" w:rsidP="001C33DD">
            <w:pPr>
              <w:ind w:firstLine="0"/>
              <w:rPr>
                <w:del w:id="542" w:author="Chen Heller" w:date="2023-01-04T09:14:00Z"/>
              </w:rPr>
            </w:pPr>
            <w:del w:id="543" w:author="Chen Heller" w:date="2023-01-04T09:14:00Z">
              <w:r w:rsidDel="00A7794D">
                <w:delText>0.694</w:delText>
              </w:r>
            </w:del>
          </w:p>
        </w:tc>
        <w:tc>
          <w:tcPr>
            <w:tcW w:w="1417" w:type="dxa"/>
          </w:tcPr>
          <w:p w14:paraId="638CFB7A" w14:textId="24A2C3E6" w:rsidR="00DC6616" w:rsidDel="00A7794D" w:rsidRDefault="00DC6616" w:rsidP="001C33DD">
            <w:pPr>
              <w:ind w:firstLine="0"/>
              <w:rPr>
                <w:del w:id="544" w:author="Chen Heller" w:date="2023-01-04T09:14:00Z"/>
              </w:rPr>
            </w:pPr>
            <w:del w:id="545"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546" w:author="Chen Heller" w:date="2023-01-04T09:14:00Z"/>
              </w:rPr>
            </w:pPr>
            <w:del w:id="547" w:author="Chen Heller" w:date="2023-01-04T09:14:00Z">
              <w:r w:rsidDel="00A7794D">
                <w:delText>0.30</w:delText>
              </w:r>
            </w:del>
          </w:p>
        </w:tc>
      </w:tr>
      <w:tr w:rsidR="00DC6616" w:rsidDel="00A7794D" w14:paraId="752E12A2" w14:textId="49840331" w:rsidTr="00EE3C0C">
        <w:trPr>
          <w:trHeight w:val="490"/>
          <w:del w:id="548"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549" w:author="Chen Heller" w:date="2023-01-04T09:14:00Z"/>
                <w:b/>
                <w:bCs/>
              </w:rPr>
            </w:pPr>
          </w:p>
        </w:tc>
        <w:tc>
          <w:tcPr>
            <w:tcW w:w="2268" w:type="dxa"/>
          </w:tcPr>
          <w:p w14:paraId="7F876669" w14:textId="1925C1CE" w:rsidR="00DC6616" w:rsidRPr="00EA2CED" w:rsidDel="00A7794D" w:rsidRDefault="00DC6616" w:rsidP="001C33DD">
            <w:pPr>
              <w:ind w:firstLine="0"/>
              <w:rPr>
                <w:del w:id="550" w:author="Chen Heller" w:date="2023-01-04T09:14:00Z"/>
                <w:b/>
                <w:bCs/>
              </w:rPr>
            </w:pPr>
            <w:del w:id="551"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552" w:author="Chen Heller" w:date="2023-01-04T09:14:00Z"/>
              </w:rPr>
            </w:pPr>
            <w:del w:id="553"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554" w:author="Chen Heller" w:date="2023-01-04T09:14:00Z"/>
              </w:rPr>
            </w:pPr>
            <w:del w:id="555"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556" w:author="Chen Heller" w:date="2023-01-04T09:14:00Z"/>
              </w:rPr>
            </w:pPr>
            <w:del w:id="557" w:author="Chen Heller" w:date="2023-01-04T09:14:00Z">
              <w:r w:rsidDel="00A7794D">
                <w:delText>2.07</w:delText>
              </w:r>
            </w:del>
          </w:p>
        </w:tc>
        <w:tc>
          <w:tcPr>
            <w:tcW w:w="992" w:type="dxa"/>
          </w:tcPr>
          <w:p w14:paraId="33717C25" w14:textId="366FF65D" w:rsidR="00DC6616" w:rsidDel="00A7794D" w:rsidRDefault="00DC6616" w:rsidP="001C33DD">
            <w:pPr>
              <w:ind w:firstLine="0"/>
              <w:rPr>
                <w:del w:id="558" w:author="Chen Heller" w:date="2023-01-04T09:14:00Z"/>
              </w:rPr>
            </w:pPr>
            <w:del w:id="559" w:author="Chen Heller" w:date="2023-01-04T09:14:00Z">
              <w:r w:rsidDel="00A7794D">
                <w:delText>0.169</w:delText>
              </w:r>
            </w:del>
          </w:p>
        </w:tc>
        <w:tc>
          <w:tcPr>
            <w:tcW w:w="1417" w:type="dxa"/>
          </w:tcPr>
          <w:p w14:paraId="23B46D03" w14:textId="5C75CB3B" w:rsidR="00DC6616" w:rsidDel="00A7794D" w:rsidRDefault="00DC6616" w:rsidP="001C33DD">
            <w:pPr>
              <w:ind w:firstLine="0"/>
              <w:rPr>
                <w:del w:id="560" w:author="Chen Heller" w:date="2023-01-04T09:14:00Z"/>
              </w:rPr>
            </w:pPr>
            <w:del w:id="561"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562" w:author="Chen Heller" w:date="2023-01-04T09:14:00Z"/>
              </w:rPr>
            </w:pPr>
            <w:del w:id="563" w:author="Chen Heller" w:date="2023-01-04T09:14:00Z">
              <w:r w:rsidDel="00A7794D">
                <w:delText>0.66</w:delText>
              </w:r>
            </w:del>
          </w:p>
        </w:tc>
      </w:tr>
      <w:tr w:rsidR="00DC6616" w:rsidDel="00A7794D" w14:paraId="2DAEA853" w14:textId="7B1879C2" w:rsidTr="00EE3C0C">
        <w:trPr>
          <w:trHeight w:val="490"/>
          <w:del w:id="564"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565" w:author="Chen Heller" w:date="2023-01-04T09:14:00Z"/>
                <w:b/>
                <w:bCs/>
              </w:rPr>
            </w:pPr>
          </w:p>
        </w:tc>
        <w:tc>
          <w:tcPr>
            <w:tcW w:w="2268" w:type="dxa"/>
          </w:tcPr>
          <w:p w14:paraId="7368CE85" w14:textId="70BA0A07" w:rsidR="00DC6616" w:rsidRPr="00EA2CED" w:rsidDel="00A7794D" w:rsidRDefault="00DC6616" w:rsidP="001C33DD">
            <w:pPr>
              <w:ind w:firstLine="0"/>
              <w:rPr>
                <w:del w:id="566" w:author="Chen Heller" w:date="2023-01-04T09:14:00Z"/>
                <w:b/>
                <w:bCs/>
              </w:rPr>
            </w:pPr>
            <w:del w:id="567"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68" w:author="Chen Heller" w:date="2023-01-04T09:14:00Z"/>
              </w:rPr>
            </w:pPr>
            <w:del w:id="569"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70" w:author="Chen Heller" w:date="2023-01-04T09:14:00Z"/>
              </w:rPr>
            </w:pPr>
            <w:del w:id="571"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72" w:author="Chen Heller" w:date="2023-01-04T09:14:00Z"/>
              </w:rPr>
            </w:pPr>
          </w:p>
        </w:tc>
        <w:tc>
          <w:tcPr>
            <w:tcW w:w="992" w:type="dxa"/>
          </w:tcPr>
          <w:p w14:paraId="32A14361" w14:textId="0AA77C12" w:rsidR="00DC6616" w:rsidDel="00A7794D" w:rsidRDefault="00DC6616" w:rsidP="001C33DD">
            <w:pPr>
              <w:ind w:firstLine="0"/>
              <w:rPr>
                <w:del w:id="573" w:author="Chen Heller" w:date="2023-01-04T09:14:00Z"/>
              </w:rPr>
            </w:pPr>
            <w:del w:id="574" w:author="Chen Heller" w:date="2023-01-04T09:14:00Z">
              <w:r w:rsidDel="00A7794D">
                <w:delText>0.896</w:delText>
              </w:r>
            </w:del>
          </w:p>
        </w:tc>
        <w:tc>
          <w:tcPr>
            <w:tcW w:w="1417" w:type="dxa"/>
          </w:tcPr>
          <w:p w14:paraId="6FA2C11E" w14:textId="40181DA9" w:rsidR="00DC6616" w:rsidDel="00A7794D" w:rsidRDefault="00DC6616" w:rsidP="001C33DD">
            <w:pPr>
              <w:ind w:firstLine="0"/>
              <w:rPr>
                <w:del w:id="575" w:author="Chen Heller" w:date="2023-01-04T09:14:00Z"/>
              </w:rPr>
            </w:pPr>
            <w:del w:id="576"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77" w:author="Chen Heller" w:date="2023-01-04T09:14:00Z"/>
              </w:rPr>
            </w:pPr>
            <w:del w:id="578" w:author="Chen Heller" w:date="2023-01-04T09:14:00Z">
              <w:r w:rsidDel="00A7794D">
                <w:delText>0.02</w:delText>
              </w:r>
            </w:del>
          </w:p>
        </w:tc>
      </w:tr>
      <w:tr w:rsidR="00DC6616" w:rsidDel="00A7794D" w14:paraId="7D715023" w14:textId="08ABDF23" w:rsidTr="00EE3C0C">
        <w:trPr>
          <w:trHeight w:val="490"/>
          <w:del w:id="579"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80"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81" w:author="Chen Heller" w:date="2023-01-04T09:14:00Z"/>
                <w:b/>
                <w:bCs/>
              </w:rPr>
            </w:pPr>
            <w:del w:id="582"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83" w:author="Chen Heller" w:date="2023-01-04T09:14:00Z"/>
              </w:rPr>
            </w:pPr>
            <w:del w:id="584"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85" w:author="Chen Heller" w:date="2023-01-04T09:14:00Z"/>
              </w:rPr>
            </w:pPr>
            <w:del w:id="586"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587" w:author="Chen Heller" w:date="2023-01-04T09:14:00Z"/>
              </w:rPr>
            </w:pPr>
            <w:del w:id="588"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589" w:author="Chen Heller" w:date="2023-01-04T09:14:00Z"/>
              </w:rPr>
            </w:pPr>
            <w:del w:id="590"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591" w:author="Chen Heller" w:date="2023-01-04T09:14:00Z"/>
              </w:rPr>
            </w:pPr>
            <w:del w:id="592"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593" w:author="Chen Heller" w:date="2023-01-04T09:14:00Z"/>
              </w:rPr>
            </w:pPr>
            <w:del w:id="594" w:author="Chen Heller" w:date="2023-01-04T09:14:00Z">
              <w:r w:rsidDel="00A7794D">
                <w:delText>0.10</w:delText>
              </w:r>
            </w:del>
          </w:p>
        </w:tc>
      </w:tr>
      <w:tr w:rsidR="00DC6616" w:rsidDel="00A7794D" w14:paraId="7A5492FA" w14:textId="13CF3ED8" w:rsidTr="00EE3C0C">
        <w:trPr>
          <w:trHeight w:val="490"/>
          <w:del w:id="595"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596" w:author="Chen Heller" w:date="2023-01-04T09:14:00Z"/>
              </w:rPr>
            </w:pPr>
            <w:del w:id="597"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598" w:author="Chen Heller" w:date="2023-01-04T09:14:00Z"/>
        </w:rPr>
      </w:pPr>
    </w:p>
    <w:p w14:paraId="79292204" w14:textId="7E2ED294" w:rsidR="00961F77" w:rsidDel="00A7794D" w:rsidRDefault="00961F77" w:rsidP="001C33DD">
      <w:pPr>
        <w:ind w:firstLine="0"/>
        <w:rPr>
          <w:del w:id="599" w:author="Chen Heller" w:date="2023-01-04T09:14:00Z"/>
        </w:rPr>
      </w:pPr>
    </w:p>
    <w:p w14:paraId="25BA8F34" w14:textId="01D5F273" w:rsidR="00694848" w:rsidDel="00A7794D" w:rsidRDefault="00694848">
      <w:pPr>
        <w:ind w:firstLine="0"/>
        <w:rPr>
          <w:del w:id="600" w:author="Chen Heller" w:date="2023-01-04T09:14:00Z"/>
        </w:rPr>
        <w:pPrChange w:id="601" w:author="Chen Heller" w:date="2023-02-26T11:35:00Z">
          <w:pPr>
            <w:jc w:val="left"/>
          </w:pPr>
        </w:pPrChange>
      </w:pPr>
      <w:del w:id="602" w:author="Chen Heller" w:date="2023-01-04T09:14:00Z">
        <w:r w:rsidDel="00A7794D">
          <w:br w:type="page"/>
        </w:r>
      </w:del>
    </w:p>
    <w:p w14:paraId="5D8CD174" w14:textId="6F8E80CD" w:rsidR="005A4C44" w:rsidRPr="005A4C44" w:rsidDel="00A7794D" w:rsidRDefault="005A4C44" w:rsidP="001C33DD">
      <w:pPr>
        <w:ind w:firstLine="0"/>
        <w:rPr>
          <w:del w:id="603" w:author="Chen Heller" w:date="2023-01-04T09:14:00Z"/>
        </w:rPr>
      </w:pPr>
      <w:del w:id="604"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605" w:author="Chen Heller" w:date="2023-01-04T09:14:00Z"/>
        </w:rPr>
        <w:pPrChange w:id="606" w:author="Chen Heller" w:date="2023-02-26T11:35:00Z">
          <w:pPr>
            <w:pStyle w:val="Caption"/>
          </w:pPr>
        </w:pPrChange>
      </w:pPr>
      <w:bookmarkStart w:id="607" w:name="_Ref113876063"/>
      <w:del w:id="608"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607"/>
        <w:r w:rsidDel="00A7794D">
          <w:delText xml:space="preserve">. </w:delText>
        </w:r>
        <w:bookmarkStart w:id="609"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609"/>
      </w:del>
    </w:p>
    <w:p w14:paraId="203F08D3" w14:textId="2CD706C6" w:rsidR="00EF2201" w:rsidRPr="00EF2201" w:rsidDel="001C33DD" w:rsidRDefault="00EF2201" w:rsidP="001C33DD">
      <w:pPr>
        <w:ind w:firstLine="0"/>
        <w:rPr>
          <w:del w:id="610" w:author="Chen Heller" w:date="2023-02-26T11:35:00Z"/>
        </w:rPr>
      </w:pPr>
    </w:p>
    <w:p w14:paraId="5C9A9952" w14:textId="25998175" w:rsidR="002057FC" w:rsidDel="007E1993" w:rsidRDefault="002057FC">
      <w:pPr>
        <w:ind w:firstLine="0"/>
        <w:rPr>
          <w:del w:id="611" w:author="Chen Heller" w:date="2023-01-04T09:15:00Z"/>
        </w:rPr>
        <w:pPrChange w:id="612" w:author="Chen Heller" w:date="2023-02-26T11:35:00Z">
          <w:pPr>
            <w:pStyle w:val="Heading3"/>
          </w:pPr>
        </w:pPrChange>
      </w:pPr>
      <w:bookmarkStart w:id="613" w:name="_Toc114485374"/>
      <w:del w:id="614" w:author="Chen Heller" w:date="2023-01-04T09:15:00Z">
        <w:r w:rsidDel="007E1993">
          <w:delText>Discussion</w:delText>
        </w:r>
        <w:bookmarkEnd w:id="613"/>
      </w:del>
    </w:p>
    <w:p w14:paraId="4AEE0D15" w14:textId="5FA0261A" w:rsidR="002E6192" w:rsidDel="001C33DD" w:rsidRDefault="00D908A0" w:rsidP="001C33DD">
      <w:pPr>
        <w:ind w:firstLine="0"/>
        <w:rPr>
          <w:del w:id="615" w:author="Chen Heller" w:date="2023-02-26T11:35:00Z"/>
        </w:rPr>
      </w:pPr>
      <w:del w:id="616"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617" w:author="Chen Heller" w:date="2023-02-26T11:35:00Z">
        <w:r w:rsidR="00B21DF2" w:rsidDel="001C33DD">
          <w:delText xml:space="preserve"> </w:delText>
        </w:r>
      </w:del>
    </w:p>
    <w:p w14:paraId="1A5CB4EB" w14:textId="1DE28C8A" w:rsidR="007C40F4" w:rsidDel="001C33DD" w:rsidRDefault="007C40F4">
      <w:pPr>
        <w:ind w:firstLine="0"/>
        <w:rPr>
          <w:del w:id="618" w:author="Chen Heller" w:date="2023-02-26T11:35:00Z"/>
        </w:rPr>
        <w:pPrChange w:id="619" w:author="Chen Heller" w:date="2023-02-26T11:35:00Z">
          <w:pPr>
            <w:pStyle w:val="NoSpacing"/>
            <w:bidi w:val="0"/>
          </w:pPr>
        </w:pPrChange>
      </w:pPr>
    </w:p>
    <w:p w14:paraId="05C06A55" w14:textId="72CA3828" w:rsidR="00A95B10" w:rsidDel="004E0F45" w:rsidRDefault="008E682E">
      <w:pPr>
        <w:ind w:firstLine="0"/>
        <w:rPr>
          <w:del w:id="620" w:author="Chen Heller" w:date="2023-01-04T10:05:00Z"/>
        </w:rPr>
        <w:pPrChange w:id="621" w:author="Chen Heller" w:date="2023-02-26T11:35:00Z">
          <w:pPr>
            <w:pStyle w:val="Heading2"/>
          </w:pPr>
        </w:pPrChange>
      </w:pPr>
      <w:bookmarkStart w:id="622" w:name="_Toc114485375"/>
      <w:del w:id="623"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622"/>
      </w:del>
    </w:p>
    <w:p w14:paraId="43984158" w14:textId="31FE1994" w:rsidR="00B01E98" w:rsidDel="004E0F45" w:rsidRDefault="00B01E98" w:rsidP="001C33DD">
      <w:pPr>
        <w:ind w:firstLine="0"/>
        <w:rPr>
          <w:del w:id="624" w:author="Chen Heller" w:date="2023-01-04T10:05:00Z"/>
        </w:rPr>
      </w:pPr>
      <w:del w:id="625"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626" w:author="Chen Heller" w:date="2023-02-26T11:35:00Z"/>
        </w:rPr>
        <w:pPrChange w:id="627" w:author="Chen Heller" w:date="2023-02-26T11:35:00Z">
          <w:pPr/>
        </w:pPrChange>
      </w:pPr>
      <w:del w:id="628"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629" w:author="Chen Heller" w:date="2023-01-03T17:25:00Z"/>
        </w:rPr>
        <w:pPrChange w:id="630" w:author="Chen Heller" w:date="2023-02-26T11:35:00Z">
          <w:pPr>
            <w:pStyle w:val="Heading3"/>
          </w:pPr>
        </w:pPrChange>
      </w:pPr>
      <w:bookmarkStart w:id="631" w:name="_Toc114485376"/>
      <w:del w:id="632" w:author="Chen Heller" w:date="2023-01-03T17:25:00Z">
        <w:r w:rsidDel="00B23456">
          <w:delText>Methods</w:delText>
        </w:r>
        <w:bookmarkEnd w:id="631"/>
      </w:del>
    </w:p>
    <w:p w14:paraId="54353DE0" w14:textId="4AB05304" w:rsidR="007429C1" w:rsidDel="004F40BF" w:rsidRDefault="007429C1">
      <w:pPr>
        <w:ind w:firstLine="0"/>
        <w:rPr>
          <w:del w:id="633" w:author="Chen Heller" w:date="2023-01-03T17:11:00Z"/>
        </w:rPr>
        <w:pPrChange w:id="634" w:author="Chen Heller" w:date="2023-02-26T11:35:00Z">
          <w:pPr>
            <w:pStyle w:val="Heading4"/>
          </w:pPr>
        </w:pPrChange>
      </w:pPr>
      <w:bookmarkStart w:id="635" w:name="_Toc114485377"/>
      <w:del w:id="636" w:author="Chen Heller" w:date="2023-01-03T17:11:00Z">
        <w:r w:rsidDel="004F40BF">
          <w:delText>Participants</w:delText>
        </w:r>
        <w:bookmarkEnd w:id="635"/>
      </w:del>
    </w:p>
    <w:p w14:paraId="1993AB85" w14:textId="19CA5844" w:rsidR="007429C1" w:rsidRPr="00422E34" w:rsidDel="004F40BF" w:rsidRDefault="00974448" w:rsidP="001C33DD">
      <w:pPr>
        <w:ind w:firstLine="0"/>
        <w:rPr>
          <w:del w:id="637" w:author="Chen Heller" w:date="2023-01-03T17:11:00Z"/>
        </w:rPr>
      </w:pPr>
      <w:del w:id="638"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639" w:author="Chen Heller" w:date="2023-01-03T17:12:00Z"/>
        </w:rPr>
        <w:pPrChange w:id="640" w:author="Chen Heller" w:date="2023-02-26T11:35:00Z">
          <w:pPr>
            <w:pStyle w:val="Heading3"/>
          </w:pPr>
        </w:pPrChange>
      </w:pPr>
      <w:bookmarkStart w:id="641" w:name="_Toc114485378"/>
      <w:del w:id="642"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641"/>
      </w:del>
    </w:p>
    <w:p w14:paraId="48EF074D" w14:textId="22B07012" w:rsidR="001A054F" w:rsidDel="001C33DD" w:rsidRDefault="00CA2666" w:rsidP="001C33DD">
      <w:pPr>
        <w:ind w:firstLine="0"/>
        <w:rPr>
          <w:del w:id="643" w:author="Chen Heller" w:date="2023-02-26T11:35:00Z"/>
        </w:rPr>
      </w:pPr>
      <w:del w:id="644"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645"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646" w:author="Chen Heller" w:date="2023-01-03T17:14:00Z" w:name="move123658468"/>
      <w:moveFrom w:id="647" w:author="Chen Heller" w:date="2023-01-03T17:14:00Z">
        <w:del w:id="648"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646"/>
      <w:del w:id="649"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650" w:author="Chen Heller" w:date="2023-01-03T17:40:00Z"/>
        </w:rPr>
        <w:pPrChange w:id="651" w:author="Chen Heller" w:date="2023-02-26T11:35:00Z">
          <w:pPr>
            <w:pStyle w:val="Heading3"/>
          </w:pPr>
        </w:pPrChange>
      </w:pPr>
      <w:bookmarkStart w:id="652" w:name="_Toc114485379"/>
      <w:del w:id="653" w:author="Chen Heller" w:date="2023-01-03T17:40:00Z">
        <w:r w:rsidDel="00B2756B">
          <w:delText>Exclusion criteria</w:delText>
        </w:r>
        <w:bookmarkEnd w:id="652"/>
      </w:del>
    </w:p>
    <w:p w14:paraId="1A31F715" w14:textId="2E859743" w:rsidR="006B13AE" w:rsidDel="001C33DD" w:rsidRDefault="00D826D9" w:rsidP="001C33DD">
      <w:pPr>
        <w:ind w:firstLine="0"/>
        <w:rPr>
          <w:del w:id="654" w:author="Chen Heller" w:date="2023-02-26T11:35:00Z"/>
        </w:rPr>
      </w:pPr>
      <w:del w:id="655"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656" w:author="Chen Heller" w:date="2023-02-26T11:35:00Z"/>
        </w:rPr>
        <w:pPrChange w:id="657" w:author="Chen Heller" w:date="2023-02-26T11:35:00Z">
          <w:pPr>
            <w:jc w:val="left"/>
          </w:pPr>
        </w:pPrChange>
      </w:pPr>
      <w:del w:id="658" w:author="Chen Heller" w:date="2023-02-26T11:35:00Z">
        <w:r w:rsidDel="001C33DD">
          <w:br w:type="page"/>
        </w:r>
      </w:del>
    </w:p>
    <w:p w14:paraId="09E0A93D" w14:textId="686F6B92" w:rsidR="00D826D9" w:rsidDel="005F23DE" w:rsidRDefault="00D826D9">
      <w:pPr>
        <w:ind w:firstLine="0"/>
        <w:rPr>
          <w:del w:id="659" w:author="Chen Heller" w:date="2023-01-04T10:07:00Z"/>
        </w:rPr>
        <w:pPrChange w:id="660" w:author="Chen Heller" w:date="2023-02-26T11:35:00Z">
          <w:pPr>
            <w:pStyle w:val="Heading3"/>
          </w:pPr>
        </w:pPrChange>
      </w:pPr>
      <w:bookmarkStart w:id="661" w:name="_Toc114485380"/>
      <w:del w:id="662" w:author="Chen Heller" w:date="2023-01-04T10:07:00Z">
        <w:r w:rsidDel="005F23DE">
          <w:lastRenderedPageBreak/>
          <w:delText>Results</w:delText>
        </w:r>
        <w:bookmarkEnd w:id="661"/>
      </w:del>
    </w:p>
    <w:p w14:paraId="437897F0" w14:textId="130701E8" w:rsidR="000E54E1" w:rsidDel="005F23DE" w:rsidRDefault="00BA4221" w:rsidP="001C33DD">
      <w:pPr>
        <w:ind w:firstLine="0"/>
        <w:rPr>
          <w:del w:id="663" w:author="Chen Heller" w:date="2023-01-04T10:07:00Z"/>
        </w:rPr>
      </w:pPr>
      <w:del w:id="664"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665" w:author="Chen Heller" w:date="2023-01-04T10:07:00Z"/>
        </w:rPr>
        <w:pPrChange w:id="666" w:author="Chen Heller" w:date="2023-02-26T11:35:00Z">
          <w:pPr/>
        </w:pPrChange>
      </w:pPr>
      <w:del w:id="667"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68" w:author="Chen Heller" w:date="2023-01-04T10:07:00Z"/>
        </w:rPr>
      </w:pPr>
    </w:p>
    <w:p w14:paraId="4043F815" w14:textId="7B3790D8" w:rsidR="003B10E1" w:rsidDel="005F23DE" w:rsidRDefault="003B10E1">
      <w:pPr>
        <w:ind w:firstLine="0"/>
        <w:rPr>
          <w:del w:id="669" w:author="Chen Heller" w:date="2023-01-04T10:07:00Z"/>
        </w:rPr>
        <w:pPrChange w:id="670" w:author="Chen Heller" w:date="2023-02-26T11:35:00Z">
          <w:pPr>
            <w:pStyle w:val="Caption"/>
            <w:keepNext/>
          </w:pPr>
        </w:pPrChange>
      </w:pPr>
      <w:bookmarkStart w:id="671" w:name="_Ref114067886"/>
      <w:del w:id="672"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71"/>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73"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74"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75"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76" w:author="Chen Heller" w:date="2023-01-04T10:07:00Z"/>
                <w:b/>
                <w:bCs/>
              </w:rPr>
              <w:pPrChange w:id="677" w:author="Chen Heller" w:date="2023-02-26T11:35:00Z">
                <w:pPr>
                  <w:ind w:firstLine="0"/>
                  <w:jc w:val="center"/>
                </w:pPr>
              </w:pPrChange>
            </w:pPr>
            <w:del w:id="678"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79" w:author="Chen Heller" w:date="2023-01-04T10:07:00Z"/>
                <w:b/>
                <w:bCs/>
              </w:rPr>
              <w:pPrChange w:id="680" w:author="Chen Heller" w:date="2023-02-26T11:35:00Z">
                <w:pPr>
                  <w:ind w:firstLine="0"/>
                  <w:jc w:val="center"/>
                </w:pPr>
              </w:pPrChange>
            </w:pPr>
            <w:del w:id="681"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82" w:author="Chen Heller" w:date="2023-01-04T10:07:00Z"/>
                <w:b/>
                <w:bCs/>
              </w:rPr>
              <w:pPrChange w:id="683"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84" w:author="Chen Heller" w:date="2023-01-04T10:07:00Z"/>
                <w:b/>
                <w:bCs/>
              </w:rPr>
              <w:pPrChange w:id="685"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686"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687" w:author="Chen Heller" w:date="2023-01-04T10:07:00Z"/>
              </w:rPr>
            </w:pPr>
          </w:p>
        </w:tc>
      </w:tr>
      <w:tr w:rsidR="00F625AB" w:rsidDel="005F23DE" w14:paraId="42B7061E" w14:textId="58A64E1D" w:rsidTr="002872CF">
        <w:trPr>
          <w:trHeight w:val="254"/>
          <w:del w:id="688"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689"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690"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691" w:author="Chen Heller" w:date="2023-01-04T10:07:00Z"/>
                <w:b/>
                <w:bCs/>
              </w:rPr>
            </w:pPr>
            <w:del w:id="692"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693" w:author="Chen Heller" w:date="2023-01-04T10:07:00Z"/>
                <w:b/>
                <w:bCs/>
              </w:rPr>
            </w:pPr>
            <w:del w:id="694"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695" w:author="Chen Heller" w:date="2023-01-04T10:07:00Z"/>
                <w:b/>
                <w:bCs/>
              </w:rPr>
            </w:pPr>
            <w:del w:id="696"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697" w:author="Chen Heller" w:date="2023-01-04T10:07:00Z"/>
                <w:b/>
                <w:bCs/>
              </w:rPr>
            </w:pPr>
            <w:del w:id="698"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699" w:author="Chen Heller" w:date="2023-01-04T10:07:00Z"/>
                <w:b/>
                <w:bCs/>
              </w:rPr>
            </w:pPr>
            <w:del w:id="700"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701" w:author="Chen Heller" w:date="2023-01-04T10:07:00Z"/>
                <w:b/>
                <w:bCs/>
              </w:rPr>
            </w:pPr>
            <w:del w:id="702" w:author="Chen Heller" w:date="2023-01-04T10:07:00Z">
              <w:r w:rsidDel="005F23DE">
                <w:rPr>
                  <w:b/>
                  <w:bCs/>
                </w:rPr>
                <w:delText>d</w:delText>
              </w:r>
            </w:del>
          </w:p>
        </w:tc>
      </w:tr>
      <w:tr w:rsidR="00F625AB" w:rsidDel="005F23DE" w14:paraId="7E3A973E" w14:textId="45FBFB98" w:rsidTr="002872CF">
        <w:trPr>
          <w:trHeight w:val="313"/>
          <w:del w:id="703"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704" w:author="Chen Heller" w:date="2023-01-04T10:07:00Z"/>
              </w:rPr>
            </w:pPr>
            <w:del w:id="705" w:author="Chen Heller" w:date="2023-01-04T10:07:00Z">
              <w:r w:rsidDel="005F23DE">
                <w:rPr>
                  <w:b/>
                  <w:bCs/>
                </w:rPr>
                <w:delText>Reaching</w:delText>
              </w:r>
            </w:del>
          </w:p>
        </w:tc>
      </w:tr>
      <w:tr w:rsidR="00F625AB" w:rsidDel="005F23DE" w14:paraId="60E71E84" w14:textId="101E9665" w:rsidTr="002872CF">
        <w:trPr>
          <w:trHeight w:val="490"/>
          <w:del w:id="706"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707" w:author="Chen Heller" w:date="2023-01-04T10:07:00Z"/>
                <w:b/>
                <w:bCs/>
              </w:rPr>
            </w:pPr>
          </w:p>
        </w:tc>
        <w:tc>
          <w:tcPr>
            <w:tcW w:w="2268" w:type="dxa"/>
          </w:tcPr>
          <w:p w14:paraId="4820B497" w14:textId="2A894765" w:rsidR="00F625AB" w:rsidRPr="00EA2CED" w:rsidDel="005F23DE" w:rsidRDefault="00F625AB" w:rsidP="001C33DD">
            <w:pPr>
              <w:ind w:firstLine="0"/>
              <w:rPr>
                <w:del w:id="708" w:author="Chen Heller" w:date="2023-01-04T10:07:00Z"/>
                <w:b/>
                <w:bCs/>
              </w:rPr>
            </w:pPr>
            <w:del w:id="709"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710" w:author="Chen Heller" w:date="2023-01-04T10:07:00Z"/>
              </w:rPr>
            </w:pPr>
            <w:del w:id="711"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712" w:author="Chen Heller" w:date="2023-01-04T10:07:00Z"/>
              </w:rPr>
            </w:pPr>
            <w:del w:id="713"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714" w:author="Chen Heller" w:date="2023-01-04T10:07:00Z"/>
              </w:rPr>
            </w:pPr>
          </w:p>
        </w:tc>
        <w:tc>
          <w:tcPr>
            <w:tcW w:w="992" w:type="dxa"/>
          </w:tcPr>
          <w:p w14:paraId="56F8291D" w14:textId="30033D6F" w:rsidR="00F625AB" w:rsidDel="005F23DE" w:rsidRDefault="00F625AB" w:rsidP="001C33DD">
            <w:pPr>
              <w:ind w:firstLine="0"/>
              <w:rPr>
                <w:del w:id="715" w:author="Chen Heller" w:date="2023-01-04T10:07:00Z"/>
              </w:rPr>
            </w:pPr>
            <w:del w:id="716" w:author="Chen Heller" w:date="2023-01-04T10:07:00Z">
              <w:r w:rsidDel="005F23DE">
                <w:delText>0.699</w:delText>
              </w:r>
            </w:del>
          </w:p>
        </w:tc>
        <w:tc>
          <w:tcPr>
            <w:tcW w:w="1701" w:type="dxa"/>
          </w:tcPr>
          <w:p w14:paraId="094E1940" w14:textId="6D4C7EDE" w:rsidR="00F625AB" w:rsidDel="005F23DE" w:rsidRDefault="00F625AB" w:rsidP="001C33DD">
            <w:pPr>
              <w:ind w:firstLine="0"/>
              <w:rPr>
                <w:del w:id="717" w:author="Chen Heller" w:date="2023-01-04T10:07:00Z"/>
              </w:rPr>
            </w:pPr>
            <w:del w:id="718"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719" w:author="Chen Heller" w:date="2023-01-04T10:07:00Z"/>
              </w:rPr>
            </w:pPr>
            <w:del w:id="720" w:author="Chen Heller" w:date="2023-01-04T10:07:00Z">
              <w:r w:rsidDel="005F23DE">
                <w:delText>0.23</w:delText>
              </w:r>
            </w:del>
          </w:p>
        </w:tc>
      </w:tr>
      <w:tr w:rsidR="00F625AB" w:rsidDel="005F23DE" w14:paraId="546D8528" w14:textId="668B2B96" w:rsidTr="002872CF">
        <w:trPr>
          <w:trHeight w:val="490"/>
          <w:del w:id="721"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722" w:author="Chen Heller" w:date="2023-01-04T10:07:00Z"/>
                <w:b/>
                <w:bCs/>
              </w:rPr>
            </w:pPr>
          </w:p>
        </w:tc>
        <w:tc>
          <w:tcPr>
            <w:tcW w:w="2268" w:type="dxa"/>
          </w:tcPr>
          <w:p w14:paraId="66320C4C" w14:textId="4269E1AA" w:rsidR="00F625AB" w:rsidRPr="00EA2CED" w:rsidDel="005F23DE" w:rsidRDefault="00F625AB" w:rsidP="001C33DD">
            <w:pPr>
              <w:ind w:firstLine="0"/>
              <w:rPr>
                <w:del w:id="723" w:author="Chen Heller" w:date="2023-01-04T10:07:00Z"/>
                <w:b/>
                <w:bCs/>
              </w:rPr>
            </w:pPr>
            <w:del w:id="724"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725" w:author="Chen Heller" w:date="2023-01-04T10:07:00Z"/>
              </w:rPr>
            </w:pPr>
            <w:del w:id="726"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727" w:author="Chen Heller" w:date="2023-01-04T10:07:00Z"/>
              </w:rPr>
            </w:pPr>
            <w:del w:id="728"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729" w:author="Chen Heller" w:date="2023-01-04T10:07:00Z"/>
              </w:rPr>
            </w:pPr>
            <w:del w:id="730" w:author="Chen Heller" w:date="2023-01-04T10:07:00Z">
              <w:r w:rsidDel="005F23DE">
                <w:delText>1</w:delText>
              </w:r>
            </w:del>
          </w:p>
        </w:tc>
        <w:tc>
          <w:tcPr>
            <w:tcW w:w="992" w:type="dxa"/>
          </w:tcPr>
          <w:p w14:paraId="4D52E8BF" w14:textId="5F2941EB" w:rsidR="00F625AB" w:rsidDel="005F23DE" w:rsidRDefault="00F625AB" w:rsidP="001C33DD">
            <w:pPr>
              <w:ind w:firstLine="0"/>
              <w:rPr>
                <w:del w:id="731" w:author="Chen Heller" w:date="2023-01-04T10:07:00Z"/>
              </w:rPr>
            </w:pPr>
            <w:del w:id="732" w:author="Chen Heller" w:date="2023-01-04T10:07:00Z">
              <w:r w:rsidDel="005F23DE">
                <w:delText>0.342</w:delText>
              </w:r>
            </w:del>
          </w:p>
        </w:tc>
        <w:tc>
          <w:tcPr>
            <w:tcW w:w="1701" w:type="dxa"/>
          </w:tcPr>
          <w:p w14:paraId="00B7B671" w14:textId="4CD9181A" w:rsidR="00F625AB" w:rsidDel="005F23DE" w:rsidRDefault="00F625AB" w:rsidP="001C33DD">
            <w:pPr>
              <w:ind w:firstLine="0"/>
              <w:rPr>
                <w:del w:id="733" w:author="Chen Heller" w:date="2023-01-04T10:07:00Z"/>
              </w:rPr>
            </w:pPr>
            <w:del w:id="734"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735" w:author="Chen Heller" w:date="2023-01-04T10:07:00Z"/>
              </w:rPr>
            </w:pPr>
            <w:del w:id="736" w:author="Chen Heller" w:date="2023-01-04T10:07:00Z">
              <w:r w:rsidDel="005F23DE">
                <w:delText>0.34</w:delText>
              </w:r>
            </w:del>
          </w:p>
        </w:tc>
      </w:tr>
      <w:tr w:rsidR="00F625AB" w:rsidDel="005F23DE" w14:paraId="3477F4C1" w14:textId="4BB3B5E1" w:rsidTr="002872CF">
        <w:trPr>
          <w:trHeight w:val="490"/>
          <w:del w:id="737"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738" w:author="Chen Heller" w:date="2023-01-04T10:07:00Z"/>
                <w:b/>
                <w:bCs/>
              </w:rPr>
            </w:pPr>
          </w:p>
        </w:tc>
        <w:tc>
          <w:tcPr>
            <w:tcW w:w="2268" w:type="dxa"/>
          </w:tcPr>
          <w:p w14:paraId="20977C07" w14:textId="2015A152" w:rsidR="00F625AB" w:rsidRPr="00EA2CED" w:rsidDel="005F23DE" w:rsidRDefault="00F625AB" w:rsidP="001C33DD">
            <w:pPr>
              <w:ind w:firstLine="0"/>
              <w:rPr>
                <w:del w:id="739" w:author="Chen Heller" w:date="2023-01-04T10:07:00Z"/>
                <w:b/>
                <w:bCs/>
              </w:rPr>
            </w:pPr>
            <w:del w:id="740"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741" w:author="Chen Heller" w:date="2023-01-04T10:07:00Z"/>
              </w:rPr>
            </w:pPr>
            <w:del w:id="742"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743" w:author="Chen Heller" w:date="2023-01-04T10:07:00Z"/>
              </w:rPr>
            </w:pPr>
            <w:del w:id="744"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745" w:author="Chen Heller" w:date="2023-01-04T10:07:00Z"/>
              </w:rPr>
            </w:pPr>
          </w:p>
        </w:tc>
        <w:tc>
          <w:tcPr>
            <w:tcW w:w="992" w:type="dxa"/>
          </w:tcPr>
          <w:p w14:paraId="518DA98B" w14:textId="7591B0BE" w:rsidR="00F625AB" w:rsidDel="005F23DE" w:rsidRDefault="00F625AB" w:rsidP="001C33DD">
            <w:pPr>
              <w:ind w:firstLine="0"/>
              <w:rPr>
                <w:del w:id="746" w:author="Chen Heller" w:date="2023-01-04T10:07:00Z"/>
              </w:rPr>
            </w:pPr>
            <w:del w:id="747" w:author="Chen Heller" w:date="2023-01-04T10:07:00Z">
              <w:r w:rsidDel="005F23DE">
                <w:delText>0.273</w:delText>
              </w:r>
            </w:del>
          </w:p>
        </w:tc>
        <w:tc>
          <w:tcPr>
            <w:tcW w:w="1701" w:type="dxa"/>
          </w:tcPr>
          <w:p w14:paraId="42AE0FAA" w14:textId="4F50092A" w:rsidR="00F625AB" w:rsidDel="005F23DE" w:rsidRDefault="00F625AB" w:rsidP="001C33DD">
            <w:pPr>
              <w:ind w:firstLine="0"/>
              <w:rPr>
                <w:del w:id="748" w:author="Chen Heller" w:date="2023-01-04T10:07:00Z"/>
              </w:rPr>
            </w:pPr>
            <w:del w:id="749"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750" w:author="Chen Heller" w:date="2023-01-04T10:07:00Z"/>
              </w:rPr>
            </w:pPr>
            <w:del w:id="751" w:author="Chen Heller" w:date="2023-01-04T10:07:00Z">
              <w:r w:rsidDel="005F23DE">
                <w:delText>0.40</w:delText>
              </w:r>
            </w:del>
          </w:p>
        </w:tc>
      </w:tr>
      <w:tr w:rsidR="00F625AB" w:rsidDel="005F23DE" w14:paraId="4916FD57" w14:textId="21E09EA2" w:rsidTr="002872CF">
        <w:trPr>
          <w:trHeight w:val="490"/>
          <w:del w:id="752"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753" w:author="Chen Heller" w:date="2023-01-04T10:07:00Z"/>
                <w:b/>
                <w:bCs/>
              </w:rPr>
            </w:pPr>
          </w:p>
        </w:tc>
        <w:tc>
          <w:tcPr>
            <w:tcW w:w="2268" w:type="dxa"/>
          </w:tcPr>
          <w:p w14:paraId="7B3078D3" w14:textId="144CC248" w:rsidR="00F625AB" w:rsidRPr="00EA2CED" w:rsidDel="005F23DE" w:rsidRDefault="00F625AB" w:rsidP="001C33DD">
            <w:pPr>
              <w:ind w:firstLine="0"/>
              <w:rPr>
                <w:del w:id="754" w:author="Chen Heller" w:date="2023-01-04T10:07:00Z"/>
                <w:b/>
                <w:bCs/>
              </w:rPr>
            </w:pPr>
            <w:del w:id="755"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756" w:author="Chen Heller" w:date="2023-01-04T10:07:00Z"/>
              </w:rPr>
            </w:pPr>
            <w:del w:id="757"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758" w:author="Chen Heller" w:date="2023-01-04T10:07:00Z"/>
              </w:rPr>
            </w:pPr>
            <w:del w:id="759"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760" w:author="Chen Heller" w:date="2023-01-04T10:07:00Z"/>
              </w:rPr>
            </w:pPr>
          </w:p>
        </w:tc>
        <w:tc>
          <w:tcPr>
            <w:tcW w:w="992" w:type="dxa"/>
          </w:tcPr>
          <w:p w14:paraId="2BD28BB7" w14:textId="6B55262E" w:rsidR="00F625AB" w:rsidDel="005F23DE" w:rsidRDefault="00F625AB" w:rsidP="001C33DD">
            <w:pPr>
              <w:ind w:firstLine="0"/>
              <w:rPr>
                <w:del w:id="761" w:author="Chen Heller" w:date="2023-01-04T10:07:00Z"/>
              </w:rPr>
            </w:pPr>
            <w:del w:id="762" w:author="Chen Heller" w:date="2023-01-04T10:07:00Z">
              <w:r w:rsidDel="005F23DE">
                <w:delText>0.316</w:delText>
              </w:r>
            </w:del>
          </w:p>
        </w:tc>
        <w:tc>
          <w:tcPr>
            <w:tcW w:w="1701" w:type="dxa"/>
          </w:tcPr>
          <w:p w14:paraId="4746B163" w14:textId="5DE35E1A" w:rsidR="00F625AB" w:rsidDel="005F23DE" w:rsidRDefault="00F625AB" w:rsidP="001C33DD">
            <w:pPr>
              <w:ind w:firstLine="0"/>
              <w:rPr>
                <w:del w:id="763" w:author="Chen Heller" w:date="2023-01-04T10:07:00Z"/>
              </w:rPr>
            </w:pPr>
            <w:del w:id="764"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765" w:author="Chen Heller" w:date="2023-01-04T10:07:00Z"/>
              </w:rPr>
            </w:pPr>
            <w:del w:id="766" w:author="Chen Heller" w:date="2023-01-04T10:07:00Z">
              <w:r w:rsidDel="005F23DE">
                <w:delText>0.40</w:delText>
              </w:r>
            </w:del>
          </w:p>
        </w:tc>
      </w:tr>
      <w:tr w:rsidR="00F625AB" w:rsidDel="005F23DE" w14:paraId="1A30158E" w14:textId="49C614D6" w:rsidTr="002872CF">
        <w:trPr>
          <w:trHeight w:val="490"/>
          <w:del w:id="767"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68"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69" w:author="Chen Heller" w:date="2023-01-04T10:07:00Z"/>
                <w:b/>
                <w:bCs/>
              </w:rPr>
            </w:pPr>
            <w:del w:id="770"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71" w:author="Chen Heller" w:date="2023-01-04T10:07:00Z"/>
              </w:rPr>
            </w:pPr>
            <w:del w:id="772"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73" w:author="Chen Heller" w:date="2023-01-04T10:07:00Z"/>
              </w:rPr>
            </w:pPr>
            <w:del w:id="774"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75"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76" w:author="Chen Heller" w:date="2023-01-04T10:07:00Z"/>
              </w:rPr>
            </w:pPr>
            <w:del w:id="777"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78" w:author="Chen Heller" w:date="2023-01-04T10:07:00Z"/>
              </w:rPr>
            </w:pPr>
            <w:del w:id="779"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80" w:author="Chen Heller" w:date="2023-01-04T10:07:00Z"/>
              </w:rPr>
            </w:pPr>
            <w:del w:id="781" w:author="Chen Heller" w:date="2023-01-04T10:07:00Z">
              <w:r w:rsidDel="005F23DE">
                <w:delText>0.13</w:delText>
              </w:r>
            </w:del>
          </w:p>
        </w:tc>
      </w:tr>
      <w:tr w:rsidR="00F625AB" w:rsidDel="005F23DE" w14:paraId="3E212A02" w14:textId="18AB2C2C" w:rsidTr="002872CF">
        <w:trPr>
          <w:trHeight w:val="490"/>
          <w:del w:id="782"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83" w:author="Chen Heller" w:date="2023-01-04T10:07:00Z"/>
              </w:rPr>
            </w:pPr>
            <w:del w:id="784"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85" w:author="Chen Heller" w:date="2023-01-04T10:07:00Z"/>
        </w:rPr>
      </w:pPr>
    </w:p>
    <w:p w14:paraId="1EC99FEE" w14:textId="78372361" w:rsidR="009B0704" w:rsidDel="005F23DE" w:rsidRDefault="009B0704">
      <w:pPr>
        <w:ind w:firstLine="0"/>
        <w:rPr>
          <w:del w:id="786" w:author="Chen Heller" w:date="2023-01-04T10:07:00Z"/>
        </w:rPr>
        <w:pPrChange w:id="787" w:author="Chen Heller" w:date="2023-02-26T11:35:00Z">
          <w:pPr>
            <w:pStyle w:val="NoSpacing"/>
            <w:keepNext/>
            <w:bidi w:val="0"/>
          </w:pPr>
        </w:pPrChange>
      </w:pPr>
      <w:del w:id="788"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789" w:author="Chen Heller" w:date="2023-02-26T11:35:00Z"/>
        </w:rPr>
        <w:pPrChange w:id="790" w:author="Chen Heller" w:date="2023-02-26T11:35:00Z">
          <w:pPr>
            <w:pStyle w:val="Caption"/>
            <w:jc w:val="left"/>
          </w:pPr>
        </w:pPrChange>
      </w:pPr>
      <w:bookmarkStart w:id="791" w:name="_Ref113877160"/>
      <w:del w:id="792"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791"/>
        <w:r w:rsidDel="005F23DE">
          <w:delText xml:space="preserve">. </w:delText>
        </w:r>
        <w:bookmarkStart w:id="793"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794" w:author="Chen Heller" w:date="2023-02-26T11:35:00Z">
        <w:r w:rsidR="002872CF" w:rsidDel="001C33DD">
          <w:delText xml:space="preserve"> </w:delText>
        </w:r>
        <w:bookmarkEnd w:id="793"/>
      </w:del>
    </w:p>
    <w:p w14:paraId="478CC092" w14:textId="7EEDD442" w:rsidR="005948F8" w:rsidRPr="005948F8" w:rsidDel="00A561BE" w:rsidRDefault="005948F8">
      <w:pPr>
        <w:ind w:firstLine="0"/>
        <w:rPr>
          <w:del w:id="795" w:author="Chen Heller" w:date="2023-01-04T10:10:00Z"/>
        </w:rPr>
        <w:pPrChange w:id="796" w:author="Chen Heller" w:date="2023-02-26T11:35:00Z">
          <w:pPr/>
        </w:pPrChange>
      </w:pPr>
    </w:p>
    <w:p w14:paraId="65366A3D" w14:textId="29AA2BC8" w:rsidR="00D826D9" w:rsidDel="00A561BE" w:rsidRDefault="00D826D9">
      <w:pPr>
        <w:ind w:firstLine="0"/>
        <w:rPr>
          <w:del w:id="797" w:author="Chen Heller" w:date="2023-01-04T10:10:00Z"/>
        </w:rPr>
        <w:pPrChange w:id="798" w:author="Chen Heller" w:date="2023-02-26T11:35:00Z">
          <w:pPr>
            <w:pStyle w:val="Heading3"/>
          </w:pPr>
        </w:pPrChange>
      </w:pPr>
      <w:bookmarkStart w:id="799" w:name="_Toc114485381"/>
      <w:del w:id="800" w:author="Chen Heller" w:date="2023-01-04T10:10:00Z">
        <w:r w:rsidDel="00A561BE">
          <w:delText>Discussion</w:delText>
        </w:r>
        <w:bookmarkEnd w:id="799"/>
      </w:del>
    </w:p>
    <w:p w14:paraId="25BD0ACD" w14:textId="7E4F32D0" w:rsidR="00197453" w:rsidDel="00A561BE" w:rsidRDefault="005B4E48" w:rsidP="001C33DD">
      <w:pPr>
        <w:ind w:firstLine="0"/>
        <w:rPr>
          <w:del w:id="801" w:author="Chen Heller" w:date="2023-01-04T10:10:00Z"/>
        </w:rPr>
      </w:pPr>
      <w:del w:id="802"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803" w:author="Chen Heller" w:date="2023-01-04T10:12:00Z"/>
          <w:rtl/>
        </w:rPr>
        <w:pPrChange w:id="804" w:author="Chen Heller" w:date="2023-02-26T11:35:00Z">
          <w:pPr>
            <w:pStyle w:val="Heading2"/>
          </w:pPr>
        </w:pPrChange>
      </w:pPr>
      <w:bookmarkStart w:id="805" w:name="_Toc114485382"/>
      <w:del w:id="806"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805"/>
      </w:del>
    </w:p>
    <w:p w14:paraId="6ED892B3" w14:textId="484AD34A" w:rsidR="00D826D9" w:rsidDel="00094743" w:rsidRDefault="007D3BA7" w:rsidP="001C33DD">
      <w:pPr>
        <w:ind w:firstLine="0"/>
        <w:rPr>
          <w:del w:id="807" w:author="Chen Heller" w:date="2023-01-04T10:12:00Z"/>
        </w:rPr>
      </w:pPr>
      <w:del w:id="808"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809" w:author="Chen Heller" w:date="2023-01-03T17:25:00Z"/>
        </w:rPr>
        <w:pPrChange w:id="810" w:author="Chen Heller" w:date="2023-02-26T11:35:00Z">
          <w:pPr>
            <w:pStyle w:val="Heading3"/>
          </w:pPr>
        </w:pPrChange>
      </w:pPr>
      <w:bookmarkStart w:id="811" w:name="_Toc114485383"/>
      <w:del w:id="812" w:author="Chen Heller" w:date="2023-01-03T17:25:00Z">
        <w:r w:rsidDel="00B23456">
          <w:delText>Methods</w:delText>
        </w:r>
        <w:bookmarkEnd w:id="811"/>
      </w:del>
    </w:p>
    <w:p w14:paraId="3B29F863" w14:textId="2287F0E3" w:rsidR="00D826D9" w:rsidDel="00B23456" w:rsidRDefault="00D826D9">
      <w:pPr>
        <w:ind w:firstLine="0"/>
        <w:rPr>
          <w:del w:id="813" w:author="Chen Heller" w:date="2023-01-03T17:25:00Z"/>
        </w:rPr>
        <w:pPrChange w:id="814" w:author="Chen Heller" w:date="2023-02-26T11:35:00Z">
          <w:pPr>
            <w:pStyle w:val="Heading4"/>
          </w:pPr>
        </w:pPrChange>
      </w:pPr>
      <w:bookmarkStart w:id="815" w:name="_Toc114485384"/>
      <w:del w:id="816" w:author="Chen Heller" w:date="2023-01-03T17:25:00Z">
        <w:r w:rsidDel="00B23456">
          <w:delText>Participants</w:delText>
        </w:r>
        <w:bookmarkEnd w:id="815"/>
      </w:del>
    </w:p>
    <w:p w14:paraId="542AD451" w14:textId="300720F7" w:rsidR="00D826D9" w:rsidRPr="00354457" w:rsidDel="00B23456" w:rsidRDefault="00F0095E" w:rsidP="001C33DD">
      <w:pPr>
        <w:ind w:firstLine="0"/>
        <w:rPr>
          <w:del w:id="817" w:author="Chen Heller" w:date="2023-01-03T17:25:00Z"/>
        </w:rPr>
      </w:pPr>
      <w:del w:id="818"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819" w:author="Chen Heller" w:date="2023-02-26T11:35:00Z">
        <w:r w:rsidR="007B7156" w:rsidDel="001C33DD">
          <w:delText xml:space="preserve"> </w:delText>
        </w:r>
      </w:del>
    </w:p>
    <w:p w14:paraId="0A2005EA" w14:textId="1C8875C8" w:rsidR="00D826D9" w:rsidDel="001C33DD" w:rsidRDefault="00D826D9">
      <w:pPr>
        <w:ind w:firstLine="0"/>
        <w:rPr>
          <w:del w:id="820" w:author="Chen Heller" w:date="2023-02-26T11:35:00Z"/>
        </w:rPr>
        <w:pPrChange w:id="821" w:author="Chen Heller" w:date="2023-02-26T11:35:00Z">
          <w:pPr>
            <w:pStyle w:val="Heading3"/>
          </w:pPr>
        </w:pPrChange>
      </w:pPr>
      <w:bookmarkStart w:id="822" w:name="_Toc114485385"/>
      <w:del w:id="823" w:author="Chen Heller" w:date="2023-01-03T17:25:00Z">
        <w:r w:rsidDel="00B23456">
          <w:delText>Stimuli</w:delText>
        </w:r>
        <w:r w:rsidR="008E682E" w:rsidDel="00B23456">
          <w:delText>, Apparatus and Procedure</w:delText>
        </w:r>
      </w:del>
      <w:bookmarkEnd w:id="822"/>
    </w:p>
    <w:p w14:paraId="1151CE81" w14:textId="3F06E9E1" w:rsidR="00D826D9" w:rsidDel="001C33DD" w:rsidRDefault="00D826D9" w:rsidP="001C33DD">
      <w:pPr>
        <w:ind w:firstLine="0"/>
        <w:rPr>
          <w:del w:id="824" w:author="Chen Heller" w:date="2023-02-26T11:35:00Z"/>
        </w:rPr>
      </w:pPr>
      <w:del w:id="825"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826"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827" w:author="Chen Heller" w:date="2023-01-03T17:19:00Z">
        <w:r w:rsidDel="00621802">
          <w:delText xml:space="preserve">. </w:delText>
        </w:r>
      </w:del>
      <w:del w:id="828"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829" w:author="Chen Heller" w:date="2023-02-26T11:35:00Z">
        <w:r w:rsidR="008E682E" w:rsidDel="001C33DD">
          <w:delText xml:space="preserve">Second, </w:delText>
        </w:r>
      </w:del>
      <w:del w:id="830"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831"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832" w:author="Chen Heller" w:date="2023-01-04T10:14:00Z"/>
        </w:rPr>
        <w:pPrChange w:id="833" w:author="Chen Heller" w:date="2023-02-26T11:35:00Z">
          <w:pPr>
            <w:pStyle w:val="Heading3"/>
          </w:pPr>
        </w:pPrChange>
      </w:pPr>
      <w:bookmarkStart w:id="834" w:name="_Toc114485386"/>
      <w:del w:id="835" w:author="Chen Heller" w:date="2023-01-04T10:14:00Z">
        <w:r w:rsidDel="005B45DE">
          <w:delText>Results</w:delText>
        </w:r>
        <w:bookmarkEnd w:id="834"/>
      </w:del>
    </w:p>
    <w:p w14:paraId="3C8905BD" w14:textId="567CFF55" w:rsidR="0045341F" w:rsidDel="00094743" w:rsidRDefault="00BA4221" w:rsidP="001C33DD">
      <w:pPr>
        <w:ind w:firstLine="0"/>
        <w:rPr>
          <w:del w:id="836" w:author="Chen Heller" w:date="2023-01-04T10:12:00Z"/>
        </w:rPr>
      </w:pPr>
      <w:del w:id="837"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838" w:author="Chen Heller" w:date="2023-01-04T10:13:00Z"/>
        </w:rPr>
        <w:pPrChange w:id="839" w:author="Chen Heller" w:date="2023-02-26T11:35:00Z">
          <w:pPr/>
        </w:pPrChange>
      </w:pPr>
      <w:del w:id="840"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841" w:author="Chen Heller" w:date="2023-01-04T10:14:00Z"/>
        </w:rPr>
        <w:pPrChange w:id="842" w:author="Chen Heller" w:date="2023-02-26T11:35:00Z">
          <w:pPr/>
        </w:pPrChange>
      </w:pPr>
      <w:del w:id="843"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844" w:author="Chen Heller" w:date="2023-01-04T10:14:00Z"/>
        </w:rPr>
        <w:pPrChange w:id="845" w:author="Chen Heller" w:date="2023-02-26T11:35:00Z">
          <w:pPr/>
        </w:pPrChange>
      </w:pPr>
    </w:p>
    <w:p w14:paraId="3D3AA847" w14:textId="671C7454" w:rsidR="001D150D" w:rsidDel="005B45DE" w:rsidRDefault="001D150D">
      <w:pPr>
        <w:ind w:firstLine="0"/>
        <w:rPr>
          <w:del w:id="846" w:author="Chen Heller" w:date="2023-01-04T10:14:00Z"/>
        </w:rPr>
        <w:pPrChange w:id="847" w:author="Chen Heller" w:date="2023-02-26T11:35:00Z">
          <w:pPr>
            <w:pStyle w:val="Caption"/>
            <w:keepNext/>
          </w:pPr>
        </w:pPrChange>
      </w:pPr>
      <w:bookmarkStart w:id="848" w:name="_Ref114067946"/>
      <w:del w:id="849"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848"/>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850"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851"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852"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853" w:author="Chen Heller" w:date="2023-01-04T10:14:00Z"/>
                <w:b/>
                <w:bCs/>
              </w:rPr>
              <w:pPrChange w:id="854" w:author="Chen Heller" w:date="2023-02-26T11:35:00Z">
                <w:pPr>
                  <w:ind w:firstLine="0"/>
                  <w:jc w:val="center"/>
                </w:pPr>
              </w:pPrChange>
            </w:pPr>
            <w:del w:id="855"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856" w:author="Chen Heller" w:date="2023-01-04T10:14:00Z"/>
                <w:b/>
                <w:bCs/>
              </w:rPr>
              <w:pPrChange w:id="857" w:author="Chen Heller" w:date="2023-02-26T11:35:00Z">
                <w:pPr>
                  <w:ind w:firstLine="0"/>
                  <w:jc w:val="center"/>
                </w:pPr>
              </w:pPrChange>
            </w:pPr>
            <w:del w:id="858"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859" w:author="Chen Heller" w:date="2023-01-04T10:14:00Z"/>
                <w:b/>
                <w:bCs/>
              </w:rPr>
              <w:pPrChange w:id="860"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861" w:author="Chen Heller" w:date="2023-01-04T10:14:00Z"/>
                <w:b/>
                <w:bCs/>
              </w:rPr>
              <w:pPrChange w:id="862"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863"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864" w:author="Chen Heller" w:date="2023-01-04T10:14:00Z"/>
              </w:rPr>
            </w:pPr>
          </w:p>
        </w:tc>
      </w:tr>
      <w:tr w:rsidR="00B65BC7" w:rsidDel="005B45DE" w14:paraId="48C9E5AC" w14:textId="26B6782D" w:rsidTr="002973C7">
        <w:trPr>
          <w:trHeight w:val="254"/>
          <w:del w:id="865"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866"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867"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68" w:author="Chen Heller" w:date="2023-01-04T10:14:00Z"/>
                <w:b/>
                <w:bCs/>
              </w:rPr>
            </w:pPr>
            <w:del w:id="869"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70" w:author="Chen Heller" w:date="2023-01-04T10:14:00Z"/>
                <w:b/>
                <w:bCs/>
              </w:rPr>
            </w:pPr>
            <w:del w:id="87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72" w:author="Chen Heller" w:date="2023-01-04T10:14:00Z"/>
                <w:b/>
                <w:bCs/>
              </w:rPr>
            </w:pPr>
            <w:del w:id="873"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74" w:author="Chen Heller" w:date="2023-01-04T10:14:00Z"/>
                <w:b/>
                <w:bCs/>
              </w:rPr>
            </w:pPr>
            <w:del w:id="875"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76" w:author="Chen Heller" w:date="2023-01-04T10:14:00Z"/>
                <w:b/>
                <w:bCs/>
              </w:rPr>
            </w:pPr>
            <w:del w:id="877"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78" w:author="Chen Heller" w:date="2023-01-04T10:14:00Z"/>
                <w:b/>
                <w:bCs/>
              </w:rPr>
            </w:pPr>
            <w:del w:id="879" w:author="Chen Heller" w:date="2023-01-04T10:14:00Z">
              <w:r w:rsidDel="005B45DE">
                <w:rPr>
                  <w:b/>
                  <w:bCs/>
                </w:rPr>
                <w:delText>d</w:delText>
              </w:r>
            </w:del>
          </w:p>
        </w:tc>
      </w:tr>
      <w:tr w:rsidR="00B65BC7" w:rsidDel="005B45DE" w14:paraId="43185318" w14:textId="2F125864" w:rsidTr="002973C7">
        <w:trPr>
          <w:trHeight w:val="313"/>
          <w:del w:id="880"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81" w:author="Chen Heller" w:date="2023-01-04T10:14:00Z"/>
              </w:rPr>
            </w:pPr>
            <w:del w:id="882" w:author="Chen Heller" w:date="2023-01-04T10:14:00Z">
              <w:r w:rsidDel="005B45DE">
                <w:rPr>
                  <w:b/>
                  <w:bCs/>
                </w:rPr>
                <w:delText>Reaching</w:delText>
              </w:r>
            </w:del>
          </w:p>
        </w:tc>
      </w:tr>
      <w:tr w:rsidR="00B65BC7" w:rsidDel="005B45DE" w14:paraId="4FFCFB7D" w14:textId="1BA10A66" w:rsidTr="002973C7">
        <w:trPr>
          <w:trHeight w:val="490"/>
          <w:del w:id="883"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84" w:author="Chen Heller" w:date="2023-01-04T10:14:00Z"/>
                <w:b/>
                <w:bCs/>
              </w:rPr>
            </w:pPr>
          </w:p>
        </w:tc>
        <w:tc>
          <w:tcPr>
            <w:tcW w:w="2268" w:type="dxa"/>
          </w:tcPr>
          <w:p w14:paraId="6EB8D387" w14:textId="4AC67FA6" w:rsidR="00B65BC7" w:rsidRPr="00EA2CED" w:rsidDel="005B45DE" w:rsidRDefault="00B65BC7" w:rsidP="001C33DD">
            <w:pPr>
              <w:ind w:firstLine="0"/>
              <w:rPr>
                <w:del w:id="885" w:author="Chen Heller" w:date="2023-01-04T10:14:00Z"/>
                <w:b/>
                <w:bCs/>
              </w:rPr>
            </w:pPr>
            <w:del w:id="886"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887" w:author="Chen Heller" w:date="2023-01-04T10:14:00Z"/>
              </w:rPr>
            </w:pPr>
            <w:del w:id="888" w:author="Chen Heller" w:date="2023-01-04T10:14:00Z">
              <w:r w:rsidDel="005B45DE">
                <w:delText>2 (0.30)</w:delText>
              </w:r>
            </w:del>
          </w:p>
        </w:tc>
        <w:tc>
          <w:tcPr>
            <w:tcW w:w="1701" w:type="dxa"/>
          </w:tcPr>
          <w:p w14:paraId="32DE1315" w14:textId="58399685" w:rsidR="00B65BC7" w:rsidDel="005B45DE" w:rsidRDefault="00B65BC7" w:rsidP="001C33DD">
            <w:pPr>
              <w:ind w:firstLine="0"/>
              <w:rPr>
                <w:del w:id="889" w:author="Chen Heller" w:date="2023-01-04T10:14:00Z"/>
              </w:rPr>
            </w:pPr>
            <w:del w:id="890"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891" w:author="Chen Heller" w:date="2023-01-04T10:14:00Z"/>
              </w:rPr>
            </w:pPr>
            <w:del w:id="892" w:author="Chen Heller" w:date="2023-01-04T10:14:00Z">
              <w:r w:rsidDel="005B45DE">
                <w:delText>3.02</w:delText>
              </w:r>
            </w:del>
          </w:p>
        </w:tc>
        <w:tc>
          <w:tcPr>
            <w:tcW w:w="992" w:type="dxa"/>
          </w:tcPr>
          <w:p w14:paraId="60CD7F88" w14:textId="797F6D0D" w:rsidR="00B65BC7" w:rsidDel="005B45DE" w:rsidRDefault="00B65BC7" w:rsidP="001C33DD">
            <w:pPr>
              <w:ind w:firstLine="0"/>
              <w:rPr>
                <w:del w:id="893" w:author="Chen Heller" w:date="2023-01-04T10:14:00Z"/>
              </w:rPr>
            </w:pPr>
            <w:del w:id="894" w:author="Chen Heller" w:date="2023-01-04T10:14:00Z">
              <w:r w:rsidDel="005B45DE">
                <w:delText>0.023</w:delText>
              </w:r>
            </w:del>
          </w:p>
        </w:tc>
        <w:tc>
          <w:tcPr>
            <w:tcW w:w="1701" w:type="dxa"/>
          </w:tcPr>
          <w:p w14:paraId="46A272B3" w14:textId="72B3D8FB" w:rsidR="00B65BC7" w:rsidDel="005B45DE" w:rsidRDefault="00B65BC7" w:rsidP="001C33DD">
            <w:pPr>
              <w:ind w:firstLine="0"/>
              <w:rPr>
                <w:del w:id="895" w:author="Chen Heller" w:date="2023-01-04T10:14:00Z"/>
              </w:rPr>
            </w:pPr>
            <w:del w:id="896"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897" w:author="Chen Heller" w:date="2023-01-04T10:14:00Z"/>
              </w:rPr>
            </w:pPr>
            <w:del w:id="898" w:author="Chen Heller" w:date="2023-01-04T10:14:00Z">
              <w:r w:rsidDel="005B45DE">
                <w:delText>1.14</w:delText>
              </w:r>
            </w:del>
          </w:p>
        </w:tc>
      </w:tr>
      <w:tr w:rsidR="00B65BC7" w:rsidDel="005B45DE" w14:paraId="11FBE247" w14:textId="7A9ABB7B" w:rsidTr="002973C7">
        <w:trPr>
          <w:trHeight w:val="490"/>
          <w:del w:id="899"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900" w:author="Chen Heller" w:date="2023-01-04T10:14:00Z"/>
                <w:b/>
                <w:bCs/>
              </w:rPr>
            </w:pPr>
          </w:p>
        </w:tc>
        <w:tc>
          <w:tcPr>
            <w:tcW w:w="2268" w:type="dxa"/>
          </w:tcPr>
          <w:p w14:paraId="7FB444DD" w14:textId="04B0564C" w:rsidR="00B65BC7" w:rsidRPr="00EA2CED" w:rsidDel="005B45DE" w:rsidRDefault="00B65BC7" w:rsidP="001C33DD">
            <w:pPr>
              <w:ind w:firstLine="0"/>
              <w:rPr>
                <w:del w:id="901" w:author="Chen Heller" w:date="2023-01-04T10:14:00Z"/>
                <w:b/>
                <w:bCs/>
              </w:rPr>
            </w:pPr>
            <w:del w:id="902"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903" w:author="Chen Heller" w:date="2023-01-04T10:14:00Z"/>
              </w:rPr>
            </w:pPr>
            <w:del w:id="904"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905" w:author="Chen Heller" w:date="2023-01-04T10:14:00Z"/>
              </w:rPr>
            </w:pPr>
            <w:del w:id="906"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907" w:author="Chen Heller" w:date="2023-01-04T10:14:00Z"/>
              </w:rPr>
            </w:pPr>
            <w:del w:id="908" w:author="Chen Heller" w:date="2023-01-04T10:14:00Z">
              <w:r w:rsidDel="005B45DE">
                <w:delText>3.69</w:delText>
              </w:r>
            </w:del>
          </w:p>
        </w:tc>
        <w:tc>
          <w:tcPr>
            <w:tcW w:w="992" w:type="dxa"/>
          </w:tcPr>
          <w:p w14:paraId="27EBAABF" w14:textId="7292D5BC" w:rsidR="00B65BC7" w:rsidDel="005B45DE" w:rsidRDefault="00B65BC7" w:rsidP="001C33DD">
            <w:pPr>
              <w:ind w:firstLine="0"/>
              <w:rPr>
                <w:del w:id="909" w:author="Chen Heller" w:date="2023-01-04T10:14:00Z"/>
              </w:rPr>
            </w:pPr>
            <w:del w:id="910" w:author="Chen Heller" w:date="2023-01-04T10:14:00Z">
              <w:r w:rsidDel="005B45DE">
                <w:delText>0.010</w:delText>
              </w:r>
            </w:del>
          </w:p>
        </w:tc>
        <w:tc>
          <w:tcPr>
            <w:tcW w:w="1701" w:type="dxa"/>
          </w:tcPr>
          <w:p w14:paraId="17021F6F" w14:textId="1A39BE33" w:rsidR="00B65BC7" w:rsidDel="005B45DE" w:rsidRDefault="00B65BC7" w:rsidP="001C33DD">
            <w:pPr>
              <w:ind w:firstLine="0"/>
              <w:rPr>
                <w:del w:id="911" w:author="Chen Heller" w:date="2023-01-04T10:14:00Z"/>
              </w:rPr>
            </w:pPr>
            <w:del w:id="912"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913" w:author="Chen Heller" w:date="2023-01-04T10:14:00Z"/>
              </w:rPr>
            </w:pPr>
            <w:del w:id="914" w:author="Chen Heller" w:date="2023-01-04T10:14:00Z">
              <w:r w:rsidDel="005B45DE">
                <w:delText>1.40</w:delText>
              </w:r>
            </w:del>
          </w:p>
        </w:tc>
      </w:tr>
      <w:tr w:rsidR="00B65BC7" w:rsidDel="005B45DE" w14:paraId="114D34EA" w14:textId="52499F43" w:rsidTr="002973C7">
        <w:trPr>
          <w:trHeight w:val="490"/>
          <w:del w:id="915"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916" w:author="Chen Heller" w:date="2023-01-04T10:14:00Z"/>
                <w:b/>
                <w:bCs/>
              </w:rPr>
            </w:pPr>
          </w:p>
        </w:tc>
        <w:tc>
          <w:tcPr>
            <w:tcW w:w="2268" w:type="dxa"/>
          </w:tcPr>
          <w:p w14:paraId="1CA70F67" w14:textId="379DDDE2" w:rsidR="00B65BC7" w:rsidRPr="00EA2CED" w:rsidDel="005B45DE" w:rsidRDefault="00B65BC7" w:rsidP="001C33DD">
            <w:pPr>
              <w:ind w:firstLine="0"/>
              <w:rPr>
                <w:del w:id="917" w:author="Chen Heller" w:date="2023-01-04T10:14:00Z"/>
                <w:b/>
                <w:bCs/>
              </w:rPr>
            </w:pPr>
            <w:del w:id="918"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919" w:author="Chen Heller" w:date="2023-01-04T10:14:00Z"/>
              </w:rPr>
            </w:pPr>
            <w:del w:id="920"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921" w:author="Chen Heller" w:date="2023-01-04T10:14:00Z"/>
              </w:rPr>
            </w:pPr>
            <w:del w:id="922"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923" w:author="Chen Heller" w:date="2023-01-04T10:14:00Z"/>
              </w:rPr>
            </w:pPr>
            <w:del w:id="924" w:author="Chen Heller" w:date="2023-01-04T10:14:00Z">
              <w:r w:rsidDel="005B45DE">
                <w:delText>2.22</w:delText>
              </w:r>
            </w:del>
          </w:p>
        </w:tc>
        <w:tc>
          <w:tcPr>
            <w:tcW w:w="992" w:type="dxa"/>
          </w:tcPr>
          <w:p w14:paraId="1AC04C4D" w14:textId="1D80BABB" w:rsidR="00B65BC7" w:rsidDel="005B45DE" w:rsidRDefault="00B65BC7" w:rsidP="001C33DD">
            <w:pPr>
              <w:ind w:firstLine="0"/>
              <w:rPr>
                <w:del w:id="925" w:author="Chen Heller" w:date="2023-01-04T10:14:00Z"/>
              </w:rPr>
            </w:pPr>
            <w:del w:id="926" w:author="Chen Heller" w:date="2023-01-04T10:14:00Z">
              <w:r w:rsidDel="005B45DE">
                <w:delText>0.067</w:delText>
              </w:r>
            </w:del>
          </w:p>
        </w:tc>
        <w:tc>
          <w:tcPr>
            <w:tcW w:w="1701" w:type="dxa"/>
          </w:tcPr>
          <w:p w14:paraId="5E3BEF8D" w14:textId="000C3270" w:rsidR="00B65BC7" w:rsidDel="005B45DE" w:rsidRDefault="00B65BC7" w:rsidP="001C33DD">
            <w:pPr>
              <w:ind w:firstLine="0"/>
              <w:rPr>
                <w:del w:id="927" w:author="Chen Heller" w:date="2023-01-04T10:14:00Z"/>
              </w:rPr>
            </w:pPr>
            <w:del w:id="928"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929" w:author="Chen Heller" w:date="2023-01-04T10:14:00Z"/>
              </w:rPr>
            </w:pPr>
            <w:del w:id="930" w:author="Chen Heller" w:date="2023-01-04T10:14:00Z">
              <w:r w:rsidDel="005B45DE">
                <w:delText>0.84</w:delText>
              </w:r>
            </w:del>
          </w:p>
        </w:tc>
      </w:tr>
      <w:tr w:rsidR="00B65BC7" w:rsidDel="005B45DE" w14:paraId="2B49790C" w14:textId="0529B65E" w:rsidTr="002973C7">
        <w:trPr>
          <w:trHeight w:val="490"/>
          <w:del w:id="931"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932" w:author="Chen Heller" w:date="2023-01-04T10:14:00Z"/>
                <w:b/>
                <w:bCs/>
              </w:rPr>
            </w:pPr>
          </w:p>
        </w:tc>
        <w:tc>
          <w:tcPr>
            <w:tcW w:w="2268" w:type="dxa"/>
          </w:tcPr>
          <w:p w14:paraId="76E6486F" w14:textId="03B2145F" w:rsidR="00B65BC7" w:rsidRPr="00EA2CED" w:rsidDel="005B45DE" w:rsidRDefault="00B65BC7" w:rsidP="001C33DD">
            <w:pPr>
              <w:ind w:firstLine="0"/>
              <w:rPr>
                <w:del w:id="933" w:author="Chen Heller" w:date="2023-01-04T10:14:00Z"/>
                <w:b/>
                <w:bCs/>
              </w:rPr>
            </w:pPr>
            <w:del w:id="934"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935" w:author="Chen Heller" w:date="2023-01-04T10:14:00Z"/>
              </w:rPr>
            </w:pPr>
            <w:del w:id="936"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937" w:author="Chen Heller" w:date="2023-01-04T10:14:00Z"/>
              </w:rPr>
            </w:pPr>
            <w:del w:id="938"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939" w:author="Chen Heller" w:date="2023-01-04T10:14:00Z"/>
              </w:rPr>
            </w:pPr>
            <w:del w:id="940" w:author="Chen Heller" w:date="2023-01-04T10:14:00Z">
              <w:r w:rsidDel="005B45DE">
                <w:delText>2.41</w:delText>
              </w:r>
            </w:del>
          </w:p>
        </w:tc>
        <w:tc>
          <w:tcPr>
            <w:tcW w:w="992" w:type="dxa"/>
          </w:tcPr>
          <w:p w14:paraId="3878A5F2" w14:textId="1BAD6115" w:rsidR="00B65BC7" w:rsidDel="005B45DE" w:rsidRDefault="00B65BC7" w:rsidP="001C33DD">
            <w:pPr>
              <w:ind w:firstLine="0"/>
              <w:rPr>
                <w:del w:id="941" w:author="Chen Heller" w:date="2023-01-04T10:14:00Z"/>
              </w:rPr>
            </w:pPr>
            <w:del w:id="942" w:author="Chen Heller" w:date="2023-01-04T10:14:00Z">
              <w:r w:rsidDel="005B45DE">
                <w:delText>0.051</w:delText>
              </w:r>
            </w:del>
          </w:p>
        </w:tc>
        <w:tc>
          <w:tcPr>
            <w:tcW w:w="1701" w:type="dxa"/>
          </w:tcPr>
          <w:p w14:paraId="0783040B" w14:textId="66A6E5E2" w:rsidR="00B65BC7" w:rsidDel="005B45DE" w:rsidRDefault="00B65BC7" w:rsidP="001C33DD">
            <w:pPr>
              <w:ind w:firstLine="0"/>
              <w:rPr>
                <w:del w:id="943" w:author="Chen Heller" w:date="2023-01-04T10:14:00Z"/>
              </w:rPr>
            </w:pPr>
            <w:del w:id="944"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945" w:author="Chen Heller" w:date="2023-01-04T10:14:00Z"/>
              </w:rPr>
            </w:pPr>
            <w:del w:id="946" w:author="Chen Heller" w:date="2023-01-04T10:14:00Z">
              <w:r w:rsidDel="005B45DE">
                <w:delText>0.91</w:delText>
              </w:r>
            </w:del>
          </w:p>
        </w:tc>
      </w:tr>
      <w:tr w:rsidR="00B65BC7" w:rsidDel="005B45DE" w14:paraId="67060BE0" w14:textId="783C74A2" w:rsidTr="002973C7">
        <w:trPr>
          <w:trHeight w:val="490"/>
          <w:del w:id="947"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948"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949" w:author="Chen Heller" w:date="2023-01-04T10:14:00Z"/>
                <w:b/>
                <w:bCs/>
              </w:rPr>
            </w:pPr>
            <w:del w:id="950"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951" w:author="Chen Heller" w:date="2023-01-04T10:14:00Z"/>
              </w:rPr>
            </w:pPr>
            <w:del w:id="952"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953" w:author="Chen Heller" w:date="2023-01-04T10:14:00Z"/>
              </w:rPr>
            </w:pPr>
            <w:del w:id="954"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955" w:author="Chen Heller" w:date="2023-01-04T10:14:00Z"/>
              </w:rPr>
            </w:pPr>
            <w:del w:id="956"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957" w:author="Chen Heller" w:date="2023-01-04T10:14:00Z"/>
              </w:rPr>
            </w:pPr>
            <w:del w:id="958"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959" w:author="Chen Heller" w:date="2023-01-04T10:14:00Z"/>
              </w:rPr>
            </w:pPr>
            <w:del w:id="960"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961" w:author="Chen Heller" w:date="2023-01-04T10:14:00Z"/>
              </w:rPr>
            </w:pPr>
            <w:del w:id="962" w:author="Chen Heller" w:date="2023-01-04T10:14:00Z">
              <w:r w:rsidDel="005B45DE">
                <w:delText>0.02</w:delText>
              </w:r>
            </w:del>
          </w:p>
        </w:tc>
      </w:tr>
      <w:tr w:rsidR="005A7125" w:rsidDel="005B45DE" w14:paraId="2FC93DC2" w14:textId="64CB17F1" w:rsidTr="002973C7">
        <w:trPr>
          <w:trHeight w:val="490"/>
          <w:del w:id="963"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964" w:author="Chen Heller" w:date="2023-01-04T10:14:00Z"/>
              </w:rPr>
            </w:pPr>
            <w:del w:id="965"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966" w:author="Chen Heller" w:date="2023-01-04T10:14:00Z"/>
        </w:rPr>
        <w:pPrChange w:id="967" w:author="Chen Heller" w:date="2023-02-26T11:35:00Z">
          <w:pPr>
            <w:pStyle w:val="NoSpacing"/>
            <w:keepNext/>
            <w:bidi w:val="0"/>
          </w:pPr>
        </w:pPrChange>
      </w:pPr>
      <w:del w:id="968"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69" w:author="Chen Heller" w:date="2023-01-04T10:14:00Z"/>
        </w:rPr>
        <w:pPrChange w:id="970" w:author="Chen Heller" w:date="2023-02-26T11:35:00Z">
          <w:pPr>
            <w:pStyle w:val="Caption"/>
            <w:jc w:val="left"/>
          </w:pPr>
        </w:pPrChange>
      </w:pPr>
      <w:bookmarkStart w:id="971" w:name="_Ref113877436"/>
      <w:del w:id="972"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71"/>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73" w:author="Chen Heller" w:date="2023-01-04T10:15:00Z"/>
        </w:rPr>
        <w:pPrChange w:id="974" w:author="Chen Heller" w:date="2023-02-26T11:35:00Z">
          <w:pPr>
            <w:pStyle w:val="Heading3"/>
          </w:pPr>
        </w:pPrChange>
      </w:pPr>
      <w:bookmarkStart w:id="975" w:name="_Toc114485387"/>
      <w:del w:id="976" w:author="Chen Heller" w:date="2023-01-04T10:15:00Z">
        <w:r w:rsidDel="00481457">
          <w:delText>Discussion</w:delText>
        </w:r>
        <w:bookmarkEnd w:id="975"/>
      </w:del>
    </w:p>
    <w:p w14:paraId="04CA93E9" w14:textId="7908CE26" w:rsidR="000E0EDB" w:rsidDel="00481457" w:rsidRDefault="00BA3CA8" w:rsidP="001C33DD">
      <w:pPr>
        <w:ind w:firstLine="0"/>
        <w:rPr>
          <w:del w:id="977" w:author="Chen Heller" w:date="2023-01-04T10:15:00Z"/>
        </w:rPr>
      </w:pPr>
      <w:del w:id="978"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79" w:author="Chen Heller" w:date="2023-02-26T11:35:00Z"/>
        </w:rPr>
        <w:pPrChange w:id="980" w:author="Chen Heller" w:date="2023-02-26T11:35:00Z">
          <w:pPr/>
        </w:pPrChange>
      </w:pPr>
      <w:del w:id="981"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82" w:author="Chen Heller" w:date="2023-02-26T11:35:00Z">
        <w:r w:rsidR="00D826D9" w:rsidRPr="00A329D6" w:rsidDel="001C33DD">
          <w:delText xml:space="preserve"> </w:delText>
        </w:r>
      </w:del>
    </w:p>
    <w:p w14:paraId="1176DED7" w14:textId="5E50C005" w:rsidR="00ED60E1" w:rsidDel="00741F3D" w:rsidRDefault="00CE37CA">
      <w:pPr>
        <w:ind w:firstLine="0"/>
        <w:rPr>
          <w:del w:id="983" w:author="Chen Heller" w:date="2023-01-04T14:55:00Z"/>
        </w:rPr>
        <w:pPrChange w:id="984" w:author="Chen Heller" w:date="2023-02-26T11:35:00Z">
          <w:pPr>
            <w:pStyle w:val="Heading2"/>
          </w:pPr>
        </w:pPrChange>
      </w:pPr>
      <w:bookmarkStart w:id="985" w:name="_Toc114485388"/>
      <w:del w:id="986" w:author="Chen Heller" w:date="2023-01-04T14:55:00Z">
        <w:r w:rsidDel="00741F3D">
          <w:delText>Experiment 4</w:delText>
        </w:r>
        <w:bookmarkEnd w:id="985"/>
      </w:del>
    </w:p>
    <w:p w14:paraId="3D3FAF54" w14:textId="663C88F0" w:rsidR="00D826D9" w:rsidRDefault="00A8788A" w:rsidP="001C33DD">
      <w:pPr>
        <w:ind w:firstLine="0"/>
      </w:pPr>
      <w:del w:id="987" w:author="Chen Heller" w:date="2023-01-04T14:58:00Z">
        <w:r w:rsidDel="00487224">
          <w:delText>Experiment 4</w:delText>
        </w:r>
        <w:r w:rsidR="00FC3846" w:rsidDel="00487224">
          <w:delText xml:space="preserve"> was</w:delText>
        </w:r>
      </w:del>
      <w:del w:id="988"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989"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990"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991"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992"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993"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994" w:author="Chen Heller" w:date="2023-01-04T15:03:00Z" w:name="move123737055"/>
      <w:moveFrom w:id="995" w:author="Chen Heller" w:date="2023-01-04T15:03:00Z">
        <w:del w:id="996"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994"/>
    </w:p>
    <w:p w14:paraId="4F35F08C" w14:textId="1E5D7171" w:rsidR="00D826D9" w:rsidRDefault="00D826D9" w:rsidP="006238E0">
      <w:pPr>
        <w:pStyle w:val="Heading3"/>
      </w:pPr>
      <w:bookmarkStart w:id="997" w:name="_Toc114485389"/>
      <w:r>
        <w:t>Methods</w:t>
      </w:r>
      <w:bookmarkEnd w:id="997"/>
    </w:p>
    <w:p w14:paraId="635A0C30" w14:textId="77777777" w:rsidR="00D826D9" w:rsidRDefault="00D826D9" w:rsidP="006238E0">
      <w:pPr>
        <w:pStyle w:val="Heading4"/>
      </w:pPr>
      <w:bookmarkStart w:id="998" w:name="_Toc114485390"/>
      <w:r>
        <w:t>Participants</w:t>
      </w:r>
      <w:bookmarkEnd w:id="998"/>
    </w:p>
    <w:p w14:paraId="10928BC5" w14:textId="6EC5B36C" w:rsidR="00D826D9" w:rsidRDefault="004543AF" w:rsidP="008C0D4C">
      <w:pPr>
        <w:ind w:firstLine="0"/>
      </w:pPr>
      <w:del w:id="999"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w:t>
      </w:r>
      <w:ins w:id="1000" w:author="Chen Heller" w:date="2023-01-03T16:08:00Z">
        <w:r w:rsidR="007A6274" w:rsidRPr="007A6274">
          <w:t xml:space="preserve"> </w:t>
        </w:r>
      </w:ins>
      <w:moveToRangeStart w:id="1001" w:author="Chen Heller" w:date="2023-01-03T16:08:00Z" w:name="move123654499"/>
      <w:moveTo w:id="1002" w:author="Chen Heller" w:date="2023-01-03T16:08:00Z">
        <w:r w:rsidR="007A6274" w:rsidRPr="00422E34">
          <w:t xml:space="preserve">All participants </w:t>
        </w:r>
        <w:r w:rsidR="007A6274">
          <w:t xml:space="preserve">were </w:t>
        </w:r>
        <w:r w:rsidR="007A6274" w:rsidRPr="00422E34">
          <w:t xml:space="preserve">right-handed, native Hebrew speakers who </w:t>
        </w:r>
        <w:del w:id="1003" w:author="Chen Heller" w:date="2023-03-02T15:00:00Z">
          <w:r w:rsidR="007A6274" w:rsidRPr="00422E34" w:rsidDel="00733A7A">
            <w:delText xml:space="preserve">have </w:delText>
          </w:r>
        </w:del>
      </w:moveTo>
      <w:ins w:id="1004" w:author="Chen Heller" w:date="2023-03-02T15:00:00Z">
        <w:r w:rsidR="00733A7A">
          <w:t xml:space="preserve">had </w:t>
        </w:r>
      </w:ins>
      <w:moveTo w:id="1005"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1006"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1007" w:author="Chen Heller" w:date="2023-01-03T16:08:00Z">
          <w:r w:rsidR="007A6274" w:rsidDel="003B662F">
            <w:delText>is</w:delText>
          </w:r>
        </w:del>
      </w:moveTo>
      <w:ins w:id="1008" w:author="Chen Heller" w:date="2023-01-03T16:08:00Z">
        <w:r w:rsidR="003B662F">
          <w:t>e</w:t>
        </w:r>
      </w:ins>
      <w:moveTo w:id="1009" w:author="Chen Heller" w:date="2023-01-03T16:08:00Z">
        <w:r w:rsidR="007A6274">
          <w:t xml:space="preserve"> experiment </w:t>
        </w:r>
        <w:del w:id="1010" w:author="Chen Heller" w:date="2023-01-03T16:08:00Z">
          <w:r w:rsidR="007A6274" w:rsidDel="003B662F">
            <w:delText xml:space="preserve">– and all others reported here – </w:delText>
          </w:r>
        </w:del>
        <w:r w:rsidR="007A6274">
          <w:t>was approved by the Tel Aviv University ethics committee.</w:t>
        </w:r>
      </w:moveTo>
      <w:moveToRangeEnd w:id="1001"/>
      <w:r>
        <w:t xml:space="preserve"> </w:t>
      </w:r>
      <w:r w:rsidR="00C859DE">
        <w:t xml:space="preserve">The </w:t>
      </w:r>
      <w:r w:rsidR="00EA0563">
        <w:lastRenderedPageBreak/>
        <w:t>sample size was determined following a power analysis</w:t>
      </w:r>
      <w:del w:id="1011" w:author="Chen Heller" w:date="2023-03-02T15:01:00Z">
        <w:r w:rsidR="00EA0563" w:rsidDel="00833610">
          <w:delText>,</w:delText>
        </w:r>
      </w:del>
      <w:r w:rsidR="00EA0563">
        <w:t xml:space="preserve"> </w:t>
      </w:r>
      <w:del w:id="1012" w:author="Chen Heller" w:date="2023-01-03T16:13:00Z">
        <w:r w:rsidR="00D826D9" w:rsidDel="00646D84">
          <w:delText xml:space="preserve">calculated </w:delText>
        </w:r>
      </w:del>
      <w:ins w:id="1013"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1014" w:author="Chen Heller" w:date="2023-01-03T16:10:00Z">
        <w:r w:rsidR="00D826D9" w:rsidDel="008B70CA">
          <w:delText xml:space="preserve">in </w:delText>
        </w:r>
      </w:del>
      <w:del w:id="1015"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1016" w:author="Chen Heller" w:date="2023-01-03T16:10:00Z">
        <w:r w:rsidR="008B70CA">
          <w:t xml:space="preserve">of </w:t>
        </w:r>
      </w:ins>
      <w:ins w:id="1017" w:author="Chen Heller" w:date="2023-01-03T16:09:00Z">
        <w:r w:rsidR="008B70CA">
          <w:t>two pilot experiments</w:t>
        </w:r>
      </w:ins>
      <w:ins w:id="1018" w:author="Chen Heller" w:date="2023-01-17T09:48:00Z">
        <w:r w:rsidR="00654998">
          <w:t xml:space="preserve"> that are not reported in this paper.</w:t>
        </w:r>
      </w:ins>
      <w:del w:id="1019" w:author="Chen Heller" w:date="2023-01-03T16:13:00Z">
        <w:r w:rsidR="00D826D9" w:rsidDel="00646D84">
          <w:delText xml:space="preserve">. </w:delText>
        </w:r>
      </w:del>
      <w:ins w:id="1020" w:author="Chen Heller" w:date="2023-01-03T16:13:00Z">
        <w:r w:rsidR="00646D84">
          <w:t xml:space="preserve"> </w:t>
        </w:r>
      </w:ins>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723368">
        <w:instrText xml:space="preserve"> ADDIN ZOTERO_ITEM CSL_CITATION {"citationID":"J2h7qZhJ","properties":{"formattedCitation":"(Lakens, 2013)","plainCitation":"(Lakens, 2013)","dontUpdate":true,"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1021" w:author="Chen Heller" w:date="2023-01-03T16:10:00Z">
        <w:r w:rsidR="00C46CA3" w:rsidDel="008345CC">
          <w:delText>I</w:delText>
        </w:r>
        <w:r w:rsidR="00D826D9" w:rsidRPr="006852A2" w:rsidDel="008345CC">
          <w:delText xml:space="preserve"> estimated t</w:delText>
        </w:r>
      </w:del>
      <w:ins w:id="1022" w:author="Chen Heller" w:date="2023-01-03T16:10:00Z">
        <w:r w:rsidR="008345CC">
          <w:t>T</w:t>
        </w:r>
      </w:ins>
      <w:r w:rsidR="00D826D9" w:rsidRPr="006852A2">
        <w:t xml:space="preserve">he keyboard task's effect size </w:t>
      </w:r>
      <w:ins w:id="1023"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1024" w:author="Chen Heller" w:date="2023-01-03T16:11:00Z">
        <w:r w:rsidR="00333DEB" w:rsidDel="008345CC">
          <w:delText>my</w:delText>
        </w:r>
        <w:r w:rsidR="00D826D9" w:rsidRPr="006852A2" w:rsidDel="008345CC">
          <w:delText xml:space="preserve"> </w:delText>
        </w:r>
      </w:del>
      <w:ins w:id="1025"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w:t>
      </w:r>
      <w:ins w:id="1026"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1027" w:author="Chen Heller" w:date="2023-01-03T16:18:00Z"/>
        </w:rPr>
      </w:pPr>
      <w:bookmarkStart w:id="1028" w:name="_Toc114485391"/>
      <w:moveToRangeStart w:id="1029" w:author="Chen Heller" w:date="2023-01-03T16:18:00Z" w:name="move123655117"/>
      <w:moveTo w:id="1030" w:author="Chen Heller" w:date="2023-01-03T16:18:00Z">
        <w:r>
          <w:t>Stimuli</w:t>
        </w:r>
      </w:moveTo>
    </w:p>
    <w:p w14:paraId="0D6912FB" w14:textId="5444B500" w:rsidR="00B65869" w:rsidRDefault="00B65869" w:rsidP="00B65869">
      <w:pPr>
        <w:ind w:firstLine="0"/>
        <w:rPr>
          <w:moveTo w:id="1031" w:author="Chen Heller" w:date="2023-01-03T16:18:00Z"/>
        </w:rPr>
      </w:pPr>
      <w:moveTo w:id="1032"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1033" w:author="Chen Heller" w:date="2023-03-02T15:01:00Z">
          <w:r w:rsidRPr="00C3440C" w:rsidDel="00833610">
            <w:rPr>
              <w:rFonts w:hint="cs"/>
              <w:rtl/>
              <w:lang w:bidi="ar-SA"/>
            </w:rPr>
            <w:delText xml:space="preserve"> </w:delText>
          </w:r>
        </w:del>
      </w:moveTo>
      <w:ins w:id="1034" w:author="Chen Heller" w:date="2023-03-02T15:01:00Z">
        <w:r w:rsidR="00833610">
          <w:rPr>
            <w:lang w:bidi="ar-SA"/>
          </w:rPr>
          <w:t xml:space="preserve">, </w:t>
        </w:r>
      </w:ins>
      <w:moveTo w:id="1035" w:author="Chen Heller" w:date="2023-01-03T16:18:00Z">
        <w:r w:rsidRPr="00C3440C">
          <w:t xml:space="preserve">while prime words </w:t>
        </w:r>
        <w:r>
          <w:t xml:space="preserve">were </w:t>
        </w:r>
        <w:r w:rsidRPr="00C3440C">
          <w:t>written in</w:t>
        </w:r>
      </w:moveTo>
      <w:ins w:id="1036" w:author="Chen Heller" w:date="2023-03-02T15:01:00Z">
        <w:r w:rsidR="002D5078">
          <w:t xml:space="preserve"> a</w:t>
        </w:r>
      </w:ins>
      <w:moveTo w:id="1037"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1038"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1039" w:author="Chen Heller" w:date="2023-01-03T16:18:00Z"/>
        </w:rPr>
      </w:pPr>
      <w:moveTo w:id="1040" w:author="Chen Heller" w:date="2023-01-03T16:18:00Z">
        <w:r>
          <w:t>Apparatus</w:t>
        </w:r>
      </w:moveTo>
    </w:p>
    <w:p w14:paraId="05A8EE64" w14:textId="634A1BB4" w:rsidR="00B65869" w:rsidRDefault="00B65869" w:rsidP="00B65869">
      <w:pPr>
        <w:ind w:firstLine="0"/>
        <w:rPr>
          <w:ins w:id="1041" w:author="Chen Heller" w:date="2023-01-03T16:48:00Z"/>
        </w:rPr>
      </w:pPr>
      <w:moveTo w:id="1042"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1043" w:author="Chen Heller" w:date="2023-03-02T15:02:00Z">
        <w:r w:rsidR="00F0759A">
          <w:t xml:space="preserve">a </w:t>
        </w:r>
      </w:ins>
      <w:moveTo w:id="1044"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1045" w:author="Chen Heller" w:date="2023-01-03T16:32:00Z">
          <w:r w:rsidDel="00F770D9">
            <w:delText>40</w:delText>
          </w:r>
        </w:del>
      </w:moveTo>
      <w:ins w:id="1046" w:author="Chen Heller" w:date="2023-01-03T16:32:00Z">
        <w:r w:rsidR="00F770D9">
          <w:t>35</w:t>
        </w:r>
      </w:ins>
      <w:moveTo w:id="1047"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1048" w:author="Chen Heller" w:date="2023-01-17T10:14:00Z">
          <w:r w:rsidDel="008F540B">
            <w:fldChar w:fldCharType="begin"/>
          </w:r>
          <w:r w:rsidDel="008F540B">
            <w:delInstrText xml:space="preserve"> REF _Ref113902132 \h </w:delInstrText>
          </w:r>
        </w:del>
      </w:moveTo>
      <w:del w:id="1049" w:author="Chen Heller" w:date="2023-01-17T10:14:00Z"/>
      <w:moveTo w:id="1050" w:author="Chen Heller" w:date="2023-01-03T16:18:00Z">
        <w:del w:id="1051" w:author="Chen Heller" w:date="2023-01-17T10:14:00Z">
          <w:r w:rsidDel="008F540B">
            <w:fldChar w:fldCharType="separate"/>
          </w:r>
        </w:del>
        <w:del w:id="1052" w:author="Chen Heller" w:date="2023-01-04T14:57:00Z">
          <w:r w:rsidDel="00C56E28">
            <w:delText xml:space="preserve">Figure </w:delText>
          </w:r>
        </w:del>
        <w:del w:id="1053" w:author="Chen Heller" w:date="2023-01-03T16:33:00Z">
          <w:r w:rsidDel="00F770D9">
            <w:rPr>
              <w:noProof/>
            </w:rPr>
            <w:delText>1</w:delText>
          </w:r>
        </w:del>
        <w:del w:id="1054" w:author="Chen Heller" w:date="2023-01-17T10:14:00Z">
          <w:r w:rsidDel="008F540B">
            <w:fldChar w:fldCharType="end"/>
          </w:r>
        </w:del>
      </w:moveTo>
      <w:ins w:id="1055" w:author="Chen Heller" w:date="2023-01-17T10:14:00Z">
        <w:r w:rsidR="008F540B">
          <w:t>Figure [ref]</w:t>
        </w:r>
      </w:ins>
      <w:moveTo w:id="1056"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1057" w:author="Chen Heller" w:date="2023-01-03T16:33:00Z">
          <w:r w:rsidDel="0054169C">
            <w:delText>3</w:delText>
          </w:r>
        </w:del>
      </w:moveTo>
      <w:ins w:id="1058" w:author="Chen Heller" w:date="2023-01-03T16:33:00Z">
        <w:r w:rsidR="0054169C">
          <w:t>0.7</w:t>
        </w:r>
      </w:ins>
      <w:moveTo w:id="1059"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1029"/>
    </w:p>
    <w:p w14:paraId="6766FECF" w14:textId="38FD0470" w:rsidR="00CA2A96" w:rsidRPr="0041788E" w:rsidRDefault="00CA2A96">
      <w:pPr>
        <w:pStyle w:val="Caption"/>
        <w:keepNext/>
        <w:spacing w:line="480" w:lineRule="auto"/>
        <w:jc w:val="left"/>
        <w:rPr>
          <w:ins w:id="1060" w:author="Chen Heller" w:date="2023-03-14T10:59:00Z"/>
          <w:b/>
          <w:bCs/>
          <w:i w:val="0"/>
          <w:iCs w:val="0"/>
          <w:sz w:val="24"/>
          <w:szCs w:val="20"/>
          <w:rPrChange w:id="1061" w:author="Chen Heller" w:date="2023-03-19T14:21:00Z">
            <w:rPr>
              <w:ins w:id="1062" w:author="Chen Heller" w:date="2023-03-14T10:59:00Z"/>
              <w:b/>
              <w:bCs/>
            </w:rPr>
          </w:rPrChange>
        </w:rPr>
        <w:pPrChange w:id="1063" w:author="Chen Heller" w:date="2023-03-14T10:59:00Z">
          <w:pPr>
            <w:pStyle w:val="Caption"/>
            <w:keepNext/>
            <w:jc w:val="left"/>
          </w:pPr>
        </w:pPrChange>
      </w:pPr>
      <w:ins w:id="1064" w:author="Chen Heller" w:date="2023-03-14T10:58:00Z">
        <w:r w:rsidRPr="0041788E">
          <w:rPr>
            <w:b/>
            <w:bCs/>
            <w:i w:val="0"/>
            <w:iCs w:val="0"/>
            <w:sz w:val="24"/>
            <w:szCs w:val="20"/>
            <w:rPrChange w:id="1065" w:author="Chen Heller" w:date="2023-03-19T14:21:00Z">
              <w:rPr/>
            </w:rPrChange>
          </w:rPr>
          <w:t xml:space="preserve">Figure </w:t>
        </w:r>
        <w:r w:rsidRPr="0041788E">
          <w:rPr>
            <w:b/>
            <w:bCs/>
            <w:i w:val="0"/>
            <w:iCs w:val="0"/>
            <w:sz w:val="24"/>
            <w:szCs w:val="20"/>
            <w:rPrChange w:id="1066" w:author="Chen Heller" w:date="2023-03-19T14:21:00Z">
              <w:rPr/>
            </w:rPrChange>
          </w:rPr>
          <w:fldChar w:fldCharType="begin"/>
        </w:r>
        <w:r w:rsidRPr="0041788E">
          <w:rPr>
            <w:b/>
            <w:bCs/>
            <w:i w:val="0"/>
            <w:iCs w:val="0"/>
            <w:sz w:val="24"/>
            <w:szCs w:val="20"/>
            <w:rPrChange w:id="1067" w:author="Chen Heller" w:date="2023-03-19T14:21:00Z">
              <w:rPr/>
            </w:rPrChange>
          </w:rPr>
          <w:instrText xml:space="preserve"> SEQ Figure \* ARABIC </w:instrText>
        </w:r>
      </w:ins>
      <w:r w:rsidRPr="0041788E">
        <w:rPr>
          <w:b/>
          <w:bCs/>
          <w:i w:val="0"/>
          <w:iCs w:val="0"/>
          <w:sz w:val="24"/>
          <w:szCs w:val="20"/>
          <w:rPrChange w:id="1068" w:author="Chen Heller" w:date="2023-03-19T14:21:00Z">
            <w:rPr/>
          </w:rPrChange>
        </w:rPr>
        <w:fldChar w:fldCharType="separate"/>
      </w:r>
      <w:ins w:id="1069" w:author="Chen Heller" w:date="2023-03-14T10:58:00Z">
        <w:r w:rsidRPr="0041788E">
          <w:rPr>
            <w:b/>
            <w:bCs/>
            <w:i w:val="0"/>
            <w:iCs w:val="0"/>
            <w:noProof/>
            <w:sz w:val="24"/>
            <w:szCs w:val="20"/>
            <w:rPrChange w:id="1070" w:author="Chen Heller" w:date="2023-03-19T14:21:00Z">
              <w:rPr>
                <w:noProof/>
              </w:rPr>
            </w:rPrChange>
          </w:rPr>
          <w:t>1</w:t>
        </w:r>
        <w:r w:rsidRPr="0041788E">
          <w:rPr>
            <w:b/>
            <w:bCs/>
            <w:i w:val="0"/>
            <w:iCs w:val="0"/>
            <w:sz w:val="24"/>
            <w:szCs w:val="20"/>
            <w:rPrChange w:id="1071" w:author="Chen Heller" w:date="2023-03-19T14:21:00Z">
              <w:rPr/>
            </w:rPrChange>
          </w:rPr>
          <w:fldChar w:fldCharType="end"/>
        </w:r>
      </w:ins>
    </w:p>
    <w:p w14:paraId="5DA0067E" w14:textId="7A19FF93" w:rsidR="00CA2A96" w:rsidRPr="008C3EB8" w:rsidRDefault="009159A8">
      <w:pPr>
        <w:ind w:firstLine="0"/>
        <w:rPr>
          <w:ins w:id="1072" w:author="Chen Heller" w:date="2023-03-14T10:58:00Z"/>
        </w:rPr>
        <w:pPrChange w:id="1073" w:author="Chen Heller" w:date="2023-03-14T10:59:00Z">
          <w:pPr>
            <w:pStyle w:val="Caption"/>
          </w:pPr>
        </w:pPrChange>
      </w:pPr>
      <w:ins w:id="1074" w:author="Chen Heller" w:date="2023-03-14T10:59:00Z">
        <w:r w:rsidRPr="0041788E">
          <w:rPr>
            <w:i/>
            <w:iCs/>
            <w:rPrChange w:id="1075" w:author="Chen Heller" w:date="2023-03-19T14:21:00Z">
              <w:rPr/>
            </w:rPrChange>
          </w:rPr>
          <w:t>Experimental Setup</w:t>
        </w:r>
      </w:ins>
    </w:p>
    <w:p w14:paraId="142171C9" w14:textId="34ECD165" w:rsidR="00854D68" w:rsidRDefault="009A6E21" w:rsidP="00854D68">
      <w:pPr>
        <w:pStyle w:val="NoSpacing"/>
        <w:keepNext/>
        <w:bidi w:val="0"/>
        <w:jc w:val="center"/>
        <w:rPr>
          <w:moveTo w:id="1076"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1077" w:author="Chen Heller" w:date="2023-01-03T16:48:00Z" w:name="move123656900"/>
    </w:p>
    <w:p w14:paraId="6216D8AD" w14:textId="6DC03D42" w:rsidR="00854D68" w:rsidRPr="009159A8" w:rsidDel="00854D68" w:rsidRDefault="00854D68">
      <w:pPr>
        <w:ind w:firstLine="0"/>
        <w:rPr>
          <w:del w:id="1078" w:author="Chen Heller" w:date="2023-01-03T16:48:00Z"/>
          <w:moveTo w:id="1079" w:author="Chen Heller" w:date="2023-01-03T16:48:00Z"/>
        </w:rPr>
        <w:pPrChange w:id="1080" w:author="Chen Heller" w:date="2023-03-14T11:00:00Z">
          <w:pPr>
            <w:pStyle w:val="Caption"/>
            <w:jc w:val="left"/>
          </w:pPr>
        </w:pPrChange>
      </w:pPr>
      <w:bookmarkStart w:id="1081" w:name="_Ref113902132"/>
      <w:moveTo w:id="1082" w:author="Chen Heller" w:date="2023-01-03T16:48:00Z">
        <w:del w:id="1083" w:author="Chen Heller" w:date="2023-03-14T10:58:00Z">
          <w:r w:rsidDel="00CA2A96">
            <w:delText xml:space="preserve">Figure </w:delText>
          </w:r>
        </w:del>
        <w:del w:id="1084" w:author="Chen Heller" w:date="2023-03-07T10:20:00Z">
          <w:r w:rsidDel="0044043A">
            <w:rPr>
              <w:iCs/>
              <w:color w:val="44546A" w:themeColor="text2"/>
              <w:sz w:val="22"/>
              <w:szCs w:val="18"/>
            </w:rPr>
            <w:fldChar w:fldCharType="begin"/>
          </w:r>
          <w:r w:rsidDel="0044043A">
            <w:delInstrText xml:space="preserve"> SEQ Figure \* ARABIC </w:delInstrText>
          </w:r>
          <w:r w:rsidR="00000000">
            <w:rPr>
              <w:iCs/>
              <w:color w:val="44546A" w:themeColor="text2"/>
              <w:sz w:val="22"/>
              <w:szCs w:val="18"/>
            </w:rPr>
            <w:fldChar w:fldCharType="separate"/>
          </w:r>
          <w:r w:rsidDel="0044043A">
            <w:rPr>
              <w:iCs/>
              <w:noProof/>
              <w:color w:val="44546A" w:themeColor="text2"/>
              <w:sz w:val="22"/>
              <w:szCs w:val="18"/>
            </w:rPr>
            <w:fldChar w:fldCharType="end"/>
          </w:r>
        </w:del>
        <w:bookmarkEnd w:id="1081"/>
        <w:del w:id="1085" w:author="Chen Heller" w:date="2023-03-14T10:58:00Z">
          <w:r w:rsidDel="00CA2A96">
            <w:delText xml:space="preserve">. </w:delText>
          </w:r>
        </w:del>
      </w:moveTo>
      <w:ins w:id="1086" w:author="Chen Heller" w:date="2023-03-14T10:58:00Z">
        <w:r w:rsidR="00CA2A96" w:rsidRPr="009159A8">
          <w:rPr>
            <w:i/>
            <w:iCs/>
            <w:rPrChange w:id="1087" w:author="Chen Heller" w:date="2023-03-14T11:00:00Z">
              <w:rPr/>
            </w:rPrChange>
          </w:rPr>
          <w:t>Note.</w:t>
        </w:r>
      </w:ins>
      <w:moveTo w:id="1088" w:author="Chen Heller" w:date="2023-01-03T16:48:00Z">
        <w:del w:id="1089" w:author="Chen Heller" w:date="2023-03-14T10:59:00Z">
          <w:r w:rsidRPr="009159A8" w:rsidDel="009159A8">
            <w:delText>Setup.</w:delText>
          </w:r>
        </w:del>
        <w:r w:rsidRPr="009159A8">
          <w:t xml:space="preserve"> A participant placing his finger on the starting point which is located </w:t>
        </w:r>
        <w:del w:id="1090" w:author="Chen Heller" w:date="2023-01-09T12:11:00Z">
          <w:r w:rsidRPr="009159A8" w:rsidDel="004907D7">
            <w:delText>40</w:delText>
          </w:r>
        </w:del>
      </w:moveTo>
      <w:ins w:id="1091" w:author="Chen Heller" w:date="2023-01-09T12:11:00Z">
        <w:r w:rsidR="004907D7" w:rsidRPr="009159A8">
          <w:t>35</w:t>
        </w:r>
      </w:ins>
      <w:moveTo w:id="1092" w:author="Chen Heller" w:date="2023-01-03T16:48:00Z">
        <w:r w:rsidRPr="009159A8">
          <w:t xml:space="preserve">cm away from the screen. The target is positioned 24cm above the starting point and the answers are </w:t>
        </w:r>
        <w:r w:rsidRPr="009159A8">
          <w:lastRenderedPageBreak/>
          <w:t>placed on each of its sides, 20cm apart. Z axis maps the path to and from the screen. X</w:t>
        </w:r>
        <w:del w:id="1093" w:author="Chen Heller" w:date="2023-03-02T15:02:00Z">
          <w:r w:rsidRPr="009159A8" w:rsidDel="00F0759A">
            <w:delText xml:space="preserve"> </w:delText>
          </w:r>
        </w:del>
      </w:moveTo>
      <w:ins w:id="1094" w:author="Chen Heller" w:date="2023-03-02T15:02:00Z">
        <w:r w:rsidR="00F0759A" w:rsidRPr="009159A8">
          <w:t>-</w:t>
        </w:r>
      </w:ins>
      <w:moveTo w:id="1095" w:author="Chen Heller" w:date="2023-01-03T16:48:00Z">
        <w:r w:rsidRPr="009159A8">
          <w:t>axis maps the left and right directions. Y axis maps the up and down directions.</w:t>
        </w:r>
      </w:moveTo>
    </w:p>
    <w:moveToRangeEnd w:id="1077"/>
    <w:p w14:paraId="10298409" w14:textId="77777777" w:rsidR="00854D68" w:rsidRDefault="00854D68">
      <w:pPr>
        <w:pStyle w:val="Caption"/>
        <w:jc w:val="left"/>
        <w:rPr>
          <w:ins w:id="1096" w:author="Chen Heller" w:date="2023-01-03T16:18:00Z"/>
        </w:rPr>
        <w:pPrChange w:id="1097" w:author="Chen Heller" w:date="2023-01-03T16:48:00Z">
          <w:pPr>
            <w:pStyle w:val="Heading4"/>
          </w:pPr>
        </w:pPrChange>
      </w:pPr>
    </w:p>
    <w:p w14:paraId="5FC1E55D" w14:textId="485669D9" w:rsidR="00D826D9" w:rsidRDefault="00D826D9">
      <w:pPr>
        <w:pStyle w:val="Heading4"/>
        <w:pPrChange w:id="1098" w:author="Chen Heller" w:date="2023-01-03T16:16:00Z">
          <w:pPr>
            <w:pStyle w:val="Heading3"/>
          </w:pPr>
        </w:pPrChange>
      </w:pPr>
      <w:del w:id="1099" w:author="Chen Heller" w:date="2023-01-03T16:49:00Z">
        <w:r w:rsidDel="00E65EFB">
          <w:delText>Stimuli</w:delText>
        </w:r>
        <w:r w:rsidR="00521037" w:rsidDel="00E65EFB">
          <w:delText xml:space="preserve">, Apparatus and </w:delText>
        </w:r>
      </w:del>
      <w:r>
        <w:t>Procedure</w:t>
      </w:r>
      <w:bookmarkEnd w:id="1028"/>
    </w:p>
    <w:p w14:paraId="50606ED1" w14:textId="05CC68DB" w:rsidR="0018190B" w:rsidRDefault="00521037" w:rsidP="00D966CD">
      <w:pPr>
        <w:ind w:firstLine="0"/>
        <w:rPr>
          <w:ins w:id="1100" w:author="Chen Heller" w:date="2023-01-31T13:01:00Z"/>
        </w:rPr>
      </w:pPr>
      <w:del w:id="1101"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102" w:author="Chen Heller" w:date="2023-01-03T16:51:00Z">
        <w:r w:rsidR="00D826D9" w:rsidDel="007156FD">
          <w:delText>two</w:delText>
        </w:r>
        <w:r w:rsidDel="007156FD">
          <w:delText xml:space="preserve"> </w:delText>
        </w:r>
      </w:del>
      <w:ins w:id="1103"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104" w:author="Chen Heller" w:date="2023-01-17T10:00:00Z">
        <w:r w:rsidR="00E94313" w:rsidRPr="00E94313">
          <w:t xml:space="preserve"> </w:t>
        </w:r>
        <w:r w:rsidR="00E94313">
          <w:t>with their order counterbalanced between participants</w:t>
        </w:r>
      </w:ins>
      <w:del w:id="1105" w:author="Chen Heller" w:date="2023-01-17T10:01:00Z">
        <w:r w:rsidDel="00E94313">
          <w:delText xml:space="preserve">, </w:delText>
        </w:r>
      </w:del>
      <w:ins w:id="1106" w:author="Chen Heller" w:date="2023-01-17T10:01:00Z">
        <w:r w:rsidR="00E94313">
          <w:t xml:space="preserve">. </w:t>
        </w:r>
      </w:ins>
      <w:del w:id="1107" w:author="Chen Heller" w:date="2023-01-17T10:01:00Z">
        <w:r w:rsidDel="00CD3FA4">
          <w:delText xml:space="preserve">one </w:delText>
        </w:r>
      </w:del>
      <w:ins w:id="1108" w:author="Chen Heller" w:date="2023-01-17T10:01:00Z">
        <w:r w:rsidR="00CD3FA4">
          <w:t xml:space="preserve">One session </w:t>
        </w:r>
      </w:ins>
      <w:r>
        <w:t>for keyboard response and the other for motion tracking</w:t>
      </w:r>
      <w:del w:id="1109" w:author="Chen Heller" w:date="2023-01-17T10:01:00Z">
        <w:r w:rsidDel="00CD3FA4">
          <w:delText>.</w:delText>
        </w:r>
        <w:r w:rsidR="00D826D9" w:rsidRPr="00400416" w:rsidDel="00CD3FA4">
          <w:delText xml:space="preserve"> </w:delText>
        </w:r>
        <w:r w:rsidDel="00CD3FA4">
          <w:delText>E</w:delText>
        </w:r>
      </w:del>
      <w:ins w:id="1110"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111"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112"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113" w:author="Chen Heller" w:date="2023-01-31T12:58:00Z">
        <w:r w:rsidR="00D826D9" w:rsidRPr="00400416" w:rsidDel="003A469D">
          <w:delText xml:space="preserve">Stimuli order </w:delText>
        </w:r>
      </w:del>
      <w:del w:id="1114" w:author="Chen Heller" w:date="2023-01-03T16:56:00Z">
        <w:r w:rsidR="00D826D9" w:rsidDel="009F7DBA">
          <w:delText xml:space="preserve">in the experimental blocks </w:delText>
        </w:r>
      </w:del>
      <w:del w:id="1115"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116"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117" w:author="Chen Heller" w:date="2023-02-26T12:21:00Z">
        <w:r w:rsidR="00D826D9" w:rsidDel="000D53BB">
          <w:delText xml:space="preserve"> </w:delText>
        </w:r>
      </w:del>
      <w:ins w:id="1118" w:author="Chen Heller" w:date="2023-01-03T17:02:00Z">
        <w:r w:rsidR="00927E7D" w:rsidRPr="00400416">
          <w:t>The procedure</w:t>
        </w:r>
      </w:ins>
      <w:ins w:id="1119" w:author="Chen Heller" w:date="2023-01-31T13:02:00Z">
        <w:r w:rsidR="00AF2593">
          <w:t xml:space="preserve"> wi</w:t>
        </w:r>
      </w:ins>
      <w:ins w:id="1120" w:author="Chen Heller" w:date="2023-01-31T13:03:00Z">
        <w:r w:rsidR="00AF2593">
          <w:t>thin each block</w:t>
        </w:r>
      </w:ins>
      <w:ins w:id="1121" w:author="Chen Heller" w:date="2023-01-03T17:02:00Z">
        <w:r w:rsidR="00927E7D" w:rsidRPr="00400416">
          <w:t xml:space="preserve"> closely follow</w:t>
        </w:r>
        <w:r w:rsidR="00927E7D">
          <w:t>ed</w:t>
        </w:r>
        <w:r w:rsidR="00927E7D" w:rsidRPr="00400416">
          <w:t xml:space="preserve"> the one used </w:t>
        </w:r>
      </w:ins>
      <w:ins w:id="1122" w:author="Chen Heller" w:date="2023-03-02T15:02:00Z">
        <w:r w:rsidR="00B75831">
          <w:t>by</w:t>
        </w:r>
      </w:ins>
      <w:ins w:id="1123"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124" w:author="Chen Heller" w:date="2023-01-03T17:03:00Z">
        <w:r w:rsidR="007D52A6">
          <w:t xml:space="preserve">selecting the </w:t>
        </w:r>
      </w:ins>
      <w:ins w:id="1125" w:author="Chen Heller" w:date="2023-01-03T17:02:00Z">
        <w:r w:rsidR="00927E7D" w:rsidRPr="00400416">
          <w:t>side of the screen that contain</w:t>
        </w:r>
      </w:ins>
      <w:ins w:id="1126" w:author="Chen Heller" w:date="2023-01-03T17:03:00Z">
        <w:r w:rsidR="008918D3">
          <w:t>s</w:t>
        </w:r>
      </w:ins>
      <w:ins w:id="1127" w:author="Chen Heller" w:date="2023-01-03T17:02:00Z">
        <w:r w:rsidR="00927E7D" w:rsidRPr="00400416">
          <w:t xml:space="preserve"> the appropriate category </w:t>
        </w:r>
        <w:r w:rsidR="00927E7D">
          <w:t>(</w:t>
        </w:r>
      </w:ins>
      <w:ins w:id="1128" w:author="Chen Heller" w:date="2023-01-17T10:14:00Z">
        <w:r w:rsidR="008F540B">
          <w:t>Figure [ref]</w:t>
        </w:r>
      </w:ins>
      <w:ins w:id="1129" w:author="Chen Heller" w:date="2023-01-03T17:02:00Z">
        <w:r w:rsidR="00927E7D" w:rsidRPr="00400416">
          <w:t>).</w:t>
        </w:r>
      </w:ins>
      <w:ins w:id="1130" w:author="Chen Heller" w:date="2023-01-03T17:04:00Z">
        <w:r w:rsidR="00F0246E">
          <w:t xml:space="preserve"> </w:t>
        </w:r>
      </w:ins>
      <w:ins w:id="1131" w:author="Chen Heller" w:date="2023-01-17T10:15:00Z">
        <w:r w:rsidR="001946E1">
          <w:t xml:space="preserve">Following the guidelines set up </w:t>
        </w:r>
      </w:ins>
      <w:ins w:id="1132" w:author="Chen Heller" w:date="2023-03-02T15:02:00Z">
        <w:r w:rsidR="00B75831">
          <w:t>by</w:t>
        </w:r>
      </w:ins>
      <w:ins w:id="1133" w:author="Chen Heller" w:date="2023-01-17T10:15:00Z">
        <w:r w:rsidR="001946E1">
          <w:t xml:space="preserve"> </w:t>
        </w:r>
      </w:ins>
      <w:ins w:id="1134" w:author="Chen Heller" w:date="2023-01-03T17:19:00Z">
        <w:r w:rsidR="00621802" w:rsidRPr="00C65950">
          <w:t>Gallivan &amp; Chapman</w:t>
        </w:r>
        <w:r w:rsidR="00621802">
          <w:t xml:space="preserve"> </w:t>
        </w:r>
        <w:r w:rsidR="00621802">
          <w:fldChar w:fldCharType="begin"/>
        </w:r>
      </w:ins>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ins w:id="1135" w:author="Chen Heller" w:date="2023-01-03T17:19:00Z">
        <w:r w:rsidR="00621802">
          <w:fldChar w:fldCharType="separate"/>
        </w:r>
        <w:r w:rsidR="00621802" w:rsidRPr="001E0D76">
          <w:rPr>
            <w:rFonts w:ascii="Times New Roman" w:hAnsi="Times New Roman" w:cs="Times New Roman"/>
          </w:rPr>
          <w:t>(2014)</w:t>
        </w:r>
        <w:r w:rsidR="00621802">
          <w:fldChar w:fldCharType="end"/>
        </w:r>
      </w:ins>
      <w:ins w:id="1136" w:author="Chen Heller" w:date="2023-01-17T10:14:00Z">
        <w:r w:rsidR="00FE196C">
          <w:t>,</w:t>
        </w:r>
      </w:ins>
      <w:ins w:id="1137" w:author="Chen Heller" w:date="2023-01-03T17:19:00Z">
        <w:r w:rsidR="00621802">
          <w:t xml:space="preserve"> </w:t>
        </w:r>
      </w:ins>
      <w:moveToRangeStart w:id="1138" w:author="Chen Heller" w:date="2023-01-03T17:14:00Z" w:name="move123658468"/>
      <w:moveTo w:id="1139" w:author="Chen Heller" w:date="2023-01-03T17:14:00Z">
        <w:del w:id="1140" w:author="Chen Heller" w:date="2023-01-03T17:14:00Z">
          <w:r w:rsidR="00067907" w:rsidDel="00067907">
            <w:delText xml:space="preserve">timing was adjusted so that </w:delText>
          </w:r>
        </w:del>
      </w:moveTo>
      <w:ins w:id="1141" w:author="Chen Heller" w:date="2023-01-31T13:04:00Z">
        <w:r w:rsidR="00620B0A">
          <w:t xml:space="preserve">in the reaching session </w:t>
        </w:r>
      </w:ins>
      <w:ins w:id="1142" w:author="Chen Heller" w:date="2023-01-04T13:15:00Z">
        <w:r w:rsidR="00E23537">
          <w:t xml:space="preserve">the finger had to leave the starting point </w:t>
        </w:r>
      </w:ins>
      <w:ins w:id="1143" w:author="Chen Heller" w:date="2023-01-04T13:18:00Z">
        <w:r w:rsidR="0053116D">
          <w:t>within</w:t>
        </w:r>
      </w:ins>
      <w:ins w:id="1144" w:author="Chen Heller" w:date="2023-01-04T13:17:00Z">
        <w:r w:rsidR="00F032C8">
          <w:t xml:space="preserve"> </w:t>
        </w:r>
      </w:ins>
      <w:ins w:id="1145" w:author="Chen Heller" w:date="2023-01-04T13:15:00Z">
        <w:r w:rsidR="00E23537">
          <w:t>100ms</w:t>
        </w:r>
      </w:ins>
      <w:ins w:id="1146" w:author="Chen Heller" w:date="2023-01-04T13:18:00Z">
        <w:r w:rsidR="0053116D">
          <w:t>-</w:t>
        </w:r>
      </w:ins>
      <w:ins w:id="1147" w:author="Chen Heller" w:date="2023-01-04T13:16:00Z">
        <w:r w:rsidR="00E23537">
          <w:t xml:space="preserve">320ms </w:t>
        </w:r>
      </w:ins>
      <w:ins w:id="1148" w:author="Chen Heller" w:date="2023-02-26T12:22:00Z">
        <w:r w:rsidR="00576271">
          <w:t>post</w:t>
        </w:r>
      </w:ins>
      <w:ins w:id="1149" w:author="Chen Heller" w:date="2023-01-04T13:18:00Z">
        <w:r w:rsidR="0053116D">
          <w:t xml:space="preserve"> target presentation</w:t>
        </w:r>
      </w:ins>
      <w:ins w:id="1150" w:author="Chen Heller" w:date="2023-01-04T13:19:00Z">
        <w:r w:rsidR="00472EEB">
          <w:t xml:space="preserve"> and then reach the screen within 420ms</w:t>
        </w:r>
      </w:ins>
      <w:moveTo w:id="1151" w:author="Chen Heller" w:date="2023-01-03T17:14:00Z">
        <w:del w:id="1152" w:author="Chen Heller" w:date="2023-01-04T13:19:00Z">
          <w:r w:rsidR="00067907" w:rsidDel="00472EEB">
            <w:delText>movements had to start before 3</w:delText>
          </w:r>
        </w:del>
        <w:del w:id="1153" w:author="Chen Heller" w:date="2023-01-03T17:14:00Z">
          <w:r w:rsidR="00067907" w:rsidDel="008C05C0">
            <w:delText>3</w:delText>
          </w:r>
        </w:del>
        <w:del w:id="1154" w:author="Chen Heller" w:date="2023-01-04T13:19:00Z">
          <w:r w:rsidR="00067907" w:rsidDel="00472EEB">
            <w:delText>0ms had passedand last no longer than 4</w:delText>
          </w:r>
        </w:del>
        <w:del w:id="1155" w:author="Chen Heller" w:date="2023-01-03T17:14:00Z">
          <w:r w:rsidR="00067907" w:rsidDel="008C05C0">
            <w:delText>3</w:delText>
          </w:r>
        </w:del>
        <w:del w:id="1156" w:author="Chen Heller" w:date="2023-01-04T13:19:00Z">
          <w:r w:rsidR="00067907" w:rsidDel="00472EEB">
            <w:delText>0ms</w:delText>
          </w:r>
        </w:del>
        <w:r w:rsidR="00067907">
          <w:t xml:space="preserve">. </w:t>
        </w:r>
      </w:moveTo>
      <w:ins w:id="1157" w:author="Chen Heller" w:date="2023-01-04T13:19:00Z">
        <w:r w:rsidR="00472EEB">
          <w:t>The finger left the starting point when it</w:t>
        </w:r>
      </w:ins>
      <w:moveTo w:id="1158" w:author="Chen Heller" w:date="2023-01-03T17:14:00Z">
        <w:del w:id="1159" w:author="Chen Heller" w:date="2023-01-04T13:20:00Z">
          <w:r w:rsidR="00067907" w:rsidDel="00472EEB">
            <w:delText>Movement started when the finger</w:delText>
          </w:r>
        </w:del>
        <w:r w:rsidR="00067907">
          <w:t xml:space="preserve"> was </w:t>
        </w:r>
        <w:del w:id="1160" w:author="Chen Heller" w:date="2023-01-03T17:20:00Z">
          <w:r w:rsidR="00067907" w:rsidDel="00343602">
            <w:delText>2</w:delText>
          </w:r>
        </w:del>
      </w:moveTo>
      <w:ins w:id="1161" w:author="Chen Heller" w:date="2023-01-03T17:20:00Z">
        <w:r w:rsidR="00343602">
          <w:t>1</w:t>
        </w:r>
      </w:ins>
      <w:moveTo w:id="1162" w:author="Chen Heller" w:date="2023-01-03T17:14:00Z">
        <w:r w:rsidR="00067907">
          <w:t xml:space="preserve">cm away from </w:t>
        </w:r>
        <w:del w:id="1163" w:author="Chen Heller" w:date="2023-01-04T13:20:00Z">
          <w:r w:rsidR="00067907" w:rsidDel="00472EEB">
            <w:delText xml:space="preserve">the starting point </w:delText>
          </w:r>
        </w:del>
      </w:moveTo>
      <w:ins w:id="1164" w:author="Chen Heller" w:date="2023-01-04T13:20:00Z">
        <w:r w:rsidR="00472EEB">
          <w:t xml:space="preserve">it </w:t>
        </w:r>
      </w:ins>
      <w:moveTo w:id="1165" w:author="Chen Heller" w:date="2023-01-03T17:14:00Z">
        <w:r w:rsidR="00067907">
          <w:t xml:space="preserve">(Euclidean distance) and </w:t>
        </w:r>
        <w:del w:id="1166" w:author="Chen Heller" w:date="2023-01-04T13:20:00Z">
          <w:r w:rsidR="00067907" w:rsidDel="003338F6">
            <w:delText xml:space="preserve">ended </w:delText>
          </w:r>
        </w:del>
      </w:moveTo>
      <w:ins w:id="1167" w:author="Chen Heller" w:date="2023-01-04T13:20:00Z">
        <w:r w:rsidR="003338F6">
          <w:t xml:space="preserve">reached the screen </w:t>
        </w:r>
      </w:ins>
      <w:moveTo w:id="1168" w:author="Chen Heller" w:date="2023-01-03T17:14:00Z">
        <w:r w:rsidR="00067907">
          <w:t xml:space="preserve">when it </w:t>
        </w:r>
        <w:r w:rsidR="00067907">
          <w:lastRenderedPageBreak/>
          <w:t xml:space="preserve">was </w:t>
        </w:r>
        <w:del w:id="1169" w:author="Chen Heller" w:date="2023-01-03T17:15:00Z">
          <w:r w:rsidR="00067907" w:rsidDel="008C05C0">
            <w:delText>3</w:delText>
          </w:r>
        </w:del>
      </w:moveTo>
      <w:ins w:id="1170" w:author="Chen Heller" w:date="2023-01-03T17:15:00Z">
        <w:r w:rsidR="008C05C0">
          <w:t>0.7</w:t>
        </w:r>
      </w:ins>
      <w:moveTo w:id="1171" w:author="Chen Heller" w:date="2023-01-03T17:14:00Z">
        <w:r w:rsidR="00067907">
          <w:t xml:space="preserve">cm </w:t>
        </w:r>
        <w:del w:id="1172" w:author="Chen Heller" w:date="2023-01-04T13:20:00Z">
          <w:r w:rsidR="00067907" w:rsidDel="003338F6">
            <w:delText xml:space="preserve">away </w:delText>
          </w:r>
        </w:del>
        <w:r w:rsidR="00067907">
          <w:t xml:space="preserve">from </w:t>
        </w:r>
        <w:del w:id="1173" w:author="Chen Heller" w:date="2023-01-04T13:20:00Z">
          <w:r w:rsidR="00067907" w:rsidDel="003338F6">
            <w:delText>the screen</w:delText>
          </w:r>
        </w:del>
      </w:moveTo>
      <w:ins w:id="1174" w:author="Chen Heller" w:date="2023-01-17T10:19:00Z">
        <w:r w:rsidR="004802F2">
          <w:t>the screen</w:t>
        </w:r>
      </w:ins>
      <w:moveTo w:id="1175" w:author="Chen Heller" w:date="2023-01-03T17:14:00Z">
        <w:r w:rsidR="00067907">
          <w:t xml:space="preserve"> (on the Z axis). </w:t>
        </w:r>
      </w:moveTo>
      <w:ins w:id="1176" w:author="Chen Heller" w:date="2023-01-03T17:24:00Z">
        <w:r w:rsidR="007546C5">
          <w:t xml:space="preserve">Early or </w:t>
        </w:r>
      </w:ins>
      <w:moveTo w:id="1177" w:author="Chen Heller" w:date="2023-01-03T17:14:00Z">
        <w:del w:id="1178" w:author="Chen Heller" w:date="2023-01-03T17:24:00Z">
          <w:r w:rsidR="00067907" w:rsidDel="007546C5">
            <w:delText>L</w:delText>
          </w:r>
        </w:del>
      </w:moveTo>
      <w:ins w:id="1179" w:author="Chen Heller" w:date="2023-01-03T17:24:00Z">
        <w:r w:rsidR="007546C5">
          <w:t>l</w:t>
        </w:r>
      </w:ins>
      <w:moveTo w:id="1180" w:author="Chen Heller" w:date="2023-01-03T17:14:00Z">
        <w:r w:rsidR="00067907">
          <w:t>ate initiations</w:t>
        </w:r>
      </w:moveTo>
      <w:ins w:id="1181" w:author="Chen Heller" w:date="2023-03-02T15:03:00Z">
        <w:r w:rsidR="00F560F9">
          <w:t>,</w:t>
        </w:r>
      </w:ins>
      <w:moveTo w:id="1182" w:author="Chen Heller" w:date="2023-01-03T17:14:00Z">
        <w:r w:rsidR="00067907">
          <w:t xml:space="preserve"> </w:t>
        </w:r>
      </w:moveTo>
      <w:ins w:id="1183" w:author="Chen Heller" w:date="2023-01-03T17:24:00Z">
        <w:r w:rsidR="007546C5">
          <w:t>as well as</w:t>
        </w:r>
      </w:ins>
      <w:moveTo w:id="1184" w:author="Chen Heller" w:date="2023-01-03T17:14:00Z">
        <w:del w:id="1185" w:author="Chen Heller" w:date="2023-01-03T17:24:00Z">
          <w:r w:rsidR="00067907" w:rsidDel="007546C5">
            <w:delText>and</w:delText>
          </w:r>
        </w:del>
        <w:r w:rsidR="00067907">
          <w:t xml:space="preserve"> long durations</w:t>
        </w:r>
      </w:moveTo>
      <w:ins w:id="1186" w:author="Chen Heller" w:date="2023-03-02T15:03:00Z">
        <w:r w:rsidR="00F560F9">
          <w:t>,</w:t>
        </w:r>
      </w:ins>
      <w:moveTo w:id="1187" w:author="Chen Heller" w:date="2023-01-03T17:14:00Z">
        <w:r w:rsidR="00067907">
          <w:t xml:space="preserve"> were followed by a </w:t>
        </w:r>
      </w:moveTo>
      <w:ins w:id="1188" w:author="Chen Heller" w:date="2023-01-03T17:24:00Z">
        <w:r w:rsidR="007546C5">
          <w:t xml:space="preserve">"Too Early", </w:t>
        </w:r>
      </w:ins>
      <w:moveTo w:id="1189" w:author="Chen Heller" w:date="2023-01-03T17:14:00Z">
        <w:r w:rsidR="00067907">
          <w:t>"Too late" and "Too slow" feedback</w:t>
        </w:r>
        <w:del w:id="1190" w:author="Chen Heller" w:date="2023-03-02T15:04:00Z">
          <w:r w:rsidR="00067907" w:rsidDel="00F560F9">
            <w:delText>s</w:delText>
          </w:r>
        </w:del>
        <w:r w:rsidR="00067907">
          <w:t>, respectively.</w:t>
        </w:r>
      </w:moveTo>
      <w:moveToRangeEnd w:id="1138"/>
      <w:r w:rsidR="00A03C3E">
        <w:t xml:space="preserve"> </w:t>
      </w:r>
      <w:ins w:id="1191" w:author="Chen Heller" w:date="2023-01-03T17:24:00Z">
        <w:r w:rsidR="007546C5">
          <w:t xml:space="preserve">The purpose of the "Too early" feedback was to prevent predictive responses, which are planned before the stimulus is displayed and are therefore less affected by it. </w:t>
        </w:r>
      </w:ins>
      <w:del w:id="1192" w:author="Chen Heller" w:date="2023-01-03T17:43:00Z">
        <w:r w:rsidR="00450658" w:rsidDel="004C41F7">
          <w:delText xml:space="preserve">to </w:delText>
        </w:r>
      </w:del>
      <w:ins w:id="1193"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194" w:author="Chen Heller" w:date="2023-03-02T15:04:00Z">
        <w:r w:rsidR="007D1787">
          <w:t>,</w:t>
        </w:r>
      </w:ins>
      <w:r w:rsidR="00D826D9">
        <w:t xml:space="preserve"> participants pressed </w:t>
      </w:r>
      <w:ins w:id="1195"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196" w:author="Chen Heller" w:date="2023-03-02T15:04:00Z">
        <w:r w:rsidR="00D826D9" w:rsidDel="007D1787">
          <w:delText xml:space="preserve">Response </w:delText>
        </w:r>
      </w:del>
      <w:ins w:id="1197" w:author="Chen Heller" w:date="2023-03-02T15:04:00Z">
        <w:r w:rsidR="007D1787">
          <w:t xml:space="preserve">The response </w:t>
        </w:r>
      </w:ins>
      <w:r w:rsidR="00D826D9">
        <w:t xml:space="preserve">had to be given within a time window of 100-740ms from </w:t>
      </w:r>
      <w:ins w:id="1198" w:author="Chen Heller" w:date="2023-03-02T15:05:00Z">
        <w:r w:rsidR="00074E7D">
          <w:t xml:space="preserve">the </w:t>
        </w:r>
      </w:ins>
      <w:r w:rsidR="00D826D9">
        <w:t>target display, otherwise "Too Early"/ "Too Late" feedback was given.</w:t>
      </w:r>
      <w:del w:id="1199" w:author="Chen Heller" w:date="2023-01-31T13:00:00Z">
        <w:r w:rsidR="00D826D9" w:rsidDel="0081292B">
          <w:delText xml:space="preserve"> </w:delText>
        </w:r>
      </w:del>
      <w:ins w:id="1200" w:author="Chen Heller" w:date="2023-01-17T10:47:00Z">
        <w:r w:rsidR="007B4B60" w:rsidDel="00A6338E">
          <w:t xml:space="preserve"> </w:t>
        </w:r>
      </w:ins>
      <w:ins w:id="1201" w:author="Chen Heller" w:date="2023-01-03T17:10:00Z">
        <w:r w:rsidR="009A7DF2" w:rsidRPr="00400416">
          <w:t xml:space="preserve">After </w:t>
        </w:r>
      </w:ins>
      <w:ins w:id="1202" w:author="Chen Heller" w:date="2023-01-31T13:00:00Z">
        <w:r w:rsidR="0081292B">
          <w:t>c</w:t>
        </w:r>
      </w:ins>
      <w:ins w:id="1203"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204" w:author="Chen Heller" w:date="2023-03-02T15:05:00Z">
        <w:r w:rsidR="004F0152">
          <w:t>The r</w:t>
        </w:r>
      </w:ins>
      <w:ins w:id="1205"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proofErr w:type="gramStart"/>
        <w:r w:rsidR="009A7DF2" w:rsidRPr="00400416">
          <w:t>seconds</w:t>
        </w:r>
        <w:proofErr w:type="gramEnd"/>
        <w:r w:rsidR="009A7DF2" w:rsidRPr="00400416">
          <w:t xml:space="preserve">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w:t>
        </w:r>
        <w:proofErr w:type="gramStart"/>
        <w:r w:rsidR="009A7DF2" w:rsidRPr="00400416">
          <w:t>see</w:t>
        </w:r>
        <w:proofErr w:type="gramEnd"/>
        <w:r w:rsidR="009A7DF2" w:rsidRPr="00400416">
          <w:t xml:space="preserv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206" w:author="Chen Heller" w:date="2023-01-31T12:59:00Z">
        <w:r w:rsidR="0081292B">
          <w:t xml:space="preserve"> </w:t>
        </w:r>
      </w:ins>
    </w:p>
    <w:p w14:paraId="47D0B8F3" w14:textId="1F646301" w:rsidR="00931AFD" w:rsidRDefault="00671036">
      <w:pPr>
        <w:rPr>
          <w:ins w:id="1207" w:author="Chen Heller" w:date="2023-01-31T13:00:00Z"/>
        </w:rPr>
        <w:pPrChange w:id="1208" w:author="Chen Heller" w:date="2023-01-31T13:28:00Z">
          <w:pPr>
            <w:ind w:firstLine="0"/>
          </w:pPr>
        </w:pPrChange>
      </w:pPr>
      <w:ins w:id="1209" w:author="Chen Heller" w:date="2023-01-31T13:18:00Z">
        <w:r>
          <w:t xml:space="preserve">The word </w:t>
        </w:r>
      </w:ins>
      <w:ins w:id="1210" w:author="Chen Heller" w:date="2023-01-31T13:19:00Z">
        <w:r w:rsidR="00210665">
          <w:t xml:space="preserve">stimuli </w:t>
        </w:r>
      </w:ins>
      <w:ins w:id="1211" w:author="Chen Heller" w:date="2023-01-31T13:20:00Z">
        <w:r w:rsidR="00DB26C5">
          <w:t xml:space="preserve">included </w:t>
        </w:r>
      </w:ins>
      <w:ins w:id="1212" w:author="Chen Heller" w:date="2023-01-31T13:19:00Z">
        <w:r w:rsidR="00210665">
          <w:t>natural and artificial ite</w:t>
        </w:r>
      </w:ins>
      <w:ins w:id="1213" w:author="Chen Heller" w:date="2023-01-31T13:20:00Z">
        <w:r w:rsidR="00634A8C">
          <w:t>m</w:t>
        </w:r>
      </w:ins>
      <w:ins w:id="1214" w:author="Chen Heller" w:date="2023-01-31T13:19:00Z">
        <w:r w:rsidR="00210665">
          <w:t>s</w:t>
        </w:r>
      </w:ins>
      <w:ins w:id="1215" w:author="Chen Heller" w:date="2023-01-31T13:21:00Z">
        <w:r w:rsidR="00E91A80">
          <w:t xml:space="preserve"> so that h</w:t>
        </w:r>
      </w:ins>
      <w:ins w:id="1216" w:author="Chen Heller" w:date="2023-01-31T13:01:00Z">
        <w:r w:rsidR="00931AFD" w:rsidRPr="00400416">
          <w:t xml:space="preserve">alf </w:t>
        </w:r>
      </w:ins>
      <w:ins w:id="1217" w:author="Chen Heller" w:date="2023-01-31T13:10:00Z">
        <w:r w:rsidR="00435280">
          <w:t xml:space="preserve">of the </w:t>
        </w:r>
      </w:ins>
      <w:ins w:id="1218" w:author="Chen Heller" w:date="2023-01-31T13:01:00Z">
        <w:r w:rsidR="00931AFD" w:rsidRPr="00400416">
          <w:t xml:space="preserve">targets </w:t>
        </w:r>
      </w:ins>
      <w:ins w:id="1219" w:author="Chen Heller" w:date="2023-01-31T13:19:00Z">
        <w:r w:rsidR="00210665">
          <w:t xml:space="preserve">described </w:t>
        </w:r>
      </w:ins>
      <w:ins w:id="1220"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221" w:author="Chen Heller" w:date="2023-01-31T13:22:00Z">
        <w:r w:rsidR="003D177E">
          <w:t>i</w:t>
        </w:r>
      </w:ins>
      <w:ins w:id="1222"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223" w:author="Chen Heller" w:date="2023-01-31T13:27:00Z">
        <w:r w:rsidR="004D1A49" w:rsidRPr="00400416">
          <w:t xml:space="preserve">In the congruent condition the prime </w:t>
        </w:r>
        <w:r w:rsidR="004D1A49">
          <w:t xml:space="preserve">was </w:t>
        </w:r>
        <w:r w:rsidR="004D1A49" w:rsidRPr="00400416">
          <w:t>identical to the target word;</w:t>
        </w:r>
      </w:ins>
      <w:ins w:id="1224" w:author="Chen Heller" w:date="2023-01-31T13:01:00Z">
        <w:r w:rsidR="00931AFD" w:rsidRPr="00400416">
          <w:t xml:space="preserve"> (b) </w:t>
        </w:r>
      </w:ins>
      <w:ins w:id="1225" w:author="Chen Heller" w:date="2023-01-31T13:28:00Z">
        <w:r w:rsidR="004D1A49" w:rsidRPr="00400416">
          <w:t xml:space="preserve">In the incongruent condition, a prime which doesn't share </w:t>
        </w:r>
        <w:r w:rsidR="004D1A49" w:rsidRPr="00400416">
          <w:lastRenderedPageBreak/>
          <w:t xml:space="preserve">letters in common locations with the target </w:t>
        </w:r>
        <w:r w:rsidR="004D1A49">
          <w:t xml:space="preserve">was </w:t>
        </w:r>
        <w:r w:rsidR="004D1A49" w:rsidRPr="00400416">
          <w:t>selected from the alternative category (artificial/natural)</w:t>
        </w:r>
      </w:ins>
      <w:ins w:id="1226" w:author="Chen Heller" w:date="2023-01-31T13:29:00Z">
        <w:r w:rsidR="003F3DFE">
          <w:t>.</w:t>
        </w:r>
      </w:ins>
      <w:ins w:id="1227" w:author="Chen Heller" w:date="2023-01-31T13:28:00Z">
        <w:r w:rsidR="004D1A49">
          <w:t xml:space="preserve"> </w:t>
        </w:r>
      </w:ins>
      <w:ins w:id="1228"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1229" w:author="Chen Heller" w:date="2023-01-31T13:01:00Z">
        <w:r w:rsidR="00931AFD" w:rsidRPr="00400416">
          <w:t xml:space="preserve">(c) </w:t>
        </w:r>
      </w:ins>
      <w:ins w:id="1230"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231" w:author="Chen Heller" w:date="2023-01-31T13:01:00Z">
        <w:r w:rsidR="00931AFD" w:rsidRPr="00400416">
          <w:t xml:space="preserve">(d) </w:t>
        </w:r>
      </w:ins>
      <w:ins w:id="1232"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233" w:author="Chen Heller" w:date="2023-01-31T13:01:00Z">
        <w:r w:rsidR="00931AFD" w:rsidRPr="00400416">
          <w:t xml:space="preserve">(e) </w:t>
        </w:r>
      </w:ins>
      <w:ins w:id="1234"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235" w:author="Chen Heller" w:date="2023-01-31T13:26:00Z">
        <w:r w:rsidR="004D1A49">
          <w:t>(f</w:t>
        </w:r>
      </w:ins>
      <w:ins w:id="1236" w:author="Chen Heller" w:date="2023-01-31T13:27:00Z">
        <w:r w:rsidR="004D1A49">
          <w:t xml:space="preserve">) </w:t>
        </w:r>
      </w:ins>
      <w:ins w:id="1237" w:author="Chen Heller" w:date="2023-01-31T13:28:00Z">
        <w:r w:rsidR="00A85020" w:rsidRPr="00400416">
          <w:t>A target never repeat</w:t>
        </w:r>
        <w:r w:rsidR="00A85020">
          <w:t>ed</w:t>
        </w:r>
        <w:r w:rsidR="00A85020" w:rsidRPr="00400416">
          <w:t xml:space="preserve"> in the same block</w:t>
        </w:r>
        <w:r w:rsidR="00A85020">
          <w:t xml:space="preserve">. </w:t>
        </w:r>
      </w:ins>
      <w:ins w:id="1238"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239" w:author="Chen Heller" w:date="2023-01-31T13:00:00Z"/>
        </w:rPr>
        <w:pPrChange w:id="1240" w:author="Chen Heller" w:date="2023-01-31T13:01:00Z">
          <w:pPr>
            <w:ind w:firstLine="0"/>
          </w:pPr>
        </w:pPrChange>
      </w:pPr>
      <w:ins w:id="1241"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242" w:author="Chen Heller" w:date="2023-03-02T15:05:00Z">
        <w:r w:rsidR="00091DE6">
          <w:t>Z-</w:t>
        </w:r>
      </w:ins>
      <w:ins w:id="1243"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244"/>
        <w:r>
          <w:t xml:space="preserve">"Too Early" and "Too Late" </w:t>
        </w:r>
        <w:commentRangeEnd w:id="1244"/>
        <w:r>
          <w:rPr>
            <w:rStyle w:val="CommentReference"/>
          </w:rPr>
          <w:commentReference w:id="1244"/>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ins>
    </w:p>
    <w:p w14:paraId="2C88FD2C" w14:textId="057784CE" w:rsidR="00D826D9" w:rsidRDefault="00D826D9">
      <w:pPr>
        <w:pPrChange w:id="1245" w:author="Chen Heller" w:date="2023-01-31T13:01:00Z">
          <w:pPr>
            <w:ind w:firstLine="0"/>
          </w:pPr>
        </w:pPrChange>
      </w:pPr>
      <w:del w:id="1246" w:author="Chen Heller" w:date="2023-01-03T17:10:00Z">
        <w:r w:rsidDel="009A7DF2">
          <w:lastRenderedPageBreak/>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5045C9A2" w14:textId="3BEF3FB4" w:rsidR="006E219E" w:rsidRPr="0041788E" w:rsidRDefault="006E219E">
      <w:pPr>
        <w:pStyle w:val="Caption"/>
        <w:keepNext/>
        <w:spacing w:line="480" w:lineRule="auto"/>
        <w:jc w:val="left"/>
        <w:rPr>
          <w:ins w:id="1247" w:author="Chen Heller" w:date="2023-03-14T11:01:00Z"/>
          <w:b/>
          <w:bCs/>
          <w:i w:val="0"/>
          <w:iCs w:val="0"/>
          <w:sz w:val="24"/>
          <w:szCs w:val="20"/>
          <w:rPrChange w:id="1248" w:author="Chen Heller" w:date="2023-03-19T14:21:00Z">
            <w:rPr>
              <w:ins w:id="1249" w:author="Chen Heller" w:date="2023-03-14T11:01:00Z"/>
              <w:b/>
              <w:bCs/>
              <w:i w:val="0"/>
              <w:iCs w:val="0"/>
            </w:rPr>
          </w:rPrChange>
        </w:rPr>
        <w:pPrChange w:id="1250" w:author="Chen Heller" w:date="2023-03-14T11:02:00Z">
          <w:pPr>
            <w:pStyle w:val="Caption"/>
            <w:keepNext/>
            <w:jc w:val="left"/>
          </w:pPr>
        </w:pPrChange>
      </w:pPr>
      <w:ins w:id="1251" w:author="Chen Heller" w:date="2023-03-14T11:01:00Z">
        <w:r w:rsidRPr="0041788E">
          <w:rPr>
            <w:b/>
            <w:bCs/>
            <w:i w:val="0"/>
            <w:iCs w:val="0"/>
            <w:sz w:val="24"/>
            <w:szCs w:val="20"/>
            <w:rPrChange w:id="1252" w:author="Chen Heller" w:date="2023-03-19T14:21:00Z">
              <w:rPr/>
            </w:rPrChange>
          </w:rPr>
          <w:t xml:space="preserve">Figure </w:t>
        </w:r>
        <w:r w:rsidRPr="0041788E">
          <w:rPr>
            <w:b/>
            <w:bCs/>
            <w:i w:val="0"/>
            <w:iCs w:val="0"/>
            <w:sz w:val="24"/>
            <w:szCs w:val="20"/>
            <w:rPrChange w:id="1253" w:author="Chen Heller" w:date="2023-03-19T14:21:00Z">
              <w:rPr/>
            </w:rPrChange>
          </w:rPr>
          <w:fldChar w:fldCharType="begin"/>
        </w:r>
        <w:r w:rsidRPr="0041788E">
          <w:rPr>
            <w:b/>
            <w:bCs/>
            <w:i w:val="0"/>
            <w:iCs w:val="0"/>
            <w:sz w:val="24"/>
            <w:szCs w:val="20"/>
            <w:rPrChange w:id="1254" w:author="Chen Heller" w:date="2023-03-19T14:21:00Z">
              <w:rPr/>
            </w:rPrChange>
          </w:rPr>
          <w:instrText xml:space="preserve"> SEQ Figure \* ARABIC </w:instrText>
        </w:r>
      </w:ins>
      <w:r w:rsidRPr="0041788E">
        <w:rPr>
          <w:b/>
          <w:bCs/>
          <w:i w:val="0"/>
          <w:iCs w:val="0"/>
          <w:sz w:val="24"/>
          <w:szCs w:val="20"/>
          <w:rPrChange w:id="1255" w:author="Chen Heller" w:date="2023-03-19T14:21:00Z">
            <w:rPr/>
          </w:rPrChange>
        </w:rPr>
        <w:fldChar w:fldCharType="separate"/>
      </w:r>
      <w:ins w:id="1256" w:author="Chen Heller" w:date="2023-03-14T11:01:00Z">
        <w:r w:rsidRPr="0041788E">
          <w:rPr>
            <w:b/>
            <w:bCs/>
            <w:i w:val="0"/>
            <w:iCs w:val="0"/>
            <w:noProof/>
            <w:sz w:val="24"/>
            <w:szCs w:val="20"/>
            <w:rPrChange w:id="1257" w:author="Chen Heller" w:date="2023-03-19T14:21:00Z">
              <w:rPr>
                <w:noProof/>
              </w:rPr>
            </w:rPrChange>
          </w:rPr>
          <w:t>2</w:t>
        </w:r>
        <w:r w:rsidRPr="0041788E">
          <w:rPr>
            <w:b/>
            <w:bCs/>
            <w:i w:val="0"/>
            <w:iCs w:val="0"/>
            <w:sz w:val="24"/>
            <w:szCs w:val="20"/>
            <w:rPrChange w:id="1258" w:author="Chen Heller" w:date="2023-03-19T14:21:00Z">
              <w:rPr/>
            </w:rPrChange>
          </w:rPr>
          <w:fldChar w:fldCharType="end"/>
        </w:r>
      </w:ins>
    </w:p>
    <w:p w14:paraId="646B9D80" w14:textId="57FC3D9E" w:rsidR="006E219E" w:rsidRPr="00B16A11" w:rsidRDefault="006E219E">
      <w:pPr>
        <w:ind w:firstLine="0"/>
        <w:rPr>
          <w:ins w:id="1259" w:author="Chen Heller" w:date="2023-03-14T11:01:00Z"/>
        </w:rPr>
        <w:pPrChange w:id="1260" w:author="Chen Heller" w:date="2023-03-14T11:02:00Z">
          <w:pPr>
            <w:pStyle w:val="Caption"/>
          </w:pPr>
        </w:pPrChange>
      </w:pPr>
      <w:ins w:id="1261" w:author="Chen Heller" w:date="2023-03-14T11:02:00Z">
        <w:r>
          <w:rPr>
            <w:i/>
            <w:iCs/>
          </w:rPr>
          <w:t>Stimuli presentation order</w:t>
        </w:r>
      </w:ins>
    </w:p>
    <w:p w14:paraId="704238B2" w14:textId="4CB0B319" w:rsidR="00E65EFB" w:rsidRDefault="00441E16" w:rsidP="00E65EFB">
      <w:pPr>
        <w:pStyle w:val="NoSpacing"/>
        <w:keepNext/>
        <w:bidi w:val="0"/>
        <w:rPr>
          <w:moveTo w:id="1262"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263" w:author="Chen Heller" w:date="2023-01-03T16:50:00Z" w:name="move123657044"/>
    </w:p>
    <w:p w14:paraId="3785E79C" w14:textId="669DB52F" w:rsidR="00E65EFB" w:rsidRDefault="00E65EFB">
      <w:pPr>
        <w:ind w:firstLine="0"/>
        <w:rPr>
          <w:moveTo w:id="1264" w:author="Chen Heller" w:date="2023-01-03T16:50:00Z"/>
        </w:rPr>
        <w:pPrChange w:id="1265" w:author="Chen Heller" w:date="2023-03-14T11:01:00Z">
          <w:pPr>
            <w:pStyle w:val="Caption"/>
            <w:jc w:val="left"/>
          </w:pPr>
        </w:pPrChange>
      </w:pPr>
      <w:bookmarkStart w:id="1266" w:name="_Ref114472325"/>
      <w:moveTo w:id="1267" w:author="Chen Heller" w:date="2023-01-03T16:50:00Z">
        <w:del w:id="1268" w:author="Chen Heller" w:date="2023-03-14T11:01:00Z">
          <w:r w:rsidDel="00DC6DAD">
            <w:delText xml:space="preserve">Figure </w:delText>
          </w:r>
        </w:del>
        <w:del w:id="1269" w:author="Chen Heller" w:date="2023-03-07T10:20:00Z">
          <w:r w:rsidDel="0044043A">
            <w:fldChar w:fldCharType="begin"/>
          </w:r>
          <w:r w:rsidDel="0044043A">
            <w:delInstrText xml:space="preserve"> SEQ Figure \* ARABIC </w:delInstrText>
          </w:r>
          <w:r w:rsidR="00000000">
            <w:fldChar w:fldCharType="separate"/>
          </w:r>
          <w:r w:rsidDel="0044043A">
            <w:rPr>
              <w:noProof/>
            </w:rPr>
            <w:fldChar w:fldCharType="end"/>
          </w:r>
        </w:del>
        <w:bookmarkEnd w:id="1266"/>
        <w:del w:id="1270" w:author="Chen Heller" w:date="2023-03-14T11:01:00Z">
          <w:r w:rsidDel="00DC6DAD">
            <w:delText xml:space="preserve">. </w:delText>
          </w:r>
        </w:del>
      </w:moveTo>
      <w:ins w:id="1271" w:author="Chen Heller" w:date="2023-03-14T11:01:00Z">
        <w:r w:rsidR="00DC6DAD">
          <w:rPr>
            <w:i/>
            <w:iCs/>
          </w:rPr>
          <w:t>Note.</w:t>
        </w:r>
        <w:r w:rsidR="00DC6DAD">
          <w:t xml:space="preserve"> </w:t>
        </w:r>
      </w:ins>
      <w:moveTo w:id="1272" w:author="Chen Heller" w:date="2023-01-03T16:50:00Z">
        <w:del w:id="1273" w:author="Chen Heller" w:date="2023-03-14T11:02:00Z">
          <w:r w:rsidRPr="00400416" w:rsidDel="006E219E">
            <w:delText>Stimuli presentation order</w:delText>
          </w:r>
        </w:del>
        <w:del w:id="1274" w:author="Chen Heller" w:date="2023-01-31T13:32:00Z">
          <w:r w:rsidDel="0079143B">
            <w:delText xml:space="preserve"> in experiment 1</w:delText>
          </w:r>
        </w:del>
        <w:del w:id="1275" w:author="Chen Heller" w:date="2023-03-14T11:02:00Z">
          <w:r w:rsidRPr="00400416" w:rsidDel="006E219E">
            <w:delText xml:space="preserve">. </w:delText>
          </w:r>
        </w:del>
        <w:r w:rsidRPr="00400416">
          <w:t xml:space="preserve">Each trial </w:t>
        </w:r>
        <w:r>
          <w:t>was</w:t>
        </w:r>
        <w:r w:rsidRPr="00400416">
          <w:t xml:space="preserve"> composed of a fixation cross (1000ms), a first mask (270ms), a second mask (30ms), a prime word (30ms), a third mask (30ms), a classification task (</w:t>
        </w:r>
      </w:moveTo>
      <w:ins w:id="1276" w:author="Chen Heller" w:date="2023-01-09T12:19:00Z">
        <w:r w:rsidR="00441E16">
          <w:t>100</w:t>
        </w:r>
      </w:ins>
      <w:moveTo w:id="1277" w:author="Chen Heller" w:date="2023-01-03T16:50:00Z">
        <w:del w:id="1278" w:author="Chen Heller" w:date="2023-01-09T12:19:00Z">
          <w:r w:rsidDel="00441E16">
            <w:delText>0</w:delText>
          </w:r>
        </w:del>
        <w:r>
          <w:t>-</w:t>
        </w:r>
        <w:del w:id="1279" w:author="Chen Heller" w:date="2023-01-09T12:19:00Z">
          <w:r w:rsidDel="00441E16">
            <w:delText>1500</w:delText>
          </w:r>
        </w:del>
      </w:moveTo>
      <w:ins w:id="1280" w:author="Chen Heller" w:date="2023-01-09T12:19:00Z">
        <w:r w:rsidR="00441E16">
          <w:t>740</w:t>
        </w:r>
      </w:ins>
      <w:moveTo w:id="1281" w:author="Chen Heller" w:date="2023-01-03T16:50:00Z">
        <w:r w:rsidRPr="00400416">
          <w:t xml:space="preserve">ms, out of which the target </w:t>
        </w:r>
        <w:r>
          <w:t xml:space="preserve">was </w:t>
        </w:r>
        <w:r w:rsidRPr="00400416">
          <w:t>displayed for 500ms), a recognition task (</w:t>
        </w:r>
        <w:r>
          <w:t>0</w:t>
        </w:r>
        <w:r w:rsidRPr="00400416">
          <w:t>-</w:t>
        </w:r>
        <w:del w:id="1282" w:author="Chen Heller" w:date="2023-01-09T12:19:00Z">
          <w:r w:rsidDel="00734F8E">
            <w:delText>5</w:delText>
          </w:r>
        </w:del>
      </w:moveTo>
      <w:ins w:id="1283" w:author="Chen Heller" w:date="2023-01-09T12:19:00Z">
        <w:r w:rsidR="00734F8E">
          <w:t>7</w:t>
        </w:r>
      </w:ins>
      <w:moveTo w:id="128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w:t>
        </w:r>
        <w:proofErr w:type="gramStart"/>
        <w:r w:rsidRPr="00400416">
          <w:t>in order to</w:t>
        </w:r>
        <w:proofErr w:type="gramEnd"/>
        <w:r w:rsidRPr="00400416">
          <w:t xml:space="preserve"> make their response.</w:t>
        </w:r>
      </w:moveTo>
      <w:ins w:id="1285" w:author="Chen Heller" w:date="2023-01-09T12:20:00Z">
        <w:r w:rsidR="004449CE">
          <w:t xml:space="preserve"> </w:t>
        </w:r>
      </w:ins>
      <w:ins w:id="1286" w:author="Chen Heller" w:date="2023-01-09T12:21:00Z">
        <w:r w:rsidR="004449CE">
          <w:t>In practice, t</w:t>
        </w:r>
      </w:ins>
      <w:ins w:id="1287" w:author="Chen Heller" w:date="2023-01-09T12:20:00Z">
        <w:r w:rsidR="004449CE">
          <w:t xml:space="preserve">he blue circle </w:t>
        </w:r>
      </w:ins>
      <w:ins w:id="1288" w:author="Chen Heller" w:date="2023-01-09T12:22:00Z">
        <w:r w:rsidR="00790904">
          <w:t>and</w:t>
        </w:r>
      </w:ins>
      <w:ins w:id="1289" w:author="Chen Heller" w:date="2023-01-09T12:20:00Z">
        <w:r w:rsidR="004449CE">
          <w:t xml:space="preserve"> the </w:t>
        </w:r>
      </w:ins>
      <w:ins w:id="1290" w:author="Chen Heller" w:date="2023-01-09T12:21:00Z">
        <w:r w:rsidR="004449CE">
          <w:t>A</w:t>
        </w:r>
      </w:ins>
      <w:ins w:id="1291" w:author="Chen Heller" w:date="2023-01-09T12:20:00Z">
        <w:r w:rsidR="004449CE">
          <w:t>rt</w:t>
        </w:r>
      </w:ins>
      <w:ins w:id="1292" w:author="Chen Heller" w:date="2023-01-09T12:21:00Z">
        <w:r w:rsidR="004449CE">
          <w:t>ificial/Natural category names were present</w:t>
        </w:r>
      </w:ins>
      <w:ins w:id="1293" w:author="Chen Heller" w:date="2023-02-26T12:30:00Z">
        <w:r w:rsidR="00C3426D">
          <w:t>ed</w:t>
        </w:r>
      </w:ins>
      <w:ins w:id="1294" w:author="Chen Heller" w:date="2023-01-09T12:22:00Z">
        <w:r w:rsidR="00790904">
          <w:t xml:space="preserve"> on the screen</w:t>
        </w:r>
      </w:ins>
      <w:ins w:id="1295" w:author="Chen Heller" w:date="2023-01-09T12:21:00Z">
        <w:r w:rsidR="00790904">
          <w:t xml:space="preserve"> from the </w:t>
        </w:r>
      </w:ins>
      <w:ins w:id="1296" w:author="Chen Heller" w:date="2023-01-09T12:23:00Z">
        <w:r w:rsidR="002347CB">
          <w:t>beginning of the trial</w:t>
        </w:r>
      </w:ins>
      <w:ins w:id="1297" w:author="Chen Heller" w:date="2023-01-09T12:22:00Z">
        <w:r w:rsidR="00790904">
          <w:t xml:space="preserve">, but </w:t>
        </w:r>
      </w:ins>
      <w:ins w:id="1298" w:author="Chen Heller" w:date="2023-01-31T13:33:00Z">
        <w:r w:rsidR="00CD33CC">
          <w:t xml:space="preserve">for </w:t>
        </w:r>
      </w:ins>
      <w:ins w:id="1299" w:author="Chen Heller" w:date="2023-02-26T12:30:00Z">
        <w:r w:rsidR="001C089C">
          <w:t>clarity</w:t>
        </w:r>
      </w:ins>
      <w:ins w:id="1300" w:author="Chen Heller" w:date="2023-01-31T13:34:00Z">
        <w:r w:rsidR="00CD33CC">
          <w:t xml:space="preserve"> purposes </w:t>
        </w:r>
      </w:ins>
      <w:ins w:id="1301" w:author="Chen Heller" w:date="2023-01-09T12:23:00Z">
        <w:r w:rsidR="002347CB">
          <w:t>are</w:t>
        </w:r>
      </w:ins>
      <w:ins w:id="1302" w:author="Chen Heller" w:date="2023-01-17T10:23:00Z">
        <w:r w:rsidR="00F06AB6">
          <w:t xml:space="preserve"> presented </w:t>
        </w:r>
      </w:ins>
      <w:ins w:id="1303" w:author="Chen Heller" w:date="2023-01-31T13:34:00Z">
        <w:r w:rsidR="00CD33CC">
          <w:t xml:space="preserve">here </w:t>
        </w:r>
      </w:ins>
      <w:ins w:id="1304" w:author="Chen Heller" w:date="2023-01-17T10:23:00Z">
        <w:r w:rsidR="00F06AB6">
          <w:t xml:space="preserve">only </w:t>
        </w:r>
      </w:ins>
      <w:ins w:id="1305" w:author="Chen Heller" w:date="2023-01-31T13:34:00Z">
        <w:r w:rsidR="00CD33CC">
          <w:t>after the last mask.</w:t>
        </w:r>
      </w:ins>
    </w:p>
    <w:p w14:paraId="4375C930" w14:textId="77777777" w:rsidR="001F1330" w:rsidRDefault="001F1330">
      <w:pPr>
        <w:pStyle w:val="Heading4"/>
        <w:rPr>
          <w:moveTo w:id="1306" w:author="Chen Heller" w:date="2023-01-03T17:26:00Z"/>
        </w:rPr>
        <w:pPrChange w:id="1307" w:author="Chen Heller" w:date="2023-01-03T17:27:00Z">
          <w:pPr>
            <w:pStyle w:val="Heading3"/>
          </w:pPr>
        </w:pPrChange>
      </w:pPr>
      <w:moveToRangeStart w:id="1308" w:author="Chen Heller" w:date="2023-01-03T17:26:00Z" w:name="move123659235"/>
      <w:moveToRangeEnd w:id="1263"/>
      <w:moveTo w:id="1309" w:author="Chen Heller" w:date="2023-01-03T17:26:00Z">
        <w:r>
          <w:lastRenderedPageBreak/>
          <w:t>Trajectory preprocessing</w:t>
        </w:r>
      </w:moveTo>
    </w:p>
    <w:p w14:paraId="38AFA958" w14:textId="6B603F60" w:rsidR="001C0104" w:rsidRPr="00892F96" w:rsidRDefault="001F1330" w:rsidP="001F1330">
      <w:moveTo w:id="1310"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moveTo>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moveTo w:id="1311" w:author="Chen Heller" w:date="2023-01-03T17:26:00Z">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del w:id="1312" w:author="Chen Heller" w:date="2023-03-02T15:06:00Z">
          <w:r w:rsidRPr="002B6CA5" w:rsidDel="00511E42">
            <w:delText>b</w:delText>
          </w:r>
        </w:del>
      </w:moveTo>
      <w:ins w:id="1313" w:author="Chen Heller" w:date="2023-03-02T15:06:00Z">
        <w:r w:rsidR="00511E42">
          <w:t>B</w:t>
        </w:r>
      </w:ins>
      <w:moveTo w:id="1314"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315" w:author="Chen Heller" w:date="2023-01-03T17:27:00Z">
        <w:r w:rsidR="001B0F21">
          <w:rPr>
            <w:vertAlign w:val="superscript"/>
          </w:rPr>
          <w:t>2</w:t>
        </w:r>
      </w:ins>
      <w:moveTo w:id="1316" w:author="Chen Heller" w:date="2023-01-03T17:26:00Z">
        <w:del w:id="131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318" w:author="Chen Heller" w:date="2023-01-03T17:26:00Z">
          <w:r>
            <w:t xml:space="preserve"> on the 4</w:t>
          </w:r>
          <w:proofErr w:type="spellStart"/>
          <w:r w:rsidRPr="00C83062">
            <w:rPr>
              <w:vertAlign w:val="superscript"/>
            </w:rPr>
            <w:t>th</w:t>
          </w:r>
          <w:proofErr w:type="spellEnd"/>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308"/>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319" w:author="Chen Heller" w:date="2023-01-17T10:48:00Z"/>
        </w:rPr>
        <w:pPrChange w:id="1320" w:author="Chen Heller" w:date="2023-01-03T16:16:00Z">
          <w:pPr>
            <w:pStyle w:val="Heading3"/>
          </w:pPr>
        </w:pPrChange>
      </w:pPr>
      <w:bookmarkStart w:id="1321" w:name="_Toc114485392"/>
      <w:del w:id="1322" w:author="Chen Heller" w:date="2023-01-17T10:48:00Z">
        <w:r w:rsidDel="007B4B60">
          <w:lastRenderedPageBreak/>
          <w:delText>Exclusion criteria</w:delText>
        </w:r>
        <w:bookmarkEnd w:id="1321"/>
      </w:del>
    </w:p>
    <w:p w14:paraId="312384C8" w14:textId="35968B5A" w:rsidR="00D826D9" w:rsidRDefault="001A3B6D" w:rsidP="007D1A08">
      <w:pPr>
        <w:ind w:firstLine="0"/>
        <w:rPr>
          <w:ins w:id="1323" w:author="Chen Heller" w:date="2023-01-09T17:17:00Z"/>
        </w:rPr>
      </w:pPr>
      <w:moveToRangeStart w:id="1324" w:author="Chen Heller" w:date="2023-01-03T17:37:00Z" w:name="move123659894"/>
      <w:moveTo w:id="1325" w:author="Chen Heller" w:date="2023-01-03T17:37:00Z">
        <w:del w:id="1326"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327"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324"/>
      <w:del w:id="1328"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329"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330" w:author="Chen Heller" w:date="2023-01-09T17:17:00Z"/>
        </w:rPr>
        <w:pPrChange w:id="1331" w:author="Chen Heller" w:date="2023-01-09T17:29:00Z">
          <w:pPr>
            <w:pStyle w:val="Heading3"/>
          </w:pPr>
        </w:pPrChange>
      </w:pPr>
      <w:ins w:id="1332" w:author="Chen Heller" w:date="2023-01-09T17:17:00Z">
        <w:r>
          <w:t>Analysis</w:t>
        </w:r>
      </w:ins>
    </w:p>
    <w:p w14:paraId="672F29D2" w14:textId="6B48CE21" w:rsidR="008F4EDF" w:rsidRDefault="00CA397F" w:rsidP="00904C49">
      <w:pPr>
        <w:rPr>
          <w:ins w:id="1333" w:author="Chen Heller" w:date="2023-01-10T10:52:00Z"/>
        </w:rPr>
      </w:pPr>
      <w:ins w:id="1334" w:author="Chen Heller" w:date="2023-01-09T17:17:00Z">
        <w:r>
          <w:t xml:space="preserve">All the comparisons between the congruent and incongruent conditions were corrected for multiple comparisons using the Tree-BH method </w:t>
        </w:r>
      </w:ins>
      <w:ins w:id="1335" w:author="Chen Heller" w:date="2023-01-17T10:53:00Z">
        <w:r w:rsidR="00F5543D">
          <w:t xml:space="preserve">(Supplementary </w:t>
        </w:r>
      </w:ins>
      <w:ins w:id="1336" w:author="Chen Heller" w:date="2023-01-17T10:54:00Z">
        <w:r w:rsidR="003A5915">
          <w:t>F</w:t>
        </w:r>
      </w:ins>
      <w:ins w:id="1337" w:author="Chen Heller" w:date="2023-01-17T10:53:00Z">
        <w:r w:rsidR="00F5543D">
          <w:t xml:space="preserve">igure [ref]) </w:t>
        </w:r>
      </w:ins>
      <w:ins w:id="1338"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339" w:author="Chen Heller" w:date="2023-03-02T15:06:00Z">
        <w:r w:rsidR="00E61A7B">
          <w:t>The n</w:t>
        </w:r>
      </w:ins>
      <w:ins w:id="1340"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1341" w:author="Chen Heller" w:date="2023-01-17T10:54:00Z">
        <w:r w:rsidR="003A5915">
          <w:t xml:space="preserve"> Supplementary Figure [ref]</w:t>
        </w:r>
      </w:ins>
      <w:ins w:id="1342" w:author="Chen Heller" w:date="2023-01-09T17:17:00Z">
        <w:r>
          <w:t>).</w:t>
        </w:r>
      </w:ins>
    </w:p>
    <w:p w14:paraId="0B2AF24F" w14:textId="4DA0CAEB" w:rsidR="00CA397F" w:rsidRPr="00B7042B" w:rsidRDefault="00A64751">
      <w:pPr>
        <w:pPrChange w:id="1343" w:author="Chen Heller" w:date="2023-02-26T14:40:00Z">
          <w:pPr>
            <w:ind w:firstLine="0"/>
          </w:pPr>
        </w:pPrChange>
      </w:pPr>
      <w:ins w:id="1344" w:author="Chen Heller" w:date="2023-02-26T14:58:00Z">
        <w:r>
          <w:t>Three c</w:t>
        </w:r>
      </w:ins>
      <w:ins w:id="1345" w:author="Chen Heller" w:date="2023-01-10T10:54:00Z">
        <w:r w:rsidR="001D24FE">
          <w:t>omments received from colleagues a</w:t>
        </w:r>
      </w:ins>
      <w:ins w:id="1346" w:author="Chen Heller" w:date="2023-01-09T17:17:00Z">
        <w:r w:rsidR="00CA397F">
          <w:t xml:space="preserve">fter </w:t>
        </w:r>
      </w:ins>
      <w:ins w:id="1347" w:author="Chen Heller" w:date="2023-01-10T10:54:00Z">
        <w:r w:rsidR="001D24FE">
          <w:t xml:space="preserve">the </w:t>
        </w:r>
      </w:ins>
      <w:ins w:id="1348" w:author="Chen Heller" w:date="2023-01-09T17:17:00Z">
        <w:r w:rsidR="00CA397F">
          <w:t>submission of the pre-</w:t>
        </w:r>
      </w:ins>
      <w:ins w:id="1349" w:author="Chen Heller" w:date="2023-01-09T17:18:00Z">
        <w:r w:rsidR="00CA397F">
          <w:t>registration</w:t>
        </w:r>
      </w:ins>
      <w:ins w:id="1350" w:author="Chen Heller" w:date="2023-01-09T17:17:00Z">
        <w:r w:rsidR="00CA397F">
          <w:t xml:space="preserve"> document</w:t>
        </w:r>
      </w:ins>
      <w:ins w:id="1351" w:author="Chen Heller" w:date="2023-01-10T10:54:00Z">
        <w:r w:rsidR="001D24FE">
          <w:t xml:space="preserve"> </w:t>
        </w:r>
      </w:ins>
      <w:ins w:id="1352" w:author="Chen Heller" w:date="2023-01-10T10:55:00Z">
        <w:r w:rsidR="003E480D">
          <w:t xml:space="preserve">prompted </w:t>
        </w:r>
      </w:ins>
      <w:ins w:id="1353" w:author="Chen Heller" w:date="2023-01-10T11:00:00Z">
        <w:r w:rsidR="00527E95">
          <w:t xml:space="preserve">additional </w:t>
        </w:r>
      </w:ins>
      <w:ins w:id="1354" w:author="Chen Heller" w:date="2023-01-10T10:55:00Z">
        <w:r w:rsidR="003E480D">
          <w:t>analyses.</w:t>
        </w:r>
      </w:ins>
      <w:ins w:id="1355" w:author="Chen Heller" w:date="2023-01-10T10:59:00Z">
        <w:r w:rsidR="004C0A6C">
          <w:t xml:space="preserve"> </w:t>
        </w:r>
      </w:ins>
      <w:ins w:id="1356" w:author="Chen Heller" w:date="2023-01-10T10:55:00Z">
        <w:r w:rsidR="003E480D">
          <w:t xml:space="preserve">The first </w:t>
        </w:r>
      </w:ins>
      <w:ins w:id="1357" w:author="Chen Heller" w:date="2023-01-10T10:57:00Z">
        <w:r w:rsidR="00E543B7">
          <w:t>addresses</w:t>
        </w:r>
      </w:ins>
      <w:ins w:id="1358" w:author="Chen Heller" w:date="2023-01-10T10:56:00Z">
        <w:r w:rsidR="00E543B7">
          <w:t xml:space="preserve"> the high variability between participants</w:t>
        </w:r>
      </w:ins>
      <w:ins w:id="1359" w:author="Chen Heller" w:date="2023-01-10T10:57:00Z">
        <w:r w:rsidR="005345F0">
          <w:t xml:space="preserve"> </w:t>
        </w:r>
      </w:ins>
      <w:ins w:id="1360" w:author="Chen Heller" w:date="2023-01-10T11:01:00Z">
        <w:r w:rsidR="00781772">
          <w:t>which</w:t>
        </w:r>
      </w:ins>
      <w:ins w:id="1361" w:author="Chen Heller" w:date="2023-01-10T10:57:00Z">
        <w:r w:rsidR="005345F0">
          <w:t xml:space="preserve"> can obscure smaller but highly consistent effects. </w:t>
        </w:r>
      </w:ins>
      <w:ins w:id="1362" w:author="Chen Heller" w:date="2023-01-10T10:58:00Z">
        <w:r w:rsidR="005345F0">
          <w:t xml:space="preserve">To </w:t>
        </w:r>
      </w:ins>
      <w:ins w:id="1363" w:author="Chen Heller" w:date="2023-01-17T10:56:00Z">
        <w:r w:rsidR="00C6487E">
          <w:t>tackle this issue</w:t>
        </w:r>
      </w:ins>
      <w:ins w:id="1364" w:author="Chen Heller" w:date="2023-01-10T11:07:00Z">
        <w:r w:rsidR="0001355D">
          <w:t>,</w:t>
        </w:r>
      </w:ins>
      <w:ins w:id="1365" w:author="Chen Heller" w:date="2023-01-10T10:58:00Z">
        <w:r w:rsidR="005345F0">
          <w:t xml:space="preserve"> </w:t>
        </w:r>
      </w:ins>
      <w:ins w:id="1366" w:author="Chen Heller" w:date="2023-01-10T11:07:00Z">
        <w:r w:rsidR="0001355D">
          <w:t xml:space="preserve">the </w:t>
        </w:r>
      </w:ins>
      <w:ins w:id="1367" w:author="Chen Heller" w:date="2023-01-10T10:58:00Z">
        <w:r w:rsidR="005345F0">
          <w:t>non-</w:t>
        </w:r>
        <w:r w:rsidR="005345F0">
          <w:lastRenderedPageBreak/>
          <w:t>timeseries variables were normalized within participant</w:t>
        </w:r>
      </w:ins>
      <w:ins w:id="1368" w:author="Chen Heller" w:date="2023-01-10T10:59:00Z">
        <w:r w:rsidR="005345F0">
          <w:t>.</w:t>
        </w:r>
      </w:ins>
      <w:ins w:id="1369" w:author="Chen Heller" w:date="2023-01-10T11:07:00Z">
        <w:r w:rsidR="00807DAB">
          <w:t xml:space="preserve"> </w:t>
        </w:r>
      </w:ins>
      <w:ins w:id="1370" w:author="Chen Heller" w:date="2023-01-10T11:08:00Z">
        <w:r w:rsidR="00807DAB">
          <w:t xml:space="preserve">Both the original and the </w:t>
        </w:r>
      </w:ins>
      <w:ins w:id="1371" w:author="Chen Heller" w:date="2023-02-26T14:42:00Z">
        <w:r w:rsidR="0046755E">
          <w:t>normalized</w:t>
        </w:r>
      </w:ins>
      <w:ins w:id="1372" w:author="Chen Heller" w:date="2023-01-10T11:08:00Z">
        <w:r w:rsidR="00807DAB">
          <w:t xml:space="preserve"> analys</w:t>
        </w:r>
      </w:ins>
      <w:ins w:id="1373" w:author="Chen Heller" w:date="2023-01-16T15:02:00Z">
        <w:r w:rsidR="00DB2938">
          <w:t>i</w:t>
        </w:r>
      </w:ins>
      <w:ins w:id="1374" w:author="Chen Heller" w:date="2023-01-10T11:08:00Z">
        <w:r w:rsidR="00807DAB">
          <w:t>s r</w:t>
        </w:r>
      </w:ins>
      <w:ins w:id="1375" w:author="Chen Heller" w:date="2023-01-10T11:07:00Z">
        <w:r w:rsidR="00807DAB">
          <w:t>esult</w:t>
        </w:r>
      </w:ins>
      <w:ins w:id="1376" w:author="Chen Heller" w:date="2023-01-10T11:08:00Z">
        <w:r w:rsidR="00807DAB">
          <w:t xml:space="preserve">s are provided </w:t>
        </w:r>
      </w:ins>
      <w:ins w:id="1377" w:author="Chen Heller" w:date="2023-01-10T11:09:00Z">
        <w:r w:rsidR="00CF4EE8">
          <w:t xml:space="preserve">in </w:t>
        </w:r>
      </w:ins>
      <w:ins w:id="1378" w:author="Chen Heller" w:date="2023-01-17T10:56:00Z">
        <w:r w:rsidR="0090221B">
          <w:t>T</w:t>
        </w:r>
      </w:ins>
      <w:ins w:id="1379" w:author="Chen Heller" w:date="2023-01-10T11:09:00Z">
        <w:r w:rsidR="00CF4EE8">
          <w:t>able [ref]</w:t>
        </w:r>
      </w:ins>
      <w:ins w:id="1380" w:author="Chen Heller" w:date="2023-01-10T11:08:00Z">
        <w:r w:rsidR="00807DAB">
          <w:t>.</w:t>
        </w:r>
      </w:ins>
      <w:ins w:id="1381" w:author="Chen Heller" w:date="2023-01-10T11:02:00Z">
        <w:r w:rsidR="00B7042B">
          <w:t xml:space="preserve"> </w:t>
        </w:r>
      </w:ins>
      <w:ins w:id="1382" w:author="Chen Heller" w:date="2023-01-10T11:03:00Z">
        <w:r w:rsidR="00B7042B">
          <w:t xml:space="preserve">The second </w:t>
        </w:r>
      </w:ins>
      <w:ins w:id="1383" w:author="Chen Heller" w:date="2023-02-26T14:59:00Z">
        <w:r>
          <w:t>comment</w:t>
        </w:r>
      </w:ins>
      <w:ins w:id="1384" w:author="Chen Heller" w:date="2023-01-10T11:09:00Z">
        <w:r w:rsidR="007C1881">
          <w:t xml:space="preserve"> </w:t>
        </w:r>
      </w:ins>
      <w:ins w:id="1385" w:author="Chen Heller" w:date="2023-02-26T12:35:00Z">
        <w:r w:rsidR="00DB7EF8">
          <w:t>acknowledge</w:t>
        </w:r>
      </w:ins>
      <w:ins w:id="1386" w:author="Chen Heller" w:date="2023-02-26T14:59:00Z">
        <w:r>
          <w:t>d</w:t>
        </w:r>
      </w:ins>
      <w:ins w:id="1387" w:author="Chen Heller" w:date="2023-02-26T12:35:00Z">
        <w:r w:rsidR="00DB7EF8">
          <w:t xml:space="preserve"> </w:t>
        </w:r>
      </w:ins>
      <w:ins w:id="1388" w:author="Chen Heller" w:date="2023-01-17T10:57:00Z">
        <w:r w:rsidR="003037BC">
          <w:t>the</w:t>
        </w:r>
      </w:ins>
      <w:ins w:id="1389" w:author="Chen Heller" w:date="2023-01-09T17:30:00Z">
        <w:r w:rsidR="00CC0F3F">
          <w:t xml:space="preserve"> </w:t>
        </w:r>
      </w:ins>
      <w:ins w:id="1390" w:author="Chen Heller" w:date="2023-02-26T12:35:00Z">
        <w:r w:rsidR="00DB7EF8">
          <w:t xml:space="preserve">importance </w:t>
        </w:r>
      </w:ins>
      <w:ins w:id="1391" w:author="Chen Heller" w:date="2023-01-09T17:30:00Z">
        <w:r w:rsidR="00CC0F3F">
          <w:t xml:space="preserve">of the </w:t>
        </w:r>
      </w:ins>
      <w:ins w:id="1392" w:author="Chen Heller" w:date="2023-03-06T09:36:00Z">
        <w:r w:rsidR="004067E4">
          <w:t xml:space="preserve">congruency effect's </w:t>
        </w:r>
      </w:ins>
      <w:ins w:id="1393" w:author="Chen Heller" w:date="2023-01-10T11:14:00Z">
        <w:r w:rsidR="00A3121A">
          <w:t>temporal aspect</w:t>
        </w:r>
      </w:ins>
      <w:ins w:id="1394" w:author="Chen Heller" w:date="2023-01-10T11:15:00Z">
        <w:r w:rsidR="00A3121A">
          <w:t xml:space="preserve">, which </w:t>
        </w:r>
      </w:ins>
      <w:ins w:id="1395" w:author="Chen Heller" w:date="2023-01-10T11:18:00Z">
        <w:r w:rsidR="00336757">
          <w:t xml:space="preserve">can </w:t>
        </w:r>
      </w:ins>
      <w:ins w:id="1396" w:author="Chen Heller" w:date="2023-01-10T11:15:00Z">
        <w:r w:rsidR="00A3121A">
          <w:t xml:space="preserve">be </w:t>
        </w:r>
      </w:ins>
      <w:ins w:id="1397" w:author="Chen Heller" w:date="2023-01-17T10:57:00Z">
        <w:r w:rsidR="003037BC">
          <w:t xml:space="preserve">accessed </w:t>
        </w:r>
      </w:ins>
      <w:ins w:id="1398" w:author="Chen Heller" w:date="2023-01-10T11:18:00Z">
        <w:r w:rsidR="00336757">
          <w:t xml:space="preserve">only </w:t>
        </w:r>
      </w:ins>
      <w:ins w:id="1399" w:author="Chen Heller" w:date="2023-01-10T11:20:00Z">
        <w:r w:rsidR="00A637E9">
          <w:t xml:space="preserve">when </w:t>
        </w:r>
      </w:ins>
      <w:ins w:id="1400" w:author="Chen Heller" w:date="2023-02-26T12:36:00Z">
        <w:r w:rsidR="00640699">
          <w:t xml:space="preserve">avoiding </w:t>
        </w:r>
      </w:ins>
      <w:ins w:id="1401" w:author="Chen Heller" w:date="2023-01-10T11:15:00Z">
        <w:r w:rsidR="00DC14CE">
          <w:t>spatial normaliz</w:t>
        </w:r>
      </w:ins>
      <w:ins w:id="1402" w:author="Chen Heller" w:date="2023-01-10T11:18:00Z">
        <w:r w:rsidR="00336757">
          <w:t>ation</w:t>
        </w:r>
      </w:ins>
      <w:ins w:id="1403" w:author="Chen Heller" w:date="2023-01-09T17:31:00Z">
        <w:r w:rsidR="00CC0F3F">
          <w:t xml:space="preserve">. </w:t>
        </w:r>
      </w:ins>
      <w:ins w:id="1404" w:author="Chen Heller" w:date="2023-01-17T10:58:00Z">
        <w:r w:rsidR="005D0E4D">
          <w:t>T</w:t>
        </w:r>
      </w:ins>
      <w:ins w:id="1405" w:author="Chen Heller" w:date="2023-01-09T17:18:00Z">
        <w:r w:rsidR="00CA397F">
          <w:t xml:space="preserve">o </w:t>
        </w:r>
      </w:ins>
      <w:ins w:id="1406" w:author="Chen Heller" w:date="2023-01-10T11:25:00Z">
        <w:r w:rsidR="000552C6">
          <w:t>average</w:t>
        </w:r>
      </w:ins>
      <w:ins w:id="1407" w:author="Chen Heller" w:date="2023-01-10T11:24:00Z">
        <w:r w:rsidR="00722085">
          <w:t xml:space="preserve"> </w:t>
        </w:r>
      </w:ins>
      <w:ins w:id="1408" w:author="Chen Heller" w:date="2023-01-09T17:18:00Z">
        <w:r w:rsidR="00CA397F">
          <w:t xml:space="preserve">the </w:t>
        </w:r>
      </w:ins>
      <w:ins w:id="1409" w:author="Chen Heller" w:date="2023-01-10T11:22:00Z">
        <w:r w:rsidR="00751A94">
          <w:t xml:space="preserve">non-normalized </w:t>
        </w:r>
      </w:ins>
      <w:ins w:id="1410" w:author="Chen Heller" w:date="2023-01-09T17:18:00Z">
        <w:r w:rsidR="00CA397F">
          <w:t xml:space="preserve">trajectories, all trials </w:t>
        </w:r>
      </w:ins>
      <w:ins w:id="1411" w:author="Chen Heller" w:date="2023-02-26T14:26:00Z">
        <w:r w:rsidR="00D0099E">
          <w:t>had to be trimmed to an identical length</w:t>
        </w:r>
      </w:ins>
      <w:ins w:id="1412" w:author="Chen Heller" w:date="2023-03-06T09:42:00Z">
        <w:r w:rsidR="00AA45CA">
          <w:t xml:space="preserve"> of 340ms</w:t>
        </w:r>
      </w:ins>
      <w:ins w:id="1413" w:author="Chen Heller" w:date="2023-02-26T14:26:00Z">
        <w:r w:rsidR="00D0099E">
          <w:t xml:space="preserve">. </w:t>
        </w:r>
      </w:ins>
      <w:ins w:id="1414" w:author="Chen Heller" w:date="2023-03-06T09:42:00Z">
        <w:r w:rsidR="00AA45CA">
          <w:t>Ninety perc</w:t>
        </w:r>
      </w:ins>
      <w:ins w:id="1415" w:author="Chen Heller" w:date="2023-03-06T09:43:00Z">
        <w:r w:rsidR="00AA45CA">
          <w:t>ent o</w:t>
        </w:r>
      </w:ins>
      <w:ins w:id="1416" w:author="Chen Heller" w:date="2023-03-06T09:36:00Z">
        <w:r w:rsidR="004067E4">
          <w:t xml:space="preserve">f the trials </w:t>
        </w:r>
      </w:ins>
      <w:ins w:id="1417" w:author="Chen Heller" w:date="2023-03-06T09:41:00Z">
        <w:r w:rsidR="00876B5F">
          <w:t xml:space="preserve">were </w:t>
        </w:r>
      </w:ins>
      <w:ins w:id="1418" w:author="Chen Heller" w:date="2023-03-06T09:37:00Z">
        <w:r w:rsidR="004067E4">
          <w:t>340ms long</w:t>
        </w:r>
      </w:ins>
      <w:ins w:id="1419" w:author="Chen Heller" w:date="2023-03-06T09:43:00Z">
        <w:r w:rsidR="00AA45CA">
          <w:t xml:space="preserve"> or longer</w:t>
        </w:r>
      </w:ins>
      <w:ins w:id="1420" w:author="Chen Heller" w:date="2023-03-06T09:37:00Z">
        <w:r w:rsidR="004067E4">
          <w:t xml:space="preserve">, </w:t>
        </w:r>
      </w:ins>
      <w:ins w:id="1421" w:author="Chen Heller" w:date="2023-03-06T09:43:00Z">
        <w:r w:rsidR="00AA45CA">
          <w:t xml:space="preserve">and </w:t>
        </w:r>
      </w:ins>
      <w:ins w:id="1422" w:author="Chen Heller" w:date="2023-02-26T14:46:00Z">
        <w:r w:rsidR="00381EBD">
          <w:t>t</w:t>
        </w:r>
      </w:ins>
      <w:ins w:id="1423" w:author="Chen Heller" w:date="2023-01-10T11:23:00Z">
        <w:r w:rsidR="001719E9">
          <w:t xml:space="preserve">he </w:t>
        </w:r>
      </w:ins>
      <w:ins w:id="1424" w:author="Chen Heller" w:date="2023-01-09T17:18:00Z">
        <w:r w:rsidR="00CA397F">
          <w:t xml:space="preserve">other 10% </w:t>
        </w:r>
      </w:ins>
      <w:ins w:id="1425" w:author="Chen Heller" w:date="2023-03-06T09:43:00Z">
        <w:r w:rsidR="00AA45CA">
          <w:t xml:space="preserve">were </w:t>
        </w:r>
      </w:ins>
      <w:ins w:id="1426" w:author="Chen Heller" w:date="2023-01-09T17:18:00Z">
        <w:r w:rsidR="00CA397F">
          <w:t xml:space="preserve">excluded. </w:t>
        </w:r>
      </w:ins>
      <w:ins w:id="1427" w:author="Chen Heller" w:date="2023-03-06T09:30:00Z">
        <w:r w:rsidR="00FA5D8E">
          <w:t xml:space="preserve">To approximate the onset and offset of the congruency effect </w:t>
        </w:r>
      </w:ins>
      <w:ins w:id="1428" w:author="Chen Heller" w:date="2023-03-06T09:31:00Z">
        <w:r w:rsidR="00FA5D8E">
          <w:t>the deviation from the center</w:t>
        </w:r>
      </w:ins>
      <w:ins w:id="1429" w:author="Chen Heller" w:date="2023-03-06T09:43:00Z">
        <w:r w:rsidR="00D46738">
          <w:t xml:space="preserve"> was </w:t>
        </w:r>
      </w:ins>
      <w:ins w:id="1430" w:author="Chen Heller" w:date="2023-03-06T09:44:00Z">
        <w:r w:rsidR="00D46738">
          <w:t xml:space="preserve">estimated for each point in time. </w:t>
        </w:r>
      </w:ins>
      <w:ins w:id="1431" w:author="Chen Heller" w:date="2023-02-26T14:34:00Z">
        <w:r w:rsidR="00126BF0">
          <w:t xml:space="preserve">The third </w:t>
        </w:r>
      </w:ins>
      <w:ins w:id="1432" w:author="Chen Heller" w:date="2023-02-26T14:59:00Z">
        <w:r w:rsidR="0081408E">
          <w:t>comment</w:t>
        </w:r>
      </w:ins>
      <w:ins w:id="1433" w:author="Chen Heller" w:date="2023-02-26T14:34:00Z">
        <w:r w:rsidR="00126BF0">
          <w:t xml:space="preserve"> </w:t>
        </w:r>
      </w:ins>
      <w:ins w:id="1434" w:author="Chen Heller" w:date="2023-02-26T14:58:00Z">
        <w:r>
          <w:t xml:space="preserve">stressed </w:t>
        </w:r>
      </w:ins>
      <w:ins w:id="1435" w:author="Chen Heller" w:date="2023-02-26T14:47:00Z">
        <w:r w:rsidR="00E83AFB">
          <w:t xml:space="preserve">the examination of </w:t>
        </w:r>
      </w:ins>
      <w:ins w:id="1436" w:author="Chen Heller" w:date="2023-02-26T14:34:00Z">
        <w:r w:rsidR="00126BF0">
          <w:t>horizontal velocity and impl</w:t>
        </w:r>
      </w:ins>
      <w:ins w:id="1437" w:author="Chen Heller" w:date="2023-02-26T14:35:00Z">
        <w:r w:rsidR="00126BF0">
          <w:t xml:space="preserve">ied endpoint </w:t>
        </w:r>
      </w:ins>
      <w:ins w:id="1438" w:author="Chen Heller" w:date="2023-02-26T14:59:00Z">
        <w:r w:rsidR="0081408E">
          <w:t xml:space="preserve">since they </w:t>
        </w:r>
      </w:ins>
      <w:ins w:id="1439" w:author="Chen Heller" w:date="2023-02-26T14:37:00Z">
        <w:r w:rsidR="006D15E5">
          <w:t>are sensitive to changes in direction and should therefor</w:t>
        </w:r>
      </w:ins>
      <w:ins w:id="1440" w:author="Chen Heller" w:date="2023-03-02T15:07:00Z">
        <w:r w:rsidR="000E6EFE">
          <w:t>e</w:t>
        </w:r>
      </w:ins>
      <w:ins w:id="1441" w:author="Chen Heller" w:date="2023-02-26T14:37:00Z">
        <w:r w:rsidR="006D15E5">
          <w:t xml:space="preserve"> reflect the participant's intentions earlier than the </w:t>
        </w:r>
      </w:ins>
      <w:ins w:id="1442" w:author="Chen Heller" w:date="2023-02-26T14:43:00Z">
        <w:r w:rsidR="00C01C94">
          <w:t xml:space="preserve">raw </w:t>
        </w:r>
      </w:ins>
      <w:ins w:id="1443" w:author="Chen Heller" w:date="2023-02-26T14:37:00Z">
        <w:r w:rsidR="006D15E5">
          <w:t>trajectory [</w:t>
        </w:r>
        <w:commentRangeStart w:id="1444"/>
        <w:r w:rsidR="006D15E5">
          <w:t>ref</w:t>
        </w:r>
        <w:commentRangeEnd w:id="1444"/>
        <w:r w:rsidR="006D15E5">
          <w:rPr>
            <w:rStyle w:val="CommentReference"/>
          </w:rPr>
          <w:commentReference w:id="1444"/>
        </w:r>
        <w:r w:rsidR="006D15E5">
          <w:t>].</w:t>
        </w:r>
      </w:ins>
      <w:ins w:id="1445" w:author="Chen Heller" w:date="2023-02-26T14:21:00Z">
        <w:r w:rsidR="004A6AC6">
          <w:t xml:space="preserve"> Horizontal velocity was derived by dividing the distance along the X</w:t>
        </w:r>
      </w:ins>
      <w:ins w:id="1446" w:author="Chen Heller" w:date="2023-03-02T15:07:00Z">
        <w:r w:rsidR="009B2B64">
          <w:t>-</w:t>
        </w:r>
      </w:ins>
      <w:ins w:id="1447" w:author="Chen Heller" w:date="2023-02-26T14:21:00Z">
        <w:r w:rsidR="004A6AC6">
          <w:t>axis between each two points by the sampling rate</w:t>
        </w:r>
      </w:ins>
      <w:ins w:id="1448" w:author="Chen Heller" w:date="2023-02-26T14:37:00Z">
        <w:r w:rsidR="00677835">
          <w:t xml:space="preserve">, </w:t>
        </w:r>
      </w:ins>
      <w:ins w:id="1449" w:author="Chen Heller" w:date="2023-02-26T14:48:00Z">
        <w:r w:rsidR="006C7F90">
          <w:t>while</w:t>
        </w:r>
      </w:ins>
      <w:ins w:id="1450" w:author="Chen Heller" w:date="2023-03-02T15:07:00Z">
        <w:r w:rsidR="00025A21">
          <w:t xml:space="preserve"> the</w:t>
        </w:r>
      </w:ins>
      <w:ins w:id="1451" w:author="Chen Heller" w:date="2023-02-26T14:48:00Z">
        <w:r w:rsidR="006C7F90">
          <w:t xml:space="preserve"> </w:t>
        </w:r>
      </w:ins>
      <w:ins w:id="1452" w:author="Chen Heller" w:date="2023-02-26T14:37:00Z">
        <w:r w:rsidR="00677835">
          <w:t xml:space="preserve">implied endpoint was indicated </w:t>
        </w:r>
      </w:ins>
      <w:ins w:id="1453" w:author="Chen Heller" w:date="2023-02-26T14:38:00Z">
        <w:r w:rsidR="00677835">
          <w:t xml:space="preserve">by the intersection between the </w:t>
        </w:r>
      </w:ins>
      <w:ins w:id="1454" w:author="Chen Heller" w:date="2023-02-26T14:39:00Z">
        <w:r w:rsidR="00885A46">
          <w:t xml:space="preserve">present </w:t>
        </w:r>
      </w:ins>
      <w:ins w:id="1455" w:author="Chen Heller" w:date="2023-02-26T14:38:00Z">
        <w:r w:rsidR="00677835">
          <w:t>tangent to the trajectory and the screen</w:t>
        </w:r>
      </w:ins>
      <w:ins w:id="1456" w:author="Chen Heller" w:date="2023-02-26T14:21:00Z">
        <w:r w:rsidR="004A6AC6">
          <w:t>.</w:t>
        </w:r>
      </w:ins>
      <w:ins w:id="1457" w:author="Chen Heller" w:date="2023-02-26T14:40:00Z">
        <w:r w:rsidR="003F1160">
          <w:t xml:space="preserve"> The congruency effect</w:t>
        </w:r>
      </w:ins>
      <w:ins w:id="1458" w:author="Chen Heller" w:date="2023-03-06T09:51:00Z">
        <w:r w:rsidR="00CF5AA9">
          <w:t>'s onset and offset were</w:t>
        </w:r>
      </w:ins>
      <w:ins w:id="1459" w:author="Chen Heller" w:date="2023-02-26T14:40:00Z">
        <w:r w:rsidR="003F1160">
          <w:t xml:space="preserve"> estimated </w:t>
        </w:r>
      </w:ins>
      <w:ins w:id="1460" w:author="Chen Heller" w:date="2023-01-17T11:00:00Z">
        <w:r w:rsidR="00F10B87">
          <w:t>by conducting a</w:t>
        </w:r>
      </w:ins>
      <w:ins w:id="1461" w:author="Chen Heller" w:date="2023-01-09T17:18:00Z">
        <w:r w:rsidR="00CA397F">
          <w:t xml:space="preserve"> </w:t>
        </w:r>
        <w:commentRangeStart w:id="1462"/>
        <w:r w:rsidR="00CA397F">
          <w:t>t-test at every time</w:t>
        </w:r>
      </w:ins>
      <w:ins w:id="1463" w:author="Chen Heller" w:date="2023-03-02T15:07:00Z">
        <w:r w:rsidR="00E966E6">
          <w:t xml:space="preserve"> </w:t>
        </w:r>
      </w:ins>
      <w:ins w:id="1464" w:author="Chen Heller" w:date="2023-01-09T17:18:00Z">
        <w:r w:rsidR="00CA397F">
          <w:t>point</w:t>
        </w:r>
      </w:ins>
      <w:commentRangeEnd w:id="1462"/>
      <w:ins w:id="1465" w:author="Chen Heller" w:date="2023-01-10T11:05:00Z">
        <w:r w:rsidR="008566E6">
          <w:rPr>
            <w:rStyle w:val="CommentReference"/>
          </w:rPr>
          <w:commentReference w:id="1462"/>
        </w:r>
      </w:ins>
      <w:ins w:id="1466" w:author="Chen Heller" w:date="2023-01-09T17:18:00Z">
        <w:r w:rsidR="00CA397F">
          <w:t xml:space="preserve">, and </w:t>
        </w:r>
      </w:ins>
      <w:ins w:id="1467" w:author="Chen Heller" w:date="2023-01-17T11:01:00Z">
        <w:r w:rsidR="00B9255F">
          <w:t xml:space="preserve">clustering together </w:t>
        </w:r>
      </w:ins>
      <w:ins w:id="1468" w:author="Chen Heller" w:date="2023-01-09T17:18:00Z">
        <w:r w:rsidR="00CA397F">
          <w:t>adjacent significant values</w:t>
        </w:r>
      </w:ins>
      <w:ins w:id="1469" w:author="Chen Heller" w:date="2023-01-10T11:27:00Z">
        <w:r w:rsidR="00B176EA">
          <w:t xml:space="preserve"> of </w:t>
        </w:r>
      </w:ins>
      <w:ins w:id="1470" w:author="Chen Heller" w:date="2023-03-02T15:07:00Z">
        <w:r w:rsidR="00DA5861">
          <w:t xml:space="preserve">the </w:t>
        </w:r>
      </w:ins>
      <w:ins w:id="1471" w:author="Chen Heller" w:date="2023-01-10T11:27:00Z">
        <w:r w:rsidR="00B176EA">
          <w:t>similar sign</w:t>
        </w:r>
      </w:ins>
      <w:ins w:id="1472" w:author="Chen Heller" w:date="2023-01-09T17:18:00Z">
        <w:r w:rsidR="00CA397F">
          <w:t xml:space="preserve">. Then a permutation and clustering procedure </w:t>
        </w:r>
        <w:commentRangeStart w:id="1473"/>
        <w:commentRangeEnd w:id="1473"/>
        <w:r w:rsidR="00CA397F">
          <w:rPr>
            <w:rStyle w:val="CommentReference"/>
          </w:rPr>
          <w:commentReference w:id="1473"/>
        </w:r>
      </w:ins>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ins w:id="1474" w:author="Chen Heller" w:date="2023-01-09T17:18:00Z">
        <w:r w:rsidR="00CA397F">
          <w:t xml:space="preserve"> was conducted to evaluate the clusters' significance and correct for multiple comparisons. Finally, </w:t>
        </w:r>
      </w:ins>
      <w:ins w:id="1475" w:author="Chen Heller" w:date="2023-01-10T11:27:00Z">
        <w:r w:rsidR="00B176EA">
          <w:t xml:space="preserve">the </w:t>
        </w:r>
      </w:ins>
      <m:oMath>
        <m:r>
          <w:ins w:id="1476" w:author="Chen Heller" w:date="2023-01-10T11:27:00Z">
            <w:rPr>
              <w:rFonts w:ascii="Cambria Math" w:hAnsi="Cambria Math"/>
            </w:rPr>
            <m:t>α</m:t>
          </w:ins>
        </m:r>
      </m:oMath>
      <w:ins w:id="1477" w:author="Chen Heller" w:date="2023-01-10T11:27:00Z">
        <w:r w:rsidR="00B176EA">
          <w:t xml:space="preserve"> value was divided by </w:t>
        </w:r>
      </w:ins>
      <w:ins w:id="1478" w:author="Chen Heller" w:date="2023-01-10T11:28:00Z">
        <w:r w:rsidR="00B176EA">
          <w:t xml:space="preserve">three </w:t>
        </w:r>
      </w:ins>
      <w:ins w:id="1479" w:author="Chen Heller" w:date="2023-01-10T11:27:00Z">
        <w:r w:rsidR="00B176EA">
          <w:t xml:space="preserve">to correct for </w:t>
        </w:r>
      </w:ins>
      <w:ins w:id="1480" w:author="Chen Heller" w:date="2023-01-10T11:28:00Z">
        <w:r w:rsidR="00B176EA">
          <w:t xml:space="preserve">the three permutation and clustering procedures </w:t>
        </w:r>
        <w:commentRangeStart w:id="1481"/>
        <w:r w:rsidR="00B176EA">
          <w:t>performed (</w:t>
        </w:r>
        <w:r w:rsidR="00CC290A">
          <w:t xml:space="preserve">i.e., </w:t>
        </w:r>
      </w:ins>
      <w:ins w:id="1482" w:author="Chen Heller" w:date="2023-01-10T11:29:00Z">
        <w:r w:rsidR="000E3FEB">
          <w:t xml:space="preserve">deviation from center, </w:t>
        </w:r>
      </w:ins>
      <w:ins w:id="1483" w:author="Chen Heller" w:date="2023-01-10T11:28:00Z">
        <w:r w:rsidR="00B176EA">
          <w:t>velocity</w:t>
        </w:r>
      </w:ins>
      <w:ins w:id="1484" w:author="Chen Heller" w:date="2023-01-10T11:29:00Z">
        <w:r w:rsidR="000E3FEB">
          <w:t>, and</w:t>
        </w:r>
      </w:ins>
      <w:ins w:id="1485" w:author="Chen Heller" w:date="2023-01-10T11:28:00Z">
        <w:r w:rsidR="00B176EA">
          <w:t xml:space="preserve"> implied endpoint).</w:t>
        </w:r>
      </w:ins>
      <w:commentRangeEnd w:id="1481"/>
      <w:ins w:id="1486" w:author="Chen Heller" w:date="2023-02-26T12:39:00Z">
        <w:r w:rsidR="00250ADD">
          <w:rPr>
            <w:rStyle w:val="CommentReference"/>
          </w:rPr>
          <w:commentReference w:id="1481"/>
        </w:r>
      </w:ins>
    </w:p>
    <w:p w14:paraId="3AA9C79F" w14:textId="69DF0122" w:rsidR="00D826D9" w:rsidRDefault="00D826D9" w:rsidP="006238E0">
      <w:pPr>
        <w:pStyle w:val="Heading3"/>
      </w:pPr>
      <w:bookmarkStart w:id="1487" w:name="_Toc114485393"/>
      <w:r>
        <w:t>Results</w:t>
      </w:r>
      <w:bookmarkEnd w:id="1487"/>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488"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489" w:author="Chen Heller" w:date="2023-01-04T09:11:00Z" w:name="move123715935"/>
      <w:moveTo w:id="1490" w:author="Chen Heller" w:date="2023-01-04T09:11:00Z">
        <w:r w:rsidR="00462D23">
          <w:t>Because using identical prime</w:t>
        </w:r>
        <w:del w:id="1491" w:author="Chen Heller" w:date="2023-01-17T13:05:00Z">
          <w:r w:rsidR="00462D23" w:rsidDel="009C328A">
            <w:delText>s</w:delText>
          </w:r>
        </w:del>
        <w:r w:rsidR="00462D23">
          <w:t xml:space="preserve"> and target words in the congruent condition biases the responses towards the target, </w:t>
        </w:r>
        <w:del w:id="1492" w:author="Chen Heller" w:date="2023-01-17T13:05:00Z">
          <w:r w:rsidR="00462D23" w:rsidDel="009C328A">
            <w:delText xml:space="preserve">I </w:delText>
          </w:r>
        </w:del>
        <w:r w:rsidR="00462D23">
          <w:t xml:space="preserve">only </w:t>
        </w:r>
      </w:moveTo>
      <w:ins w:id="1493" w:author="Chen Heller" w:date="2023-01-17T13:06:00Z">
        <w:r w:rsidR="009C328A">
          <w:lastRenderedPageBreak/>
          <w:t xml:space="preserve">the incongruent trials </w:t>
        </w:r>
      </w:ins>
      <w:moveTo w:id="1494" w:author="Chen Heller" w:date="2023-01-04T09:11:00Z">
        <w:del w:id="1495" w:author="Chen Heller" w:date="2023-01-17T13:06:00Z">
          <w:r w:rsidR="00462D23" w:rsidDel="009C328A">
            <w:delText xml:space="preserve">analyzed the responses in the incongruent condition to </w:delText>
          </w:r>
        </w:del>
      </w:moveTo>
      <w:ins w:id="1496" w:author="Chen Heller" w:date="2023-01-17T13:06:00Z">
        <w:r w:rsidR="009C328A">
          <w:t xml:space="preserve">were used to </w:t>
        </w:r>
      </w:ins>
      <w:moveTo w:id="1497" w:author="Chen Heller" w:date="2023-01-04T09:11:00Z">
        <w:r w:rsidR="00462D23">
          <w:t>estimate prime visibility.</w:t>
        </w:r>
      </w:moveTo>
      <w:moveToRangeEnd w:id="1489"/>
      <w:ins w:id="1498" w:author="Chen Heller" w:date="2023-01-04T09:12:00Z">
        <w:r w:rsidR="00462D23">
          <w:t xml:space="preserve"> </w:t>
        </w:r>
      </w:ins>
      <w:r w:rsidR="00FD5D3D">
        <w:t xml:space="preserve">Objective recognition performance for the subjectively invisible stimuli was </w:t>
      </w:r>
      <w:ins w:id="1499" w:author="Chen Heller" w:date="2023-01-17T13:07:00Z">
        <w:r w:rsidR="00412DCE">
          <w:t xml:space="preserve">not better than </w:t>
        </w:r>
      </w:ins>
      <w:del w:id="1500" w:author="Chen Heller" w:date="2023-01-17T13:07:00Z">
        <w:r w:rsidR="00FD5D3D" w:rsidDel="00412DCE">
          <w:delText xml:space="preserve">at </w:delText>
        </w:r>
      </w:del>
      <w:r w:rsidR="00FD5D3D">
        <w:t>chance</w:t>
      </w:r>
      <w:del w:id="1501"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0D56B786" w:rsidR="00453F6C" w:rsidRDefault="00652B7D" w:rsidP="000E28EE">
      <w:pPr>
        <w:rPr>
          <w:ins w:id="1502" w:author="Chen Heller" w:date="2023-01-17T13:53:00Z"/>
        </w:rPr>
      </w:pPr>
      <w:r>
        <w:t xml:space="preserve">Congruency effect: </w:t>
      </w:r>
      <w:moveToRangeStart w:id="1503" w:author="Chen Heller" w:date="2023-01-04T09:14:00Z" w:name="move123716079"/>
      <w:moveTo w:id="1504" w:author="Chen Heller" w:date="2023-01-04T09:14:00Z">
        <w:del w:id="1505" w:author="Chen Heller" w:date="2023-01-09T17:17:00Z">
          <w:r w:rsidR="00A7794D" w:rsidDel="00CA397F">
            <w:delText xml:space="preserve">All the comparisons between the congruent and incongruent conditions </w:delText>
          </w:r>
        </w:del>
        <w:del w:id="1506" w:author="Chen Heller" w:date="2023-01-04T09:14:00Z">
          <w:r w:rsidR="00A7794D" w:rsidDel="00A7794D">
            <w:delText xml:space="preserve">in all four experiments </w:delText>
          </w:r>
        </w:del>
        <w:del w:id="1507"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508" w:author="Chen Heller" w:date="2023-01-09T17:17:00Z"/>
      <w:moveTo w:id="1509" w:author="Chen Heller" w:date="2023-01-04T09:14:00Z">
        <w:del w:id="1510"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511" w:author="Chen Heller" w:date="2023-01-09T17:17:00Z"/>
      <w:moveTo w:id="1512" w:author="Chen Heller" w:date="2023-01-04T09:14:00Z">
        <w:del w:id="1513" w:author="Chen Heller" w:date="2023-01-09T17:17:00Z">
          <w:r w:rsidR="00000000">
            <w:fldChar w:fldCharType="separate"/>
          </w:r>
          <w:r w:rsidR="00A7794D" w:rsidDel="00CA397F">
            <w:fldChar w:fldCharType="end"/>
          </w:r>
          <w:r w:rsidR="00A7794D" w:rsidDel="00CA397F">
            <w:delText>).</w:delText>
          </w:r>
        </w:del>
      </w:moveTo>
      <w:moveToRangeEnd w:id="1503"/>
      <w:r w:rsidR="00F01249">
        <w:t xml:space="preserve">A congruency effect was found </w:t>
      </w:r>
      <w:del w:id="1514" w:author="Chen Heller" w:date="2023-02-26T13:36:00Z">
        <w:r w:rsidR="00F01249" w:rsidDel="00C75C58">
          <w:delText xml:space="preserve">in </w:delText>
        </w:r>
      </w:del>
      <w:ins w:id="1515" w:author="Chen Heller" w:date="2023-02-26T13:36:00Z">
        <w:r w:rsidR="00C75C58">
          <w:t xml:space="preserve">with </w:t>
        </w:r>
      </w:ins>
      <w:r w:rsidR="00F01249">
        <w:t>both measures</w:t>
      </w:r>
      <w:del w:id="1516" w:author="Chen Heller" w:date="2023-01-04T11:08:00Z">
        <w:r w:rsidR="00F01249" w:rsidDel="00CB2CC7">
          <w:delText xml:space="preserve">, </w:delText>
        </w:r>
      </w:del>
      <w:ins w:id="1517" w:author="Chen Heller" w:date="2023-01-04T11:08:00Z">
        <w:r w:rsidR="00CB2CC7">
          <w:t xml:space="preserve">. In the reaching task, </w:t>
        </w:r>
      </w:ins>
      <w:del w:id="1518" w:author="Chen Heller" w:date="2023-01-04T11:08:00Z">
        <w:r w:rsidR="00F01249" w:rsidDel="007B2D69">
          <w:delText xml:space="preserve">as was evident by </w:delText>
        </w:r>
      </w:del>
      <w:r w:rsidR="00F01249">
        <w:t xml:space="preserve">the </w:t>
      </w:r>
      <w:del w:id="1519" w:author="Chen Heller" w:date="2023-01-04T11:08:00Z">
        <w:r w:rsidR="00F01249" w:rsidDel="007B2D69">
          <w:delText xml:space="preserve">smaller </w:delText>
        </w:r>
      </w:del>
      <w:r w:rsidR="00F01249">
        <w:t>reach area</w:t>
      </w:r>
      <w:ins w:id="1520"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521" w:author="Chen Heller" w:date="2023-01-04T11:09:00Z">
        <w:r w:rsidR="007B2D69">
          <w:t>, was smaller in the incongruent condition.</w:t>
        </w:r>
      </w:ins>
      <w:ins w:id="1522" w:author="Chen Heller" w:date="2023-03-22T17:50:00Z">
        <w:r w:rsidR="00464331">
          <w:t xml:space="preserve"> Since the average trajectories </w:t>
        </w:r>
      </w:ins>
      <w:ins w:id="1523" w:author="Chen Heller" w:date="2023-03-22T17:55:00Z">
        <w:r w:rsidR="0085053A">
          <w:t>depict</w:t>
        </w:r>
      </w:ins>
      <w:ins w:id="1524" w:author="Chen Heller" w:date="2023-03-22T17:51:00Z">
        <w:r w:rsidR="00464331">
          <w:t xml:space="preserve"> the bias but not the actual </w:t>
        </w:r>
      </w:ins>
      <w:ins w:id="1525" w:author="Chen Heller" w:date="2023-03-22T17:52:00Z">
        <w:r w:rsidR="00171DE5">
          <w:t>paths</w:t>
        </w:r>
      </w:ins>
      <w:ins w:id="1526" w:author="Chen Heller" w:date="2023-03-22T17:51:00Z">
        <w:r w:rsidR="00464331">
          <w:t xml:space="preserve">, </w:t>
        </w:r>
      </w:ins>
      <w:ins w:id="1527" w:author="Chen Heller" w:date="2023-03-22T17:57:00Z">
        <w:r w:rsidR="00B32030" w:rsidRPr="00B32030">
          <w:fldChar w:fldCharType="begin"/>
        </w:r>
        <w:r w:rsidR="00B32030" w:rsidRPr="00B32030">
          <w:instrText xml:space="preserve"> REF _Ref130400292 \h </w:instrText>
        </w:r>
      </w:ins>
      <w:r w:rsidR="00B32030" w:rsidRPr="00B32030">
        <w:rPr>
          <w:rPrChange w:id="1528" w:author="Chen Heller" w:date="2023-03-22T17:58:00Z">
            <w:rPr>
              <w:b/>
              <w:bCs/>
            </w:rPr>
          </w:rPrChange>
        </w:rPr>
        <w:instrText xml:space="preserve"> \* MERGEFORMAT </w:instrText>
      </w:r>
      <w:r w:rsidR="00B32030" w:rsidRPr="00B32030">
        <w:fldChar w:fldCharType="separate"/>
      </w:r>
      <w:ins w:id="1529" w:author="Chen Heller" w:date="2023-03-22T17:57:00Z">
        <w:r w:rsidR="00B32030" w:rsidRPr="00B32030">
          <w:rPr>
            <w:rPrChange w:id="1530" w:author="Chen Heller" w:date="2023-03-22T17:58:00Z">
              <w:rPr>
                <w:i/>
                <w:iCs/>
                <w:color w:val="44546A" w:themeColor="text2"/>
                <w:sz w:val="22"/>
                <w:szCs w:val="18"/>
              </w:rPr>
            </w:rPrChange>
          </w:rPr>
          <w:t xml:space="preserve">Figure </w:t>
        </w:r>
        <w:r w:rsidR="00B32030" w:rsidRPr="00B32030">
          <w:rPr>
            <w:noProof/>
            <w:rPrChange w:id="1531" w:author="Chen Heller" w:date="2023-03-22T17:58:00Z">
              <w:rPr>
                <w:b/>
                <w:bCs/>
                <w:noProof/>
              </w:rPr>
            </w:rPrChange>
          </w:rPr>
          <w:t>5</w:t>
        </w:r>
        <w:r w:rsidR="00B32030" w:rsidRPr="00B32030">
          <w:fldChar w:fldCharType="end"/>
        </w:r>
      </w:ins>
      <w:ins w:id="1532" w:author="Chen Heller" w:date="2023-03-22T17:58:00Z">
        <w:r w:rsidR="00B32030">
          <w:t xml:space="preserve"> </w:t>
        </w:r>
      </w:ins>
      <w:ins w:id="1533" w:author="Chen Heller" w:date="2023-03-22T17:56:00Z">
        <w:r w:rsidR="0085053A">
          <w:t xml:space="preserve">demonstrates </w:t>
        </w:r>
      </w:ins>
      <w:ins w:id="1534" w:author="Chen Heller" w:date="2023-03-22T17:53:00Z">
        <w:r w:rsidR="000D1F09">
          <w:t xml:space="preserve">all the trajectories </w:t>
        </w:r>
      </w:ins>
      <w:ins w:id="1535" w:author="Chen Heller" w:date="2023-03-22T17:56:00Z">
        <w:r w:rsidR="0085053A">
          <w:t xml:space="preserve">from </w:t>
        </w:r>
      </w:ins>
      <w:ins w:id="1536" w:author="Chen Heller" w:date="2023-03-22T17:53:00Z">
        <w:r w:rsidR="000D1F09">
          <w:t xml:space="preserve">two </w:t>
        </w:r>
      </w:ins>
      <w:ins w:id="1537" w:author="Chen Heller" w:date="2023-03-22T17:56:00Z">
        <w:r w:rsidR="0085053A">
          <w:t xml:space="preserve">randomly selected </w:t>
        </w:r>
      </w:ins>
      <w:ins w:id="1538" w:author="Chen Heller" w:date="2023-03-22T17:53:00Z">
        <w:r w:rsidR="000D1F09">
          <w:t xml:space="preserve">participants. </w:t>
        </w:r>
      </w:ins>
      <w:ins w:id="1539" w:author="Chen Heller" w:date="2023-01-04T11:09:00Z">
        <w:r w:rsidR="007B2D69">
          <w:t>In the keyboard task,</w:t>
        </w:r>
      </w:ins>
      <w:r w:rsidR="00F01249">
        <w:t xml:space="preserve"> </w:t>
      </w:r>
      <w:del w:id="1540" w:author="Chen Heller" w:date="2023-01-04T11:09:00Z">
        <w:r w:rsidR="00F01249" w:rsidDel="007B2D69">
          <w:delText xml:space="preserve">and </w:delText>
        </w:r>
      </w:del>
      <w:r w:rsidR="00F01249">
        <w:t xml:space="preserve">slower </w:t>
      </w:r>
      <w:del w:id="1541" w:author="Chen Heller" w:date="2023-01-04T11:10:00Z">
        <w:r w:rsidR="00F01249" w:rsidDel="0082689E">
          <w:delText>keyboard-</w:delText>
        </w:r>
      </w:del>
      <w:r w:rsidR="00F01249">
        <w:t xml:space="preserve">RT </w:t>
      </w:r>
      <w:ins w:id="1542" w:author="Chen Heller" w:date="2023-01-04T11:10:00Z">
        <w:r w:rsidR="0082689E">
          <w:t xml:space="preserve">was observed </w:t>
        </w:r>
      </w:ins>
      <w:r w:rsidR="00F01249">
        <w:t>in the incongruent condition</w:t>
      </w:r>
      <w:r w:rsidR="00EC38FA">
        <w:t xml:space="preserve"> (</w:t>
      </w:r>
      <w:del w:id="1543"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544" w:author="Chen Heller" w:date="2023-01-04T14:57:00Z">
        <w:r w:rsidR="003251EA" w:rsidDel="00C56E28">
          <w:delText xml:space="preserve">Table </w:delText>
        </w:r>
        <w:r w:rsidR="003251EA" w:rsidDel="00C56E28">
          <w:rPr>
            <w:noProof/>
          </w:rPr>
          <w:delText>4</w:delText>
        </w:r>
      </w:del>
      <w:del w:id="1545" w:author="Chen Heller" w:date="2023-01-17T13:39:00Z">
        <w:r w:rsidR="00EC38FA" w:rsidDel="002722EE">
          <w:fldChar w:fldCharType="end"/>
        </w:r>
      </w:del>
      <w:ins w:id="1546" w:author="Chen Heller" w:date="2023-01-17T13:39:00Z">
        <w:r w:rsidR="002722EE">
          <w:t>Table [ref]</w:t>
        </w:r>
      </w:ins>
      <w:r w:rsidR="00EC38FA">
        <w:t>)</w:t>
      </w:r>
      <w:r w:rsidR="00F01249">
        <w:t>.</w:t>
      </w:r>
      <w:r w:rsidR="000C177A">
        <w:t xml:space="preserve"> </w:t>
      </w:r>
      <w:ins w:id="1547" w:author="Chen Heller" w:date="2023-03-02T15:08:00Z">
        <w:r w:rsidR="008B18FB">
          <w:t xml:space="preserve">A </w:t>
        </w:r>
      </w:ins>
      <w:del w:id="1548" w:author="Chen Heller" w:date="2023-03-02T15:08:00Z">
        <w:r w:rsidR="00CB5A32" w:rsidDel="008B18FB">
          <w:delText xml:space="preserve">Comparison </w:delText>
        </w:r>
      </w:del>
      <w:ins w:id="1549" w:author="Chen Heller" w:date="2023-03-02T15:08:00Z">
        <w:r w:rsidR="008B18FB">
          <w:t xml:space="preserve">comparison </w:t>
        </w:r>
      </w:ins>
      <w:r w:rsidR="00CB5A32">
        <w:t>of the effect sizes revealed t</w:t>
      </w:r>
      <w:r w:rsidR="00E74CD9">
        <w:t>hat t</w:t>
      </w:r>
      <w:r w:rsidR="00CB5A32">
        <w:t xml:space="preserve">he keyboard-RT effect (Cohen's d = </w:t>
      </w:r>
      <w:del w:id="1550" w:author="Chen Heller" w:date="2023-01-16T14:56:00Z">
        <w:r w:rsidR="00E74CD9" w:rsidDel="007464CD">
          <w:delText>-</w:delText>
        </w:r>
      </w:del>
      <w:r w:rsidR="00E74CD9">
        <w:t>1.17</w:t>
      </w:r>
      <w:r w:rsidR="00CB5A32">
        <w:t xml:space="preserve">) </w:t>
      </w:r>
      <w:r w:rsidR="00346BB1">
        <w:t>was</w:t>
      </w:r>
      <w:r w:rsidR="00E74CD9">
        <w:t xml:space="preserve"> </w:t>
      </w:r>
      <w:r w:rsidR="00CB5A32">
        <w:t>larger than the reach area effect (</w:t>
      </w:r>
      <w:commentRangeStart w:id="1551"/>
      <w:r w:rsidR="00CB5A32">
        <w:t xml:space="preserve">Cohen's d </w:t>
      </w:r>
      <w:commentRangeEnd w:id="1551"/>
      <w:r w:rsidR="00E75205">
        <w:rPr>
          <w:rStyle w:val="CommentReference"/>
        </w:rPr>
        <w:commentReference w:id="1551"/>
      </w:r>
      <w:r w:rsidR="00CB5A32">
        <w:t xml:space="preserve">= </w:t>
      </w:r>
      <w:r w:rsidR="00E74CD9">
        <w:t>0.</w:t>
      </w:r>
      <w:del w:id="1552" w:author="Chen Heller" w:date="2023-01-16T14:58:00Z">
        <w:r w:rsidR="00E74CD9" w:rsidDel="00E075E9">
          <w:delText>69</w:delText>
        </w:r>
      </w:del>
      <w:ins w:id="1553" w:author="Chen Heller" w:date="2023-01-16T14:58:00Z">
        <w:r w:rsidR="00E075E9">
          <w:t>68</w:t>
        </w:r>
      </w:ins>
      <w:r w:rsidR="00CB5A32">
        <w:t>)</w:t>
      </w:r>
      <w:ins w:id="1554" w:author="Chen Heller" w:date="2023-03-02T15:08:00Z">
        <w:r w:rsidR="008B18FB">
          <w:t>. H</w:t>
        </w:r>
      </w:ins>
      <w:del w:id="1555" w:author="Chen Heller" w:date="2023-01-17T13:39:00Z">
        <w:r w:rsidR="00CB5A32" w:rsidDel="002722EE">
          <w:delText xml:space="preserve">. </w:delText>
        </w:r>
      </w:del>
      <w:ins w:id="1556" w:author="Chen Heller" w:date="2023-01-16T15:00:00Z">
        <w:r w:rsidR="008347B1">
          <w:t xml:space="preserve">owever, </w:t>
        </w:r>
      </w:ins>
      <w:ins w:id="1557" w:author="Chen Heller" w:date="2023-03-15T11:25:00Z">
        <w:r w:rsidR="00833521">
          <w:t xml:space="preserve">when normalizing the results within participants, </w:t>
        </w:r>
      </w:ins>
      <w:ins w:id="1558" w:author="Chen Heller" w:date="2023-01-16T15:00:00Z">
        <w:r w:rsidR="008347B1">
          <w:t>reaching duration</w:t>
        </w:r>
      </w:ins>
      <w:ins w:id="1559" w:author="Chen Heller" w:date="2023-03-02T15:08:00Z">
        <w:r w:rsidR="005F50A1">
          <w:t>,</w:t>
        </w:r>
      </w:ins>
      <w:ins w:id="1560" w:author="Chen Heller" w:date="2023-01-16T15:00:00Z">
        <w:r w:rsidR="008347B1">
          <w:t xml:space="preserve"> which was longer for incongruent trials</w:t>
        </w:r>
      </w:ins>
      <w:ins w:id="1561" w:author="Chen Heller" w:date="2023-02-02T10:54:00Z">
        <w:r w:rsidR="005C74A8">
          <w:t>,</w:t>
        </w:r>
      </w:ins>
      <w:ins w:id="1562" w:author="Chen Heller" w:date="2023-01-16T15:00:00Z">
        <w:r w:rsidR="008347B1">
          <w:t xml:space="preserve"> produced </w:t>
        </w:r>
      </w:ins>
      <w:ins w:id="1563" w:author="Chen Heller" w:date="2023-03-15T11:26:00Z">
        <w:r w:rsidR="005B17B6">
          <w:t xml:space="preserve">a </w:t>
        </w:r>
      </w:ins>
      <w:ins w:id="1564" w:author="Chen Heller" w:date="2023-01-16T15:00:00Z">
        <w:r w:rsidR="008347B1">
          <w:t>large</w:t>
        </w:r>
      </w:ins>
      <w:ins w:id="1565" w:author="Chen Heller" w:date="2023-03-15T11:26:00Z">
        <w:r w:rsidR="005B17B6">
          <w:t>r</w:t>
        </w:r>
      </w:ins>
      <w:ins w:id="1566" w:author="Chen Heller" w:date="2023-01-16T15:00:00Z">
        <w:r w:rsidR="008347B1">
          <w:t xml:space="preserve"> effect </w:t>
        </w:r>
      </w:ins>
      <w:ins w:id="1567" w:author="Chen Heller" w:date="2023-01-16T15:02:00Z">
        <w:r w:rsidR="007156D0">
          <w:t xml:space="preserve">(Cohen's d = </w:t>
        </w:r>
        <w:r w:rsidR="002E0DD6">
          <w:t>1.25)</w:t>
        </w:r>
      </w:ins>
      <w:ins w:id="1568" w:author="Chen Heller" w:date="2023-03-15T11:26:00Z">
        <w:r w:rsidR="005B17B6">
          <w:t xml:space="preserve"> than the normalized keyboard-RT (Cohen's d = 1.18)</w:t>
        </w:r>
      </w:ins>
      <w:ins w:id="1569" w:author="Chen Heller" w:date="2023-01-16T15:01:00Z">
        <w:r w:rsidR="007156D0">
          <w:t xml:space="preserve">. </w:t>
        </w:r>
      </w:ins>
      <w:moveFromRangeStart w:id="1570" w:author="Chen Heller" w:date="2023-01-04T11:14:00Z" w:name="move123723265"/>
      <w:moveFrom w:id="1571"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w:t>
        </w:r>
        <w:r w:rsidR="00F01249" w:rsidDel="00094981">
          <w:lastRenderedPageBreak/>
          <w:t xml:space="preserve">procedure </w:t>
        </w:r>
        <w:r w:rsidR="007131CE" w:rsidDel="00094981">
          <w:t>(</w:t>
        </w:r>
        <w:r w:rsidR="007131CE" w:rsidDel="00094981">
          <w:fldChar w:fldCharType="begin"/>
        </w:r>
        <w:r w:rsidR="007131CE" w:rsidDel="00094981">
          <w:instrText xml:space="preserve"> REF _Ref113906821 \h </w:instrText>
        </w:r>
      </w:moveFrom>
      <w:del w:id="1572" w:author="Chen Heller" w:date="2023-01-04T11:14:00Z"/>
      <w:moveFrom w:id="1573"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570"/>
      <w:ins w:id="1574" w:author="Chen Heller" w:date="2023-02-26T13:43:00Z">
        <w:r w:rsidR="000E28EE" w:rsidRPr="000E28EE">
          <w:t>Furthermore, incongruent trials exhibited a greater traveled distance, determined by adding up the Euclidean distances between all adjacent samples within a single trial.</w:t>
        </w:r>
      </w:ins>
      <w:del w:id="1575" w:author="Chen Heller" w:date="2023-01-04T12:14:00Z">
        <w:r w:rsidR="00F01249" w:rsidDel="00116E2B">
          <w:delText xml:space="preserve">The bias resulted in </w:delText>
        </w:r>
        <w:r w:rsidR="00285F78" w:rsidDel="00116E2B">
          <w:delText>an</w:delText>
        </w:r>
      </w:del>
      <w:del w:id="1576" w:author="Chen Heller" w:date="2023-01-17T13:42:00Z">
        <w:r w:rsidR="00285F78" w:rsidDel="00CF7681">
          <w:delText xml:space="preserve"> </w:delText>
        </w:r>
        <w:r w:rsidR="00F01249" w:rsidDel="00CF7681">
          <w:delText>extended traveled distance</w:delText>
        </w:r>
      </w:del>
      <w:r w:rsidR="00F01249">
        <w:t xml:space="preserve"> </w:t>
      </w:r>
      <w:ins w:id="1577" w:author="Chen Heller" w:date="2023-01-17T13:50:00Z">
        <w:r w:rsidR="0087650F">
          <w:t>On the other hand</w:t>
        </w:r>
      </w:ins>
      <w:ins w:id="1578" w:author="Chen Heller" w:date="2023-01-17T13:42:00Z">
        <w:r w:rsidR="00836D3F">
          <w:t xml:space="preserve">, </w:t>
        </w:r>
      </w:ins>
      <w:ins w:id="1579" w:author="Chen Heller" w:date="2023-03-15T14:36:00Z">
        <w:r w:rsidR="00606C93">
          <w:t>reaching onset</w:t>
        </w:r>
      </w:ins>
      <w:ins w:id="1580" w:author="Chen Heller" w:date="2023-01-17T13:42:00Z">
        <w:r w:rsidR="00836D3F">
          <w:t xml:space="preserve">, </w:t>
        </w:r>
      </w:ins>
      <w:ins w:id="1581" w:author="Chen Heller" w:date="2023-01-04T12:17:00Z">
        <w:r w:rsidR="000452AB" w:rsidRPr="000452AB">
          <w:t>defined as the time from stimulus presentation up to movement onset</w:t>
        </w:r>
      </w:ins>
      <w:ins w:id="1582" w:author="Chen Heller" w:date="2023-01-09T17:33:00Z">
        <w:r w:rsidR="00A40EA5">
          <w:t>,</w:t>
        </w:r>
      </w:ins>
      <w:ins w:id="1583" w:author="Chen Heller" w:date="2023-01-04T12:17:00Z">
        <w:r w:rsidR="000452AB" w:rsidRPr="000452AB">
          <w:t xml:space="preserve"> </w:t>
        </w:r>
      </w:ins>
      <w:ins w:id="1584" w:author="Chen Heller" w:date="2023-01-17T13:43:00Z">
        <w:r w:rsidR="00055809">
          <w:t xml:space="preserve">did not differ between the conditions. </w:t>
        </w:r>
      </w:ins>
      <w:ins w:id="1585" w:author="Chen Heller" w:date="2023-02-26T13:46:00Z">
        <w:r w:rsidR="00B636F0">
          <w:t>Examination</w:t>
        </w:r>
      </w:ins>
      <w:ins w:id="1586" w:author="Chen Heller" w:date="2023-01-17T13:53:00Z">
        <w:r w:rsidR="00453F6C">
          <w:t xml:space="preserve"> of the </w:t>
        </w:r>
      </w:ins>
      <w:ins w:id="1587" w:author="Chen Heller" w:date="2023-01-17T13:54:00Z">
        <w:r w:rsidR="00453F6C">
          <w:t>implied endpoint</w:t>
        </w:r>
      </w:ins>
      <w:ins w:id="1588" w:author="Chen Heller" w:date="2023-02-26T13:47:00Z">
        <w:r w:rsidR="00B636F0">
          <w:t xml:space="preserve"> </w:t>
        </w:r>
      </w:ins>
      <w:ins w:id="1589" w:author="Chen Heller" w:date="2023-01-17T13:55:00Z">
        <w:r w:rsidR="00507C86">
          <w:t>reveal</w:t>
        </w:r>
      </w:ins>
      <w:ins w:id="1590" w:author="Chen Heller" w:date="2023-02-02T10:56:00Z">
        <w:r w:rsidR="0010101F">
          <w:t>ed</w:t>
        </w:r>
      </w:ins>
      <w:ins w:id="1591" w:author="Chen Heller" w:date="2023-01-17T13:54:00Z">
        <w:r w:rsidR="00453F6C">
          <w:t xml:space="preserve"> </w:t>
        </w:r>
      </w:ins>
      <w:ins w:id="1592" w:author="Chen Heller" w:date="2023-02-02T10:56:00Z">
        <w:r w:rsidR="0010101F">
          <w:t xml:space="preserve">that </w:t>
        </w:r>
      </w:ins>
      <w:ins w:id="1593" w:author="Chen Heller" w:date="2023-01-17T13:58:00Z">
        <w:r w:rsidR="00914B1D">
          <w:t xml:space="preserve">changes </w:t>
        </w:r>
      </w:ins>
      <w:ins w:id="1594" w:author="Chen Heller" w:date="2023-01-17T13:59:00Z">
        <w:r w:rsidR="00914B1D">
          <w:t xml:space="preserve">of mind </w:t>
        </w:r>
      </w:ins>
      <w:ins w:id="1595" w:author="Chen Heller" w:date="2023-02-26T13:47:00Z">
        <w:r w:rsidR="00573C77">
          <w:t xml:space="preserve">occurred slightly more often </w:t>
        </w:r>
      </w:ins>
      <w:ins w:id="1596" w:author="Chen Heller" w:date="2023-02-02T10:56:00Z">
        <w:r w:rsidR="0010101F">
          <w:t xml:space="preserve">in the </w:t>
        </w:r>
      </w:ins>
      <w:ins w:id="1597" w:author="Chen Heller" w:date="2023-02-02T10:57:00Z">
        <w:r w:rsidR="0010101F">
          <w:t>incongruent</w:t>
        </w:r>
      </w:ins>
      <w:ins w:id="1598" w:author="Chen Heller" w:date="2023-02-02T10:56:00Z">
        <w:r w:rsidR="0010101F">
          <w:t xml:space="preserve"> condition</w:t>
        </w:r>
      </w:ins>
      <w:ins w:id="1599" w:author="Chen Heller" w:date="2023-01-17T13:54:00Z">
        <w:r w:rsidR="00453F6C">
          <w:t xml:space="preserve">. </w:t>
        </w:r>
      </w:ins>
      <w:ins w:id="1600" w:author="Chen Heller" w:date="2023-02-05T10:23:00Z">
        <w:r w:rsidR="00370412">
          <w:t>A</w:t>
        </w:r>
      </w:ins>
      <w:ins w:id="1601" w:author="Chen Heller" w:date="2023-01-17T13:56:00Z">
        <w:r w:rsidR="004E6D7B">
          <w:t xml:space="preserve"> </w:t>
        </w:r>
      </w:ins>
      <w:ins w:id="1602" w:author="Chen Heller" w:date="2023-01-17T13:59:00Z">
        <w:r w:rsidR="00914B1D">
          <w:t xml:space="preserve">change of mind </w:t>
        </w:r>
      </w:ins>
      <w:ins w:id="1603" w:author="Chen Heller" w:date="2023-01-17T13:56:00Z">
        <w:r w:rsidR="004E6D7B">
          <w:t xml:space="preserve">was </w:t>
        </w:r>
      </w:ins>
      <w:ins w:id="1604" w:author="Chen Heller" w:date="2023-02-05T10:21:00Z">
        <w:r w:rsidR="00461263">
          <w:t>registered</w:t>
        </w:r>
      </w:ins>
      <w:ins w:id="1605" w:author="Chen Heller" w:date="2023-01-17T13:56:00Z">
        <w:r w:rsidR="004E6D7B">
          <w:t xml:space="preserve"> </w:t>
        </w:r>
      </w:ins>
      <w:ins w:id="1606" w:author="Chen Heller" w:date="2023-02-05T10:24:00Z">
        <w:r w:rsidR="006171BD">
          <w:t xml:space="preserve">every time </w:t>
        </w:r>
        <w:r w:rsidR="00370412">
          <w:t>the implied endpo</w:t>
        </w:r>
      </w:ins>
      <w:ins w:id="1607" w:author="Chen Heller" w:date="2023-01-17T13:56:00Z">
        <w:r w:rsidR="004E6D7B">
          <w:t>i</w:t>
        </w:r>
      </w:ins>
      <w:ins w:id="1608" w:author="Chen Heller" w:date="2023-02-05T10:24:00Z">
        <w:r w:rsidR="00370412">
          <w:t>n</w:t>
        </w:r>
      </w:ins>
      <w:ins w:id="1609" w:author="Chen Heller" w:date="2023-01-17T13:56:00Z">
        <w:r w:rsidR="004E6D7B">
          <w:t>t crossed from one side of the screen to the other.</w:t>
        </w:r>
      </w:ins>
    </w:p>
    <w:p w14:paraId="11D57144" w14:textId="77777777" w:rsidR="007B776C" w:rsidRDefault="00F01249" w:rsidP="00695D3D">
      <w:pPr>
        <w:rPr>
          <w:ins w:id="1610" w:author="Chen Heller" w:date="2023-01-17T14:00:00Z"/>
        </w:rPr>
      </w:pPr>
      <w:del w:id="1611" w:author="Chen Heller" w:date="2023-01-17T13:59:00Z">
        <w:r w:rsidDel="00914B1D">
          <w:delText xml:space="preserve">and </w:delText>
        </w:r>
        <w:r w:rsidR="00285F78" w:rsidDel="00914B1D">
          <w:delText xml:space="preserve">a </w:delText>
        </w:r>
        <w:r w:rsidDel="00914B1D">
          <w:delText xml:space="preserve">prolonged </w:delText>
        </w:r>
      </w:del>
      <w:del w:id="1612" w:author="Chen Heller" w:date="2023-01-04T13:28:00Z">
        <w:r w:rsidDel="000128A2">
          <w:delText xml:space="preserve">movement </w:delText>
        </w:r>
      </w:del>
      <w:del w:id="1613"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614" w:author="Chen Heller" w:date="2023-01-17T14:00:00Z">
        <w:r w:rsidR="00594DA5" w:rsidDel="007B776C">
          <w:delText xml:space="preserve"> </w:delText>
        </w:r>
      </w:del>
    </w:p>
    <w:p w14:paraId="493CD208" w14:textId="014728BD" w:rsidR="007309FB" w:rsidRDefault="007309FB" w:rsidP="00695D3D">
      <w:moveToRangeStart w:id="1615" w:author="Chen Heller" w:date="2023-01-04T11:14:00Z" w:name="move123723265"/>
      <w:moveTo w:id="1616" w:author="Chen Heller" w:date="2023-01-04T11:14:00Z">
        <w:del w:id="1617" w:author="Chen Heller" w:date="2023-01-10T10:06:00Z">
          <w:r w:rsidDel="00CB497F">
            <w:delText>A</w:delText>
          </w:r>
        </w:del>
      </w:moveTo>
      <w:ins w:id="1618" w:author="Chen Heller" w:date="2023-02-26T15:06:00Z">
        <w:r w:rsidR="00095A91">
          <w:t xml:space="preserve">Although the </w:t>
        </w:r>
      </w:ins>
      <w:ins w:id="1619" w:author="Chen Heller" w:date="2023-02-26T15:12:00Z">
        <w:r w:rsidR="00A9349F">
          <w:t>average time</w:t>
        </w:r>
      </w:ins>
      <w:ins w:id="1620" w:author="Chen Heller" w:date="2023-03-02T15:09:00Z">
        <w:r w:rsidR="00760A98">
          <w:t>-</w:t>
        </w:r>
      </w:ins>
      <w:ins w:id="1621" w:author="Chen Heller" w:date="2023-02-26T15:12:00Z">
        <w:r w:rsidR="00A9349F">
          <w:t>dependent trajectories</w:t>
        </w:r>
      </w:ins>
      <w:ins w:id="1622" w:author="Chen Heller" w:date="2023-03-15T11:28:00Z">
        <w:r w:rsidR="008B0C5F">
          <w:t xml:space="preserve"> </w:t>
        </w:r>
      </w:ins>
      <w:ins w:id="1623" w:author="Chen Heller" w:date="2023-02-26T15:14:00Z">
        <w:r w:rsidR="009337F6">
          <w:t>deviate</w:t>
        </w:r>
      </w:ins>
      <w:ins w:id="1624" w:author="Chen Heller" w:date="2023-03-22T17:44:00Z">
        <w:r w:rsidR="00ED770C">
          <w:t>d</w:t>
        </w:r>
      </w:ins>
      <w:ins w:id="1625" w:author="Chen Heller" w:date="2023-02-26T15:14:00Z">
        <w:r w:rsidR="009337F6">
          <w:t xml:space="preserve"> </w:t>
        </w:r>
      </w:ins>
      <w:ins w:id="1626" w:author="Chen Heller" w:date="2023-02-26T15:12:00Z">
        <w:r w:rsidR="00A9349F">
          <w:t>towards the incorrect answer in incongruent trials</w:t>
        </w:r>
      </w:ins>
      <w:ins w:id="1627" w:author="Chen Heller" w:date="2023-02-26T15:14:00Z">
        <w:r w:rsidR="009337F6">
          <w:t xml:space="preserve">, the bias was </w:t>
        </w:r>
      </w:ins>
      <w:ins w:id="1628" w:author="Chen Heller" w:date="2023-02-26T14:17:00Z">
        <w:r w:rsidR="00864965">
          <w:t>not statistically significant</w:t>
        </w:r>
      </w:ins>
      <w:ins w:id="1629" w:author="Chen Heller" w:date="2023-02-26T15:14:00Z">
        <w:r w:rsidR="009337F6">
          <w:t xml:space="preserve">. </w:t>
        </w:r>
      </w:ins>
      <w:ins w:id="1630" w:author="Chen Heller" w:date="2023-03-15T11:28:00Z">
        <w:r w:rsidR="008B0C5F">
          <w:t>Further inspection of the</w:t>
        </w:r>
      </w:ins>
      <w:moveTo w:id="1631" w:author="Chen Heller" w:date="2023-01-04T11:14:00Z">
        <w:del w:id="1632" w:author="Chen Heller" w:date="2023-02-26T14:17:00Z">
          <w:r w:rsidDel="00864965">
            <w:delText xml:space="preserve"> </w:delText>
          </w:r>
        </w:del>
        <w:del w:id="1633" w:author="Chen Heller" w:date="2023-02-26T15:11:00Z">
          <w:r w:rsidDel="00A9349F">
            <w:delText>bias towards the incorrect answer in incongruent trials</w:delText>
          </w:r>
        </w:del>
      </w:moveTo>
      <w:ins w:id="1634" w:author="Chen Heller" w:date="2023-02-26T15:07:00Z">
        <w:r w:rsidR="00095A91">
          <w:t xml:space="preserve"> horizontal velocity and implied endpoint </w:t>
        </w:r>
      </w:ins>
      <w:ins w:id="1635" w:author="Chen Heller" w:date="2023-03-15T11:29:00Z">
        <w:r w:rsidR="008B0C5F">
          <w:t xml:space="preserve">however </w:t>
        </w:r>
      </w:ins>
      <w:ins w:id="1636" w:author="Chen Heller" w:date="2023-02-26T15:07:00Z">
        <w:r w:rsidR="00095A91">
          <w:t xml:space="preserve">did </w:t>
        </w:r>
      </w:ins>
      <w:ins w:id="1637" w:author="Chen Heller" w:date="2023-03-15T11:29:00Z">
        <w:r w:rsidR="008B0C5F">
          <w:t xml:space="preserve">reveal </w:t>
        </w:r>
      </w:ins>
      <w:ins w:id="1638" w:author="Chen Heller" w:date="2023-02-26T15:07:00Z">
        <w:r w:rsidR="00095A91">
          <w:t xml:space="preserve">a </w:t>
        </w:r>
      </w:ins>
      <w:ins w:id="1639" w:author="Chen Heller" w:date="2023-02-26T15:14:00Z">
        <w:r w:rsidR="009337F6">
          <w:t xml:space="preserve">significant </w:t>
        </w:r>
      </w:ins>
      <w:ins w:id="1640" w:author="Chen Heller" w:date="2023-02-26T15:07:00Z">
        <w:r w:rsidR="00095A91">
          <w:t>congruency effect</w:t>
        </w:r>
      </w:ins>
      <w:moveTo w:id="1641" w:author="Chen Heller" w:date="2023-01-04T11:14:00Z">
        <w:r>
          <w:t xml:space="preserve"> </w:t>
        </w:r>
        <w:del w:id="1642" w:author="Chen Heller" w:date="2023-02-26T14:17:00Z">
          <w:r w:rsidDel="00864965">
            <w:delText>was evident</w:delText>
          </w:r>
        </w:del>
        <w:del w:id="1643" w:author="Chen Heller" w:date="2023-01-16T15:17:00Z">
          <w:r w:rsidDel="00932458">
            <w:delText xml:space="preserve"> in the trajector</w:delText>
          </w:r>
        </w:del>
        <w:del w:id="1644" w:author="Chen Heller" w:date="2023-01-10T10:06:00Z">
          <w:r w:rsidDel="00CB497F">
            <w:delText>y</w:delText>
          </w:r>
        </w:del>
      </w:moveTo>
      <w:ins w:id="1645" w:author="Chen Heller" w:date="2023-03-15T14:42:00Z">
        <w:r w:rsidR="00DF2A31">
          <w:t xml:space="preserve">(Figure </w:t>
        </w:r>
      </w:ins>
      <w:ins w:id="1646" w:author="Chen Heller" w:date="2023-01-10T10:08:00Z">
        <w:r w:rsidR="001B3B76">
          <w:t>[ref]</w:t>
        </w:r>
      </w:ins>
      <w:ins w:id="1647" w:author="Chen Heller" w:date="2023-03-15T14:42:00Z">
        <w:r w:rsidR="00DF2A31">
          <w:t>)</w:t>
        </w:r>
      </w:ins>
      <w:ins w:id="1648" w:author="Chen Heller" w:date="2023-01-10T10:07:00Z">
        <w:r w:rsidR="001B3B76">
          <w:t>.</w:t>
        </w:r>
      </w:ins>
      <w:ins w:id="1649" w:author="Chen Heller" w:date="2023-01-17T14:15:00Z">
        <w:r w:rsidR="00BA0B5B">
          <w:t xml:space="preserve"> </w:t>
        </w:r>
      </w:ins>
      <w:ins w:id="1650" w:author="Chen Heller" w:date="2023-03-15T11:29:00Z">
        <w:r w:rsidR="008B0C5F">
          <w:t>C</w:t>
        </w:r>
      </w:ins>
      <w:ins w:id="1651" w:author="Chen Heller" w:date="2023-02-26T15:10:00Z">
        <w:r w:rsidR="008F48BC">
          <w:t>ongruent trials</w:t>
        </w:r>
      </w:ins>
      <w:ins w:id="1652" w:author="Chen Heller" w:date="2023-02-26T15:15:00Z">
        <w:r w:rsidR="006F03FE">
          <w:t xml:space="preserve"> had a hig</w:t>
        </w:r>
      </w:ins>
      <w:ins w:id="1653" w:author="Chen Heller" w:date="2023-02-26T15:16:00Z">
        <w:r w:rsidR="006F03FE">
          <w:t xml:space="preserve">her </w:t>
        </w:r>
      </w:ins>
      <w:ins w:id="1654" w:author="Chen Heller" w:date="2023-02-26T15:10:00Z">
        <w:r w:rsidR="008F48BC">
          <w:t>h</w:t>
        </w:r>
      </w:ins>
      <w:ins w:id="1655" w:author="Chen Heller" w:date="2023-02-26T15:07:00Z">
        <w:r w:rsidR="005E6DD2">
          <w:t xml:space="preserve">orizontal velocity </w:t>
        </w:r>
      </w:ins>
      <w:ins w:id="1656" w:author="Chen Heller" w:date="2023-02-26T15:08:00Z">
        <w:r w:rsidR="005E6DD2">
          <w:t xml:space="preserve">between </w:t>
        </w:r>
      </w:ins>
      <w:ins w:id="1657" w:author="Chen Heller" w:date="2023-01-10T10:21:00Z">
        <w:r w:rsidR="00F077AD">
          <w:t>1</w:t>
        </w:r>
      </w:ins>
      <w:ins w:id="1658" w:author="Chen Heller" w:date="2023-03-08T15:42:00Z">
        <w:r w:rsidR="004A3C46">
          <w:t>5</w:t>
        </w:r>
      </w:ins>
      <w:ins w:id="1659" w:author="Chen Heller" w:date="2023-01-10T10:21:00Z">
        <w:r w:rsidR="00F077AD">
          <w:t>0-300ms (</w:t>
        </w:r>
      </w:ins>
      <w:ins w:id="1660" w:author="Chen Heller" w:date="2023-03-08T15:19:00Z">
        <w:r w:rsidR="0048124F">
          <w:t xml:space="preserve">p </w:t>
        </w:r>
      </w:ins>
      <w:ins w:id="1661" w:author="Chen Heller" w:date="2023-03-08T15:42:00Z">
        <w:r w:rsidR="004A3C46">
          <w:t>&lt;</w:t>
        </w:r>
      </w:ins>
      <w:ins w:id="1662" w:author="Chen Heller" w:date="2023-03-08T15:19:00Z">
        <w:r w:rsidR="0048124F">
          <w:t xml:space="preserve"> 0.00</w:t>
        </w:r>
      </w:ins>
      <w:ins w:id="1663" w:author="Chen Heller" w:date="2023-03-08T15:42:00Z">
        <w:r w:rsidR="004A3C46">
          <w:t>1</w:t>
        </w:r>
      </w:ins>
      <w:ins w:id="1664" w:author="Chen Heller" w:date="2023-03-08T15:19:00Z">
        <w:r w:rsidR="0048124F">
          <w:t xml:space="preserve">, </w:t>
        </w:r>
      </w:ins>
      <w:ins w:id="1665" w:author="Chen Heller" w:date="2023-01-10T10:23:00Z">
        <w:r w:rsidR="00CA6C1D">
          <w:t xml:space="preserve">Cohen's </w:t>
        </w:r>
        <w:proofErr w:type="spellStart"/>
        <w:r w:rsidR="00CA6C1D">
          <w:t>d</w:t>
        </w:r>
        <w:r w:rsidR="00CA6C1D">
          <w:rPr>
            <w:vertAlign w:val="subscript"/>
          </w:rPr>
          <w:t>z</w:t>
        </w:r>
        <w:proofErr w:type="spellEnd"/>
        <w:r w:rsidR="00CA6C1D">
          <w:t xml:space="preserve"> = 0.7</w:t>
        </w:r>
      </w:ins>
      <w:ins w:id="1666" w:author="Chen Heller" w:date="2023-03-08T15:42:00Z">
        <w:r w:rsidR="004A3C46">
          <w:t>4</w:t>
        </w:r>
      </w:ins>
      <w:ins w:id="1667" w:author="Chen Heller" w:date="2023-01-10T10:21:00Z">
        <w:r w:rsidR="00F077AD">
          <w:t>)</w:t>
        </w:r>
      </w:ins>
      <w:ins w:id="1668" w:author="Chen Heller" w:date="2023-03-15T11:29:00Z">
        <w:r w:rsidR="00F51BA9">
          <w:t xml:space="preserve"> after </w:t>
        </w:r>
      </w:ins>
      <w:ins w:id="1669" w:author="Chen Heller" w:date="2023-03-15T11:30:00Z">
        <w:r w:rsidR="00F51BA9">
          <w:t>movement onset</w:t>
        </w:r>
      </w:ins>
      <w:ins w:id="1670" w:author="Chen Heller" w:date="2023-01-17T14:30:00Z">
        <w:r w:rsidR="00490E46">
          <w:t xml:space="preserve">, and </w:t>
        </w:r>
      </w:ins>
      <w:ins w:id="1671" w:author="Chen Heller" w:date="2023-02-26T15:16:00Z">
        <w:r w:rsidR="006F03FE">
          <w:t xml:space="preserve">their </w:t>
        </w:r>
      </w:ins>
      <w:ins w:id="1672" w:author="Chen Heller" w:date="2023-01-17T14:30:00Z">
        <w:r w:rsidR="00490E46">
          <w:t xml:space="preserve">implied endpoint </w:t>
        </w:r>
      </w:ins>
      <w:ins w:id="1673" w:author="Chen Heller" w:date="2023-02-26T15:09:00Z">
        <w:r w:rsidR="006D6D70">
          <w:t xml:space="preserve">was </w:t>
        </w:r>
      </w:ins>
      <w:ins w:id="1674" w:author="Chen Heller" w:date="2023-02-26T15:10:00Z">
        <w:r w:rsidR="008F48BC">
          <w:t xml:space="preserve">more </w:t>
        </w:r>
      </w:ins>
      <w:ins w:id="1675" w:author="Chen Heller" w:date="2023-02-26T15:11:00Z">
        <w:r w:rsidR="00E611D3">
          <w:t xml:space="preserve">laterally </w:t>
        </w:r>
      </w:ins>
      <w:ins w:id="1676" w:author="Chen Heller" w:date="2023-02-26T15:10:00Z">
        <w:r w:rsidR="008F48BC">
          <w:t xml:space="preserve">oriented </w:t>
        </w:r>
      </w:ins>
      <w:ins w:id="1677" w:author="Chen Heller" w:date="2023-03-15T11:30:00Z">
        <w:r w:rsidR="00F51BA9">
          <w:t xml:space="preserve">after </w:t>
        </w:r>
      </w:ins>
      <w:ins w:id="1678" w:author="Chen Heller" w:date="2023-01-10T10:24:00Z">
        <w:r w:rsidR="00333FFD">
          <w:t>1</w:t>
        </w:r>
      </w:ins>
      <w:ins w:id="1679" w:author="Chen Heller" w:date="2023-03-08T15:43:00Z">
        <w:r w:rsidR="004A3C46">
          <w:t>5</w:t>
        </w:r>
      </w:ins>
      <w:ins w:id="1680" w:author="Chen Heller" w:date="2023-01-10T10:24:00Z">
        <w:r w:rsidR="00333FFD">
          <w:t>0-3</w:t>
        </w:r>
      </w:ins>
      <w:ins w:id="1681" w:author="Chen Heller" w:date="2023-03-08T15:20:00Z">
        <w:r w:rsidR="00DF30FD">
          <w:t>4</w:t>
        </w:r>
      </w:ins>
      <w:ins w:id="1682" w:author="Chen Heller" w:date="2023-01-10T10:24:00Z">
        <w:r w:rsidR="00333FFD">
          <w:t>0ms (</w:t>
        </w:r>
      </w:ins>
      <w:ins w:id="1683" w:author="Chen Heller" w:date="2023-03-08T15:20:00Z">
        <w:r w:rsidR="0048124F">
          <w:t xml:space="preserve">p = 0.001, </w:t>
        </w:r>
      </w:ins>
      <w:ins w:id="1684" w:author="Chen Heller" w:date="2023-01-10T10:24:00Z">
        <w:r w:rsidR="00333FFD">
          <w:t xml:space="preserve">Cohen's </w:t>
        </w:r>
        <w:proofErr w:type="spellStart"/>
        <w:r w:rsidR="00333FFD">
          <w:t>d</w:t>
        </w:r>
        <w:r w:rsidR="00333FFD">
          <w:rPr>
            <w:vertAlign w:val="subscript"/>
          </w:rPr>
          <w:t>z</w:t>
        </w:r>
        <w:proofErr w:type="spellEnd"/>
        <w:r w:rsidR="00333FFD">
          <w:t xml:space="preserve"> = 0.7</w:t>
        </w:r>
      </w:ins>
      <w:ins w:id="1685" w:author="Chen Heller" w:date="2023-03-08T15:42:00Z">
        <w:r w:rsidR="004A3C46">
          <w:t>1</w:t>
        </w:r>
      </w:ins>
      <w:ins w:id="1686" w:author="Chen Heller" w:date="2023-01-10T10:24:00Z">
        <w:r w:rsidR="00333FFD">
          <w:t>)</w:t>
        </w:r>
      </w:ins>
      <w:ins w:id="1687" w:author="Chen Heller" w:date="2023-01-10T10:11:00Z">
        <w:r w:rsidR="00A74725">
          <w:t>.</w:t>
        </w:r>
      </w:ins>
      <w:moveTo w:id="1688" w:author="Chen Heller" w:date="2023-01-04T11:14:00Z">
        <w:del w:id="1689"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690" w:author="Chen Heller" w:date="2023-01-10T10:08:00Z"/>
      <w:moveTo w:id="1691" w:author="Chen Heller" w:date="2023-01-04T11:14:00Z">
        <w:del w:id="1692" w:author="Chen Heller" w:date="2023-01-10T10:08:00Z">
          <w:r w:rsidDel="001B3B76">
            <w:fldChar w:fldCharType="separate"/>
          </w:r>
        </w:del>
        <w:del w:id="1693" w:author="Chen Heller" w:date="2023-01-04T14:57:00Z">
          <w:r w:rsidDel="00C56E28">
            <w:delText xml:space="preserve">Figure </w:delText>
          </w:r>
          <w:r w:rsidDel="00C56E28">
            <w:rPr>
              <w:noProof/>
            </w:rPr>
            <w:delText>6</w:delText>
          </w:r>
        </w:del>
        <w:del w:id="1694" w:author="Chen Heller" w:date="2023-01-10T10:08:00Z">
          <w:r w:rsidDel="001B3B76">
            <w:fldChar w:fldCharType="end"/>
          </w:r>
          <w:r w:rsidDel="001B3B76">
            <w:delText>, (a)).</w:delText>
          </w:r>
        </w:del>
      </w:moveTo>
      <w:moveToRangeEnd w:id="1615"/>
    </w:p>
    <w:p w14:paraId="1C709955" w14:textId="44BBF086" w:rsidR="006119BA" w:rsidRDefault="00F01249" w:rsidP="00FE0AE9">
      <w:del w:id="1695"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del w:id="1696" w:author="Chen Heller" w:date="2023-03-15T11:32:00Z">
        <w:r w:rsidDel="00AB541D">
          <w:delText>he</w:delText>
        </w:r>
      </w:del>
      <w:ins w:id="1697" w:author="Chen Heller" w:date="2023-03-15T11:32:00Z">
        <w:r w:rsidR="00AB541D">
          <w:t>I</w:t>
        </w:r>
      </w:ins>
      <w:r>
        <w:t xml:space="preserve"> number of excluded trials</w:t>
      </w:r>
      <w:r w:rsidR="001F3AF5">
        <w:t xml:space="preserve"> </w:t>
      </w:r>
      <w:r>
        <w:t>in the reaching task was high and</w:t>
      </w:r>
      <w:ins w:id="1698" w:author="Chen Heller" w:date="2023-03-02T15:10:00Z">
        <w:r w:rsidR="00470A7B">
          <w:t>,</w:t>
        </w:r>
      </w:ins>
      <w:r w:rsidR="00367B60">
        <w:t xml:space="preserve"> in fact</w:t>
      </w:r>
      <w:ins w:id="1699" w:author="Chen Heller" w:date="2023-03-02T15:10:00Z">
        <w:r w:rsidR="00470A7B">
          <w:t>,</w:t>
        </w:r>
      </w:ins>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700" w:author="Chen Heller" w:date="2023-03-02T15:10:00Z">
        <w:r w:rsidR="00470A7B">
          <w:t>,</w:t>
        </w:r>
      </w:ins>
      <w:r>
        <w:t xml:space="preserve"> </w:t>
      </w:r>
      <w:r w:rsidR="00531D8F">
        <w:t>which were less common in the reaching</w:t>
      </w:r>
      <w:r w:rsidR="00753D9C">
        <w:t xml:space="preserve"> task</w:t>
      </w:r>
      <w:r w:rsidR="007C13FD">
        <w:t xml:space="preserve"> (</w:t>
      </w:r>
      <w:del w:id="1701" w:author="Chen Heller" w:date="2023-03-15T11:35:00Z">
        <w:r w:rsidR="007C13FD" w:rsidDel="00C816CC">
          <w:delText>for an elaborative description of the excluded trials see</w:delText>
        </w:r>
      </w:del>
      <w:del w:id="1702" w:author="Chen Heller" w:date="2023-01-17T14:31:00Z">
        <w:r w:rsidR="007C13FD" w:rsidDel="005766DD">
          <w:delText xml:space="preserve"> </w:delText>
        </w:r>
      </w:del>
      <w:ins w:id="1703" w:author="Chen Heller" w:date="2023-01-17T14:31:00Z">
        <w:r w:rsidR="005766DD">
          <w:t>Table [ref]</w:t>
        </w:r>
      </w:ins>
      <w:del w:id="1704"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lastRenderedPageBreak/>
        <w:br w:type="page"/>
      </w:r>
    </w:p>
    <w:p w14:paraId="53CA5193" w14:textId="7DA48BC8" w:rsidR="002436A8" w:rsidRPr="0041788E" w:rsidRDefault="002436A8">
      <w:pPr>
        <w:pStyle w:val="Caption"/>
        <w:spacing w:line="480" w:lineRule="auto"/>
        <w:rPr>
          <w:ins w:id="1705" w:author="Chen Heller" w:date="2023-03-12T10:50:00Z"/>
          <w:b/>
          <w:bCs/>
          <w:i w:val="0"/>
          <w:iCs w:val="0"/>
          <w:sz w:val="24"/>
          <w:szCs w:val="20"/>
          <w:rtl/>
          <w:rPrChange w:id="1706" w:author="Chen Heller" w:date="2023-03-19T14:20:00Z">
            <w:rPr>
              <w:ins w:id="1707" w:author="Chen Heller" w:date="2023-03-12T10:50:00Z"/>
              <w:b/>
              <w:bCs/>
              <w:i w:val="0"/>
              <w:iCs w:val="0"/>
              <w:rtl/>
            </w:rPr>
          </w:rPrChange>
        </w:rPr>
        <w:pPrChange w:id="1708" w:author="Chen Heller" w:date="2023-03-12T11:03:00Z">
          <w:pPr>
            <w:pStyle w:val="Caption"/>
          </w:pPr>
        </w:pPrChange>
      </w:pPr>
      <w:bookmarkStart w:id="1709" w:name="_Ref114068072"/>
      <w:r w:rsidRPr="0041788E">
        <w:rPr>
          <w:b/>
          <w:bCs/>
          <w:i w:val="0"/>
          <w:iCs w:val="0"/>
          <w:sz w:val="24"/>
          <w:szCs w:val="20"/>
          <w:rPrChange w:id="1710" w:author="Chen Heller" w:date="2023-03-19T14:20:00Z">
            <w:rPr/>
          </w:rPrChange>
        </w:rPr>
        <w:lastRenderedPageBreak/>
        <w:t xml:space="preserve">Table </w:t>
      </w:r>
      <w:r w:rsidRPr="0041788E">
        <w:rPr>
          <w:b/>
          <w:bCs/>
          <w:i w:val="0"/>
          <w:iCs w:val="0"/>
          <w:sz w:val="24"/>
          <w:szCs w:val="20"/>
          <w:rPrChange w:id="1711" w:author="Chen Heller" w:date="2023-03-19T14:20:00Z">
            <w:rPr/>
          </w:rPrChange>
        </w:rPr>
        <w:fldChar w:fldCharType="begin"/>
      </w:r>
      <w:r w:rsidRPr="0041788E">
        <w:rPr>
          <w:b/>
          <w:bCs/>
          <w:i w:val="0"/>
          <w:iCs w:val="0"/>
          <w:sz w:val="24"/>
          <w:szCs w:val="20"/>
          <w:rPrChange w:id="1712" w:author="Chen Heller" w:date="2023-03-19T14:20:00Z">
            <w:rPr/>
          </w:rPrChange>
        </w:rPr>
        <w:instrText xml:space="preserve"> SEQ Table \* ARABIC </w:instrText>
      </w:r>
      <w:r w:rsidRPr="0041788E">
        <w:rPr>
          <w:b/>
          <w:bCs/>
          <w:i w:val="0"/>
          <w:iCs w:val="0"/>
          <w:sz w:val="24"/>
          <w:szCs w:val="20"/>
          <w:rPrChange w:id="1713" w:author="Chen Heller" w:date="2023-03-19T14:20:00Z">
            <w:rPr>
              <w:noProof/>
            </w:rPr>
          </w:rPrChange>
        </w:rPr>
        <w:fldChar w:fldCharType="separate"/>
      </w:r>
      <w:ins w:id="1714" w:author="Chen Heller" w:date="2023-01-04T14:57:00Z">
        <w:r w:rsidR="00C56E28" w:rsidRPr="0041788E">
          <w:rPr>
            <w:b/>
            <w:bCs/>
            <w:i w:val="0"/>
            <w:iCs w:val="0"/>
            <w:noProof/>
            <w:sz w:val="24"/>
            <w:szCs w:val="20"/>
            <w:rPrChange w:id="1715" w:author="Chen Heller" w:date="2023-03-19T14:20:00Z">
              <w:rPr>
                <w:noProof/>
              </w:rPr>
            </w:rPrChange>
          </w:rPr>
          <w:t>1</w:t>
        </w:r>
      </w:ins>
      <w:del w:id="1716" w:author="Chen Heller" w:date="2023-01-04T14:57:00Z">
        <w:r w:rsidR="003251EA" w:rsidRPr="0041788E" w:rsidDel="00C56E28">
          <w:rPr>
            <w:b/>
            <w:bCs/>
            <w:i w:val="0"/>
            <w:iCs w:val="0"/>
            <w:noProof/>
            <w:sz w:val="24"/>
            <w:szCs w:val="20"/>
            <w:rPrChange w:id="1717" w:author="Chen Heller" w:date="2023-03-19T14:20:00Z">
              <w:rPr>
                <w:noProof/>
              </w:rPr>
            </w:rPrChange>
          </w:rPr>
          <w:delText>4</w:delText>
        </w:r>
      </w:del>
      <w:r w:rsidRPr="0041788E">
        <w:rPr>
          <w:b/>
          <w:bCs/>
          <w:i w:val="0"/>
          <w:iCs w:val="0"/>
          <w:noProof/>
          <w:sz w:val="24"/>
          <w:szCs w:val="20"/>
          <w:rPrChange w:id="1718" w:author="Chen Heller" w:date="2023-03-19T14:20:00Z">
            <w:rPr>
              <w:noProof/>
            </w:rPr>
          </w:rPrChange>
        </w:rPr>
        <w:fldChar w:fldCharType="end"/>
      </w:r>
      <w:bookmarkEnd w:id="1709"/>
      <w:del w:id="1719" w:author="Chen Heller" w:date="2023-03-12T10:52:00Z">
        <w:r w:rsidRPr="0041788E" w:rsidDel="00957AE3">
          <w:rPr>
            <w:b/>
            <w:bCs/>
            <w:i w:val="0"/>
            <w:iCs w:val="0"/>
            <w:sz w:val="24"/>
            <w:szCs w:val="20"/>
            <w:rPrChange w:id="1720" w:author="Chen Heller" w:date="2023-03-19T14:20:00Z">
              <w:rPr/>
            </w:rPrChange>
          </w:rPr>
          <w:delText>. Results</w:delText>
        </w:r>
      </w:del>
      <w:del w:id="1721" w:author="Chen Heller" w:date="2023-03-07T09:38:00Z">
        <w:r w:rsidRPr="0041788E" w:rsidDel="00294E41">
          <w:rPr>
            <w:b/>
            <w:bCs/>
            <w:i w:val="0"/>
            <w:iCs w:val="0"/>
            <w:sz w:val="24"/>
            <w:szCs w:val="20"/>
            <w:rPrChange w:id="1722" w:author="Chen Heller" w:date="2023-03-19T14:20:00Z">
              <w:rPr/>
            </w:rPrChange>
          </w:rPr>
          <w:delText xml:space="preserve"> of Experiment 4</w:delText>
        </w:r>
      </w:del>
    </w:p>
    <w:p w14:paraId="50017424" w14:textId="0F4E8F29" w:rsidR="00A72CF2" w:rsidRPr="00DC2E73" w:rsidRDefault="00BF1001">
      <w:pPr>
        <w:spacing w:after="240"/>
        <w:ind w:firstLine="0"/>
        <w:pPrChange w:id="1723" w:author="Chen Heller" w:date="2023-03-12T11:04:00Z">
          <w:pPr>
            <w:pStyle w:val="Caption"/>
          </w:pPr>
        </w:pPrChange>
      </w:pPr>
      <w:ins w:id="1724" w:author="Chen Heller" w:date="2023-03-12T11:09:00Z">
        <w:r>
          <w:rPr>
            <w:i/>
            <w:iCs/>
          </w:rPr>
          <w:t xml:space="preserve">Congruency Effect in the </w:t>
        </w:r>
      </w:ins>
      <w:ins w:id="1725" w:author="Chen Heller" w:date="2023-03-12T11:10:00Z">
        <w:r w:rsidR="005B6EC9">
          <w:rPr>
            <w:i/>
            <w:iCs/>
          </w:rPr>
          <w:t>Reaching and Keyboard Sessions</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26"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727">
          <w:tblGrid>
            <w:gridCol w:w="284"/>
            <w:gridCol w:w="2269"/>
            <w:gridCol w:w="1701"/>
            <w:gridCol w:w="1701"/>
            <w:gridCol w:w="708"/>
            <w:gridCol w:w="1134"/>
            <w:gridCol w:w="1701"/>
            <w:gridCol w:w="709"/>
          </w:tblGrid>
        </w:tblGridChange>
      </w:tblGrid>
      <w:tr w:rsidR="001D2361" w14:paraId="010F9CD6" w14:textId="77777777" w:rsidTr="00E875AF">
        <w:trPr>
          <w:trHeight w:val="510"/>
          <w:trPrChange w:id="1728" w:author="Chen Heller" w:date="2023-01-09T11:22:00Z">
            <w:trPr>
              <w:trHeight w:val="510"/>
            </w:trPr>
          </w:trPrChange>
        </w:trPr>
        <w:tc>
          <w:tcPr>
            <w:tcW w:w="284" w:type="dxa"/>
            <w:tcBorders>
              <w:top w:val="single" w:sz="12" w:space="0" w:color="auto"/>
            </w:tcBorders>
            <w:tcPrChange w:id="1729"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730"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731"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732"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733"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734"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735"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736"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737" w:author="Chen Heller" w:date="2023-01-09T11:22:00Z">
            <w:trPr>
              <w:trHeight w:val="254"/>
            </w:trPr>
          </w:trPrChange>
        </w:trPr>
        <w:tc>
          <w:tcPr>
            <w:tcW w:w="284" w:type="dxa"/>
            <w:tcBorders>
              <w:bottom w:val="single" w:sz="12" w:space="0" w:color="auto"/>
            </w:tcBorders>
            <w:tcPrChange w:id="1738"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739"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740"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741"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742"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Change w:id="1743"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744"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745"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E2AAC">
        <w:trPr>
          <w:trHeight w:val="520"/>
          <w:trPrChange w:id="1746" w:author="Chen Heller" w:date="2023-03-12T11:01:00Z">
            <w:trPr>
              <w:trHeight w:val="313"/>
            </w:trPr>
          </w:trPrChange>
        </w:trPr>
        <w:tc>
          <w:tcPr>
            <w:tcW w:w="10207" w:type="dxa"/>
            <w:gridSpan w:val="8"/>
            <w:tcBorders>
              <w:top w:val="single" w:sz="12" w:space="0" w:color="auto"/>
            </w:tcBorders>
            <w:tcPrChange w:id="1747" w:author="Chen Heller" w:date="2023-03-12T11:01: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748" w:author="Chen Heller" w:date="2023-01-09T11:22:00Z">
            <w:trPr>
              <w:trHeight w:val="490"/>
            </w:trPr>
          </w:trPrChange>
        </w:trPr>
        <w:tc>
          <w:tcPr>
            <w:tcW w:w="284" w:type="dxa"/>
            <w:vMerge w:val="restart"/>
            <w:tcBorders>
              <w:bottom w:val="single" w:sz="12" w:space="0" w:color="auto"/>
            </w:tcBorders>
            <w:tcPrChange w:id="1749"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750"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751"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752" w:author="Chen Heller" w:date="2023-01-09T11:22:00Z">
              <w:tcPr>
                <w:tcW w:w="1701" w:type="dxa"/>
              </w:tcPr>
            </w:tcPrChange>
          </w:tcPr>
          <w:p w14:paraId="700FD41D" w14:textId="77777777" w:rsidR="001D2361" w:rsidRDefault="001D2361" w:rsidP="001D2361">
            <w:pPr>
              <w:ind w:firstLine="0"/>
              <w:rPr>
                <w:rtl/>
              </w:rPr>
            </w:pPr>
            <w:r>
              <w:t>1.74 (0.49)</w:t>
            </w:r>
          </w:p>
        </w:tc>
        <w:tc>
          <w:tcPr>
            <w:tcW w:w="708" w:type="dxa"/>
            <w:tcPrChange w:id="1753" w:author="Chen Heller" w:date="2023-01-09T11:22:00Z">
              <w:tcPr>
                <w:tcW w:w="708" w:type="dxa"/>
              </w:tcPr>
            </w:tcPrChange>
          </w:tcPr>
          <w:p w14:paraId="2A493D92" w14:textId="4C72C7C0" w:rsidR="001D2361" w:rsidRDefault="00C67208" w:rsidP="001D2361">
            <w:pPr>
              <w:ind w:firstLine="0"/>
            </w:pPr>
            <w:ins w:id="1754" w:author="Chen Heller" w:date="2023-01-16T11:46:00Z">
              <w:r>
                <w:t>3.75</w:t>
              </w:r>
            </w:ins>
          </w:p>
        </w:tc>
        <w:tc>
          <w:tcPr>
            <w:tcW w:w="1134" w:type="dxa"/>
            <w:tcPrChange w:id="1755" w:author="Chen Heller" w:date="2023-01-09T11:22:00Z">
              <w:tcPr>
                <w:tcW w:w="1134" w:type="dxa"/>
              </w:tcPr>
            </w:tcPrChange>
          </w:tcPr>
          <w:p w14:paraId="56CBC635" w14:textId="4E90E834" w:rsidR="001D2361" w:rsidRDefault="00C67208" w:rsidP="001D2361">
            <w:pPr>
              <w:ind w:firstLine="0"/>
            </w:pPr>
            <w:ins w:id="1756" w:author="Chen Heller" w:date="2023-01-16T11:46:00Z">
              <w:r>
                <w:t>&lt;</w:t>
              </w:r>
            </w:ins>
            <w:r w:rsidR="001D2361">
              <w:t>0.001*</w:t>
            </w:r>
          </w:p>
        </w:tc>
        <w:tc>
          <w:tcPr>
            <w:tcW w:w="1701" w:type="dxa"/>
            <w:tcPrChange w:id="1757" w:author="Chen Heller" w:date="2023-01-09T11:22:00Z">
              <w:tcPr>
                <w:tcW w:w="1701" w:type="dxa"/>
              </w:tcPr>
            </w:tcPrChange>
          </w:tcPr>
          <w:p w14:paraId="627FB39F" w14:textId="22FC44AE" w:rsidR="001D2361" w:rsidRDefault="001D2361" w:rsidP="001D2361">
            <w:pPr>
              <w:ind w:firstLine="0"/>
            </w:pPr>
            <w:r>
              <w:t>0.</w:t>
            </w:r>
            <w:del w:id="1758" w:author="Chen Heller" w:date="2023-01-16T11:46:00Z">
              <w:r w:rsidDel="001D39A8">
                <w:delText>16</w:delText>
              </w:r>
            </w:del>
            <w:ins w:id="1759" w:author="Chen Heller" w:date="2023-01-16T11:46:00Z">
              <w:r w:rsidR="001D39A8">
                <w:t>15</w:t>
              </w:r>
            </w:ins>
            <w:r>
              <w:t>, 0.</w:t>
            </w:r>
            <w:del w:id="1760" w:author="Chen Heller" w:date="2023-01-16T11:46:00Z">
              <w:r w:rsidDel="001D39A8">
                <w:delText>52</w:delText>
              </w:r>
            </w:del>
            <w:ins w:id="1761" w:author="Chen Heller" w:date="2023-01-16T11:46:00Z">
              <w:r w:rsidR="001D39A8">
                <w:t>53</w:t>
              </w:r>
            </w:ins>
          </w:p>
        </w:tc>
        <w:tc>
          <w:tcPr>
            <w:tcW w:w="709" w:type="dxa"/>
            <w:tcPrChange w:id="1762" w:author="Chen Heller" w:date="2023-01-09T11:22:00Z">
              <w:tcPr>
                <w:tcW w:w="709" w:type="dxa"/>
              </w:tcPr>
            </w:tcPrChange>
          </w:tcPr>
          <w:p w14:paraId="581AC8D5" w14:textId="72C4894C" w:rsidR="001D2361" w:rsidRDefault="001D2361" w:rsidP="001D2361">
            <w:pPr>
              <w:ind w:firstLine="0"/>
            </w:pPr>
            <w:r>
              <w:t>0.</w:t>
            </w:r>
            <w:del w:id="1763" w:author="Chen Heller" w:date="2023-01-16T11:46:00Z">
              <w:r w:rsidDel="001D39A8">
                <w:delText>69</w:delText>
              </w:r>
            </w:del>
            <w:ins w:id="1764" w:author="Chen Heller" w:date="2023-01-16T11:46:00Z">
              <w:r w:rsidR="001D39A8">
                <w:t>68</w:t>
              </w:r>
            </w:ins>
          </w:p>
        </w:tc>
      </w:tr>
      <w:tr w:rsidR="001D2361" w14:paraId="4B03AE91" w14:textId="77777777" w:rsidTr="00E875AF">
        <w:trPr>
          <w:trHeight w:val="490"/>
          <w:trPrChange w:id="1765" w:author="Chen Heller" w:date="2023-01-09T11:22:00Z">
            <w:trPr>
              <w:trHeight w:val="490"/>
            </w:trPr>
          </w:trPrChange>
        </w:trPr>
        <w:tc>
          <w:tcPr>
            <w:tcW w:w="284" w:type="dxa"/>
            <w:vMerge/>
            <w:tcBorders>
              <w:top w:val="single" w:sz="12" w:space="0" w:color="auto"/>
              <w:bottom w:val="single" w:sz="12" w:space="0" w:color="auto"/>
            </w:tcBorders>
            <w:tcPrChange w:id="1766"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767"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768"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769"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770" w:author="Chen Heller" w:date="2023-01-09T11:22:00Z">
              <w:tcPr>
                <w:tcW w:w="708" w:type="dxa"/>
              </w:tcPr>
            </w:tcPrChange>
          </w:tcPr>
          <w:p w14:paraId="551354DC" w14:textId="3E18EF68" w:rsidR="001D2361" w:rsidRDefault="00051116" w:rsidP="001D2361">
            <w:pPr>
              <w:ind w:firstLine="0"/>
            </w:pPr>
            <w:ins w:id="1771" w:author="Chen Heller" w:date="2023-01-16T11:42:00Z">
              <w:r>
                <w:t>5.19</w:t>
              </w:r>
            </w:ins>
          </w:p>
        </w:tc>
        <w:tc>
          <w:tcPr>
            <w:tcW w:w="1134" w:type="dxa"/>
            <w:tcPrChange w:id="1772"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773" w:author="Chen Heller" w:date="2023-01-09T11:22:00Z">
              <w:tcPr>
                <w:tcW w:w="1701" w:type="dxa"/>
              </w:tcPr>
            </w:tcPrChange>
          </w:tcPr>
          <w:p w14:paraId="0408F6E5" w14:textId="296CDE9A" w:rsidR="001D2361" w:rsidRDefault="001D2361" w:rsidP="001D2361">
            <w:pPr>
              <w:ind w:firstLine="0"/>
            </w:pPr>
            <w:r>
              <w:t>-1.25, -0.</w:t>
            </w:r>
            <w:del w:id="1774" w:author="Chen Heller" w:date="2023-01-16T11:42:00Z">
              <w:r w:rsidDel="00051116">
                <w:delText>56</w:delText>
              </w:r>
            </w:del>
            <w:ins w:id="1775" w:author="Chen Heller" w:date="2023-01-16T11:42:00Z">
              <w:r w:rsidR="00051116">
                <w:t>54</w:t>
              </w:r>
            </w:ins>
          </w:p>
        </w:tc>
        <w:tc>
          <w:tcPr>
            <w:tcW w:w="709" w:type="dxa"/>
            <w:tcPrChange w:id="1776" w:author="Chen Heller" w:date="2023-01-09T11:22:00Z">
              <w:tcPr>
                <w:tcW w:w="709" w:type="dxa"/>
              </w:tcPr>
            </w:tcPrChange>
          </w:tcPr>
          <w:p w14:paraId="66F47399" w14:textId="1FD1BCAB" w:rsidR="001D2361" w:rsidRDefault="001D2361" w:rsidP="001D2361">
            <w:pPr>
              <w:ind w:firstLine="0"/>
            </w:pPr>
            <w:r>
              <w:t>0.</w:t>
            </w:r>
            <w:del w:id="1777" w:author="Chen Heller" w:date="2023-01-16T11:42:00Z">
              <w:r w:rsidDel="00051116">
                <w:delText>95</w:delText>
              </w:r>
            </w:del>
            <w:ins w:id="1778" w:author="Chen Heller" w:date="2023-01-16T11:42:00Z">
              <w:r w:rsidR="00051116">
                <w:t>94</w:t>
              </w:r>
            </w:ins>
          </w:p>
        </w:tc>
      </w:tr>
      <w:tr w:rsidR="001D2361" w14:paraId="5AF17B24" w14:textId="77777777" w:rsidTr="00E875AF">
        <w:trPr>
          <w:trHeight w:val="490"/>
          <w:trPrChange w:id="1779" w:author="Chen Heller" w:date="2023-01-09T11:22:00Z">
            <w:trPr>
              <w:trHeight w:val="490"/>
            </w:trPr>
          </w:trPrChange>
        </w:trPr>
        <w:tc>
          <w:tcPr>
            <w:tcW w:w="284" w:type="dxa"/>
            <w:vMerge/>
            <w:tcBorders>
              <w:top w:val="single" w:sz="12" w:space="0" w:color="auto"/>
              <w:bottom w:val="single" w:sz="12" w:space="0" w:color="auto"/>
            </w:tcBorders>
            <w:tcPrChange w:id="1780"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781" w:author="Chen Heller" w:date="2023-01-09T11:22:00Z">
              <w:tcPr>
                <w:tcW w:w="2269" w:type="dxa"/>
              </w:tcPr>
            </w:tcPrChange>
          </w:tcPr>
          <w:p w14:paraId="06588EC5" w14:textId="7921A821" w:rsidR="001D2361" w:rsidRPr="002B41E9" w:rsidRDefault="001D2361" w:rsidP="001D2361">
            <w:pPr>
              <w:ind w:firstLine="0"/>
              <w:rPr>
                <w:b/>
                <w:bCs/>
                <w:highlight w:val="yellow"/>
                <w:rPrChange w:id="1782" w:author="Chen Heller" w:date="2023-01-09T11:40:00Z">
                  <w:rPr>
                    <w:b/>
                    <w:bCs/>
                  </w:rPr>
                </w:rPrChange>
              </w:rPr>
            </w:pPr>
            <w:del w:id="1783" w:author="Chen Heller" w:date="2023-03-15T14:39:00Z">
              <w:r w:rsidRPr="00FE65DE" w:rsidDel="001A687C">
                <w:rPr>
                  <w:b/>
                  <w:bCs/>
                </w:rPr>
                <w:delText>Reaction time</w:delText>
              </w:r>
            </w:del>
            <w:ins w:id="1784" w:author="Chen Heller" w:date="2023-03-15T14:39:00Z">
              <w:r w:rsidR="001A687C">
                <w:rPr>
                  <w:b/>
                  <w:bCs/>
                </w:rPr>
                <w:t>Reaching onset</w:t>
              </w:r>
            </w:ins>
          </w:p>
        </w:tc>
        <w:tc>
          <w:tcPr>
            <w:tcW w:w="1701" w:type="dxa"/>
            <w:tcPrChange w:id="1785"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786"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787" w:author="Chen Heller" w:date="2023-01-09T11:22:00Z">
              <w:tcPr>
                <w:tcW w:w="708" w:type="dxa"/>
              </w:tcPr>
            </w:tcPrChange>
          </w:tcPr>
          <w:p w14:paraId="79043DD9" w14:textId="7FE4A116" w:rsidR="001D2361" w:rsidRDefault="001D2361" w:rsidP="001D2361">
            <w:pPr>
              <w:ind w:firstLine="0"/>
            </w:pPr>
            <w:del w:id="1788" w:author="Chen Heller" w:date="2023-01-16T11:28:00Z">
              <w:r w:rsidDel="00523E01">
                <w:delText>1.01</w:delText>
              </w:r>
            </w:del>
          </w:p>
        </w:tc>
        <w:tc>
          <w:tcPr>
            <w:tcW w:w="1134" w:type="dxa"/>
            <w:tcPrChange w:id="1789" w:author="Chen Heller" w:date="2023-01-09T11:22:00Z">
              <w:tcPr>
                <w:tcW w:w="1134" w:type="dxa"/>
              </w:tcPr>
            </w:tcPrChange>
          </w:tcPr>
          <w:p w14:paraId="32C5B30E" w14:textId="01CC3050" w:rsidR="001D2361" w:rsidRDefault="001D2361" w:rsidP="001D2361">
            <w:pPr>
              <w:ind w:firstLine="0"/>
            </w:pPr>
            <w:r>
              <w:t>0.318</w:t>
            </w:r>
          </w:p>
        </w:tc>
        <w:tc>
          <w:tcPr>
            <w:tcW w:w="1701" w:type="dxa"/>
            <w:tcPrChange w:id="1790" w:author="Chen Heller" w:date="2023-01-09T11:22:00Z">
              <w:tcPr>
                <w:tcW w:w="1701" w:type="dxa"/>
              </w:tcPr>
            </w:tcPrChange>
          </w:tcPr>
          <w:p w14:paraId="6572F86D" w14:textId="41FEBFFD" w:rsidR="001D2361" w:rsidRDefault="001D2361" w:rsidP="001D2361">
            <w:pPr>
              <w:ind w:firstLine="0"/>
            </w:pPr>
            <w:r>
              <w:t>-5.</w:t>
            </w:r>
            <w:del w:id="1791" w:author="Chen Heller" w:date="2023-01-16T11:17:00Z">
              <w:r w:rsidDel="00726F04">
                <w:delText>31</w:delText>
              </w:r>
            </w:del>
            <w:ins w:id="1792" w:author="Chen Heller" w:date="2023-01-16T11:17:00Z">
              <w:r w:rsidR="00726F04">
                <w:t>12</w:t>
              </w:r>
            </w:ins>
            <w:r>
              <w:t>, 1.</w:t>
            </w:r>
            <w:del w:id="1793" w:author="Chen Heller" w:date="2023-01-16T11:17:00Z">
              <w:r w:rsidDel="00726F04">
                <w:delText>79</w:delText>
              </w:r>
            </w:del>
            <w:ins w:id="1794" w:author="Chen Heller" w:date="2023-01-16T11:17:00Z">
              <w:r w:rsidR="00726F04">
                <w:t>58</w:t>
              </w:r>
            </w:ins>
          </w:p>
        </w:tc>
        <w:tc>
          <w:tcPr>
            <w:tcW w:w="709" w:type="dxa"/>
            <w:tcPrChange w:id="1795"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796" w:author="Chen Heller" w:date="2023-01-09T11:22:00Z">
            <w:trPr>
              <w:trHeight w:val="490"/>
            </w:trPr>
          </w:trPrChange>
        </w:trPr>
        <w:tc>
          <w:tcPr>
            <w:tcW w:w="284" w:type="dxa"/>
            <w:vMerge/>
            <w:tcBorders>
              <w:top w:val="single" w:sz="12" w:space="0" w:color="auto"/>
              <w:bottom w:val="single" w:sz="12" w:space="0" w:color="auto"/>
            </w:tcBorders>
            <w:tcPrChange w:id="1797"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798" w:author="Chen Heller" w:date="2023-01-09T11:22:00Z">
              <w:tcPr>
                <w:tcW w:w="2269" w:type="dxa"/>
              </w:tcPr>
            </w:tcPrChange>
          </w:tcPr>
          <w:p w14:paraId="1D4FE0CF" w14:textId="3F467C3B" w:rsidR="001D2361" w:rsidRPr="002B41E9" w:rsidRDefault="001D2361" w:rsidP="001D2361">
            <w:pPr>
              <w:ind w:firstLine="0"/>
              <w:rPr>
                <w:b/>
                <w:bCs/>
                <w:highlight w:val="yellow"/>
                <w:rPrChange w:id="1799" w:author="Chen Heller" w:date="2023-01-09T11:40:00Z">
                  <w:rPr>
                    <w:b/>
                    <w:bCs/>
                  </w:rPr>
                </w:rPrChange>
              </w:rPr>
            </w:pPr>
            <w:del w:id="1800" w:author="Chen Heller" w:date="2023-01-04T13:30:00Z">
              <w:r w:rsidRPr="00B26FEC" w:rsidDel="00977059">
                <w:rPr>
                  <w:b/>
                  <w:bCs/>
                </w:rPr>
                <w:delText xml:space="preserve">Movement </w:delText>
              </w:r>
            </w:del>
            <w:ins w:id="1801" w:author="Chen Heller" w:date="2023-01-04T13:30:00Z">
              <w:r w:rsidR="00977059" w:rsidRPr="00B26FEC">
                <w:rPr>
                  <w:b/>
                  <w:bCs/>
                </w:rPr>
                <w:t xml:space="preserve">Reaching </w:t>
              </w:r>
            </w:ins>
            <w:r w:rsidR="003538C4" w:rsidRPr="00B26FEC">
              <w:rPr>
                <w:b/>
                <w:bCs/>
              </w:rPr>
              <w:t>duration</w:t>
            </w:r>
          </w:p>
        </w:tc>
        <w:tc>
          <w:tcPr>
            <w:tcW w:w="1701" w:type="dxa"/>
            <w:tcPrChange w:id="1802"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803"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804" w:author="Chen Heller" w:date="2023-01-09T11:22:00Z">
              <w:tcPr>
                <w:tcW w:w="708" w:type="dxa"/>
              </w:tcPr>
            </w:tcPrChange>
          </w:tcPr>
          <w:p w14:paraId="240BB847" w14:textId="39E0D470" w:rsidR="001D2361" w:rsidRDefault="001D2361" w:rsidP="001D2361">
            <w:pPr>
              <w:ind w:firstLine="0"/>
            </w:pPr>
            <w:del w:id="1805" w:author="Chen Heller" w:date="2023-01-16T11:25:00Z">
              <w:r w:rsidDel="00D76147">
                <w:delText>6.40</w:delText>
              </w:r>
            </w:del>
          </w:p>
        </w:tc>
        <w:tc>
          <w:tcPr>
            <w:tcW w:w="1134" w:type="dxa"/>
            <w:tcPrChange w:id="1806"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807" w:author="Chen Heller" w:date="2023-01-09T11:22:00Z">
              <w:tcPr>
                <w:tcW w:w="1701" w:type="dxa"/>
              </w:tcPr>
            </w:tcPrChange>
          </w:tcPr>
          <w:p w14:paraId="290AF343" w14:textId="028710BF" w:rsidR="001D2361" w:rsidRDefault="001D2361" w:rsidP="001D2361">
            <w:pPr>
              <w:ind w:firstLine="0"/>
            </w:pPr>
            <w:r>
              <w:t>-17.</w:t>
            </w:r>
            <w:del w:id="1808" w:author="Chen Heller" w:date="2023-01-16T11:26:00Z">
              <w:r w:rsidDel="00D76147">
                <w:delText>32</w:delText>
              </w:r>
            </w:del>
            <w:ins w:id="1809" w:author="Chen Heller" w:date="2023-01-16T11:26:00Z">
              <w:r w:rsidR="00D76147">
                <w:t>08</w:t>
              </w:r>
            </w:ins>
            <w:r>
              <w:t>, -</w:t>
            </w:r>
            <w:del w:id="1810" w:author="Chen Heller" w:date="2023-01-16T11:26:00Z">
              <w:r w:rsidDel="00D76147">
                <w:delText>8.93</w:delText>
              </w:r>
            </w:del>
            <w:ins w:id="1811" w:author="Chen Heller" w:date="2023-01-16T11:26:00Z">
              <w:r w:rsidR="00D76147">
                <w:t>9.17</w:t>
              </w:r>
            </w:ins>
          </w:p>
        </w:tc>
        <w:tc>
          <w:tcPr>
            <w:tcW w:w="709" w:type="dxa"/>
            <w:tcPrChange w:id="1812"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813" w:author="Chen Heller" w:date="2023-01-09T11:22:00Z">
            <w:trPr>
              <w:trHeight w:val="490"/>
            </w:trPr>
          </w:trPrChange>
        </w:trPr>
        <w:tc>
          <w:tcPr>
            <w:tcW w:w="284" w:type="dxa"/>
            <w:vMerge/>
            <w:tcBorders>
              <w:top w:val="single" w:sz="12" w:space="0" w:color="auto"/>
              <w:bottom w:val="single" w:sz="12" w:space="0" w:color="auto"/>
            </w:tcBorders>
            <w:tcPrChange w:id="1814"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815"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816"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817" w:author="Chen Heller" w:date="2023-02-02T10:42:00Z">
              <w:r w:rsidDel="00D62DBE">
                <w:delText>0.24</w:delText>
              </w:r>
            </w:del>
            <w:ins w:id="1818" w:author="Chen Heller" w:date="2023-02-02T10:42:00Z">
              <w:r w:rsidR="00D62DBE">
                <w:t>1.77</w:t>
              </w:r>
            </w:ins>
            <w:r>
              <w:t xml:space="preserve"> (0.</w:t>
            </w:r>
            <w:del w:id="1819" w:author="Chen Heller" w:date="2023-02-02T10:42:00Z">
              <w:r w:rsidDel="00D62DBE">
                <w:delText>12</w:delText>
              </w:r>
            </w:del>
            <w:ins w:id="1820" w:author="Chen Heller" w:date="2023-02-02T10:42:00Z">
              <w:r w:rsidR="00D62DBE">
                <w:t>40</w:t>
              </w:r>
            </w:ins>
            <w:r>
              <w:t>)</w:t>
            </w:r>
          </w:p>
        </w:tc>
        <w:tc>
          <w:tcPr>
            <w:tcW w:w="1701" w:type="dxa"/>
            <w:tcBorders>
              <w:bottom w:val="single" w:sz="12" w:space="0" w:color="auto"/>
            </w:tcBorders>
            <w:tcPrChange w:id="1821"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822" w:author="Chen Heller" w:date="2023-02-02T10:42:00Z">
              <w:r w:rsidDel="00D62DBE">
                <w:delText>0</w:delText>
              </w:r>
            </w:del>
            <w:ins w:id="1823" w:author="Chen Heller" w:date="2023-02-02T10:42:00Z">
              <w:r w:rsidR="00D62DBE">
                <w:t>1</w:t>
              </w:r>
            </w:ins>
            <w:r>
              <w:t>.</w:t>
            </w:r>
            <w:del w:id="1824" w:author="Chen Heller" w:date="2023-02-02T10:42:00Z">
              <w:r w:rsidDel="00D62DBE">
                <w:delText xml:space="preserve">22 </w:delText>
              </w:r>
            </w:del>
            <w:ins w:id="1825" w:author="Chen Heller" w:date="2023-02-02T10:42:00Z">
              <w:r w:rsidR="00D62DBE">
                <w:t xml:space="preserve">99 </w:t>
              </w:r>
            </w:ins>
            <w:r>
              <w:t>(0.</w:t>
            </w:r>
            <w:del w:id="1826" w:author="Chen Heller" w:date="2023-02-02T10:42:00Z">
              <w:r w:rsidDel="00D62DBE">
                <w:delText>11</w:delText>
              </w:r>
            </w:del>
            <w:ins w:id="1827" w:author="Chen Heller" w:date="2023-02-02T10:42:00Z">
              <w:r w:rsidR="00D62DBE">
                <w:t>48</w:t>
              </w:r>
            </w:ins>
            <w:r>
              <w:t>)</w:t>
            </w:r>
          </w:p>
        </w:tc>
        <w:tc>
          <w:tcPr>
            <w:tcW w:w="708" w:type="dxa"/>
            <w:tcBorders>
              <w:bottom w:val="single" w:sz="12" w:space="0" w:color="auto"/>
            </w:tcBorders>
            <w:tcPrChange w:id="1828" w:author="Chen Heller" w:date="2023-01-09T11:22:00Z">
              <w:tcPr>
                <w:tcW w:w="708" w:type="dxa"/>
                <w:tcBorders>
                  <w:bottom w:val="single" w:sz="12" w:space="0" w:color="auto"/>
                </w:tcBorders>
              </w:tcPr>
            </w:tcPrChange>
          </w:tcPr>
          <w:p w14:paraId="1A46BDE6" w14:textId="58966E32" w:rsidR="001D2361" w:rsidRDefault="001D2361" w:rsidP="001D2361">
            <w:pPr>
              <w:ind w:firstLine="0"/>
            </w:pPr>
            <w:del w:id="1829" w:author="Chen Heller" w:date="2023-02-02T10:43:00Z">
              <w:r w:rsidDel="00D62DBE">
                <w:delText>1.06</w:delText>
              </w:r>
            </w:del>
          </w:p>
        </w:tc>
        <w:tc>
          <w:tcPr>
            <w:tcW w:w="1134" w:type="dxa"/>
            <w:tcBorders>
              <w:bottom w:val="single" w:sz="12" w:space="0" w:color="auto"/>
            </w:tcBorders>
            <w:tcPrChange w:id="1830" w:author="Chen Heller" w:date="2023-01-09T11:22:00Z">
              <w:tcPr>
                <w:tcW w:w="1134" w:type="dxa"/>
                <w:tcBorders>
                  <w:bottom w:val="single" w:sz="12" w:space="0" w:color="auto"/>
                </w:tcBorders>
              </w:tcPr>
            </w:tcPrChange>
          </w:tcPr>
          <w:p w14:paraId="26EFE69D" w14:textId="502F5E24" w:rsidR="001D2361" w:rsidRDefault="001D2361" w:rsidP="001D2361">
            <w:pPr>
              <w:ind w:firstLine="0"/>
            </w:pPr>
            <w:r>
              <w:t>0.</w:t>
            </w:r>
            <w:del w:id="1831" w:author="Chen Heller" w:date="2023-02-02T10:43:00Z">
              <w:r w:rsidDel="00D62DBE">
                <w:delText>318</w:delText>
              </w:r>
            </w:del>
            <w:ins w:id="1832" w:author="Chen Heller" w:date="2023-02-02T10:43:00Z">
              <w:r w:rsidR="00D62DBE">
                <w:t>0</w:t>
              </w:r>
            </w:ins>
            <w:ins w:id="1833" w:author="Chen Heller" w:date="2023-03-07T16:23:00Z">
              <w:r w:rsidR="0080087A">
                <w:t>2</w:t>
              </w:r>
            </w:ins>
            <w:ins w:id="1834" w:author="Chen Heller" w:date="2023-03-07T16:24:00Z">
              <w:r w:rsidR="00E93D6A">
                <w:t>*</w:t>
              </w:r>
            </w:ins>
          </w:p>
        </w:tc>
        <w:tc>
          <w:tcPr>
            <w:tcW w:w="1701" w:type="dxa"/>
            <w:tcBorders>
              <w:bottom w:val="single" w:sz="12" w:space="0" w:color="auto"/>
            </w:tcBorders>
            <w:tcPrChange w:id="1835" w:author="Chen Heller" w:date="2023-01-09T11:22:00Z">
              <w:tcPr>
                <w:tcW w:w="1701" w:type="dxa"/>
                <w:tcBorders>
                  <w:bottom w:val="single" w:sz="12" w:space="0" w:color="auto"/>
                </w:tcBorders>
              </w:tcPr>
            </w:tcPrChange>
          </w:tcPr>
          <w:p w14:paraId="5C6EE881" w14:textId="58107F47" w:rsidR="001D2361" w:rsidRDefault="001D2361" w:rsidP="001D2361">
            <w:pPr>
              <w:ind w:firstLine="0"/>
            </w:pPr>
            <w:r>
              <w:t>-0.</w:t>
            </w:r>
            <w:del w:id="1836" w:author="Chen Heller" w:date="2023-02-02T10:43:00Z">
              <w:r w:rsidDel="00D62DBE">
                <w:delText>02</w:delText>
              </w:r>
            </w:del>
            <w:ins w:id="1837" w:author="Chen Heller" w:date="2023-03-07T16:21:00Z">
              <w:r w:rsidR="00592631">
                <w:t>39</w:t>
              </w:r>
            </w:ins>
            <w:r>
              <w:t xml:space="preserve">, </w:t>
            </w:r>
            <w:ins w:id="1838" w:author="Chen Heller" w:date="2023-03-07T16:13:00Z">
              <w:r w:rsidR="0023191C">
                <w:t>-</w:t>
              </w:r>
            </w:ins>
            <w:r>
              <w:t>0.</w:t>
            </w:r>
            <w:del w:id="1839" w:author="Chen Heller" w:date="2023-02-02T10:43:00Z">
              <w:r w:rsidDel="00D62DBE">
                <w:delText>06</w:delText>
              </w:r>
            </w:del>
            <w:ins w:id="1840" w:author="Chen Heller" w:date="2023-02-02T10:43:00Z">
              <w:r w:rsidR="00D62DBE">
                <w:t>0</w:t>
              </w:r>
            </w:ins>
            <w:ins w:id="1841" w:author="Chen Heller" w:date="2023-03-07T16:21:00Z">
              <w:r w:rsidR="00592631">
                <w:t>5</w:t>
              </w:r>
            </w:ins>
          </w:p>
        </w:tc>
        <w:tc>
          <w:tcPr>
            <w:tcW w:w="709" w:type="dxa"/>
            <w:tcBorders>
              <w:bottom w:val="single" w:sz="12" w:space="0" w:color="auto"/>
            </w:tcBorders>
            <w:tcPrChange w:id="1842" w:author="Chen Heller" w:date="2023-01-09T11:22:00Z">
              <w:tcPr>
                <w:tcW w:w="709" w:type="dxa"/>
                <w:tcBorders>
                  <w:bottom w:val="single" w:sz="12" w:space="0" w:color="auto"/>
                </w:tcBorders>
              </w:tcPr>
            </w:tcPrChange>
          </w:tcPr>
          <w:p w14:paraId="25DA840B" w14:textId="52B2EF3D" w:rsidR="001D2361" w:rsidRDefault="001D2361" w:rsidP="001D2361">
            <w:pPr>
              <w:ind w:firstLine="0"/>
            </w:pPr>
            <w:r>
              <w:t>0.</w:t>
            </w:r>
            <w:del w:id="1843" w:author="Chen Heller" w:date="2023-02-02T10:43:00Z">
              <w:r w:rsidDel="00423623">
                <w:delText>19</w:delText>
              </w:r>
            </w:del>
            <w:ins w:id="1844" w:author="Chen Heller" w:date="2023-02-02T10:43:00Z">
              <w:r w:rsidR="00423623">
                <w:t>4</w:t>
              </w:r>
            </w:ins>
            <w:ins w:id="1845" w:author="Chen Heller" w:date="2023-03-07T16:13:00Z">
              <w:r w:rsidR="0023191C">
                <w:t>6</w:t>
              </w:r>
            </w:ins>
          </w:p>
        </w:tc>
      </w:tr>
      <w:tr w:rsidR="001D2361" w14:paraId="5199F135" w14:textId="77777777" w:rsidTr="00EE2AAC">
        <w:trPr>
          <w:trHeight w:val="498"/>
          <w:trPrChange w:id="1846" w:author="Chen Heller" w:date="2023-03-12T11:01:00Z">
            <w:trPr>
              <w:trHeight w:val="285"/>
            </w:trPr>
          </w:trPrChange>
        </w:trPr>
        <w:tc>
          <w:tcPr>
            <w:tcW w:w="10207" w:type="dxa"/>
            <w:gridSpan w:val="8"/>
            <w:tcPrChange w:id="1847" w:author="Chen Heller" w:date="2023-03-12T11:01: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848" w:author="Chen Heller" w:date="2023-01-09T11:37:00Z">
            <w:trPr>
              <w:trHeight w:val="490"/>
            </w:trPr>
          </w:trPrChange>
        </w:trPr>
        <w:tc>
          <w:tcPr>
            <w:tcW w:w="284" w:type="dxa"/>
            <w:tcBorders>
              <w:bottom w:val="single" w:sz="12" w:space="0" w:color="000000"/>
            </w:tcBorders>
            <w:tcPrChange w:id="1849"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850"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851"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852"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853"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854"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855"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856"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9D5FC69" w14:textId="77777777" w:rsidTr="00E875AF">
        <w:trPr>
          <w:trHeight w:val="490"/>
          <w:trPrChange w:id="1857" w:author="Chen Heller" w:date="2023-01-09T11:22:00Z">
            <w:trPr>
              <w:trHeight w:val="490"/>
            </w:trPr>
          </w:trPrChange>
        </w:trPr>
        <w:tc>
          <w:tcPr>
            <w:tcW w:w="10207" w:type="dxa"/>
            <w:gridSpan w:val="8"/>
            <w:tcBorders>
              <w:top w:val="single" w:sz="12" w:space="0" w:color="auto"/>
            </w:tcBorders>
            <w:tcPrChange w:id="1858" w:author="Chen Heller" w:date="2023-01-09T11:22:00Z">
              <w:tcPr>
                <w:tcW w:w="10207" w:type="dxa"/>
                <w:gridSpan w:val="8"/>
                <w:tcBorders>
                  <w:top w:val="single" w:sz="12" w:space="0" w:color="auto"/>
                </w:tcBorders>
              </w:tcPr>
            </w:tcPrChange>
          </w:tcPr>
          <w:p w14:paraId="569467B4" w14:textId="34ADB385" w:rsidR="00EE7036" w:rsidRPr="00EA2CED" w:rsidRDefault="00EE7036">
            <w:pPr>
              <w:spacing w:line="480" w:lineRule="auto"/>
              <w:ind w:firstLine="0"/>
              <w:rPr>
                <w:sz w:val="22"/>
                <w:szCs w:val="22"/>
              </w:rPr>
              <w:pPrChange w:id="1859" w:author="Chen Heller" w:date="2023-03-12T11:05:00Z">
                <w:pPr>
                  <w:ind w:firstLine="0"/>
                </w:pPr>
              </w:pPrChange>
            </w:pPr>
            <w:r w:rsidRPr="00EA2CED">
              <w:rPr>
                <w:i/>
                <w:iCs/>
                <w:sz w:val="22"/>
                <w:szCs w:val="22"/>
              </w:rPr>
              <w:t xml:space="preserve">Note. </w:t>
            </w:r>
            <w:del w:id="1860" w:author="Chen Heller" w:date="2023-01-17T14:32:00Z">
              <w:r w:rsidR="00A34CE5" w:rsidRPr="00EA2CED" w:rsidDel="003D5244">
                <w:rPr>
                  <w:sz w:val="22"/>
                  <w:szCs w:val="22"/>
                </w:rPr>
                <w:delText>T</w:delText>
              </w:r>
            </w:del>
            <w:ins w:id="1861" w:author="Chen Heller" w:date="2023-01-17T14:32:00Z">
              <w:r w:rsidR="003D5244">
                <w:rPr>
                  <w:sz w:val="22"/>
                  <w:szCs w:val="22"/>
                </w:rPr>
                <w:t>t</w:t>
              </w:r>
            </w:ins>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62" w:author="Chen Heller" w:date="2023-01-17T14:32:00Z">
              <w:r w:rsidDel="003D5244">
                <w:rPr>
                  <w:sz w:val="22"/>
                  <w:szCs w:val="22"/>
                </w:rPr>
                <w:delText xml:space="preserve">corrected </w:delText>
              </w:r>
            </w:del>
            <w:r>
              <w:rPr>
                <w:sz w:val="22"/>
                <w:szCs w:val="22"/>
              </w:rPr>
              <w:t xml:space="preserve">p-value </w:t>
            </w:r>
            <w:ins w:id="1863"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pPr>
              <w:spacing w:line="480" w:lineRule="auto"/>
              <w:ind w:firstLine="0"/>
              <w:pPrChange w:id="1864" w:author="Chen Heller" w:date="2023-03-12T11:05:00Z">
                <w:pPr>
                  <w:ind w:firstLine="0"/>
                </w:pPr>
              </w:pPrChange>
            </w:pPr>
            <w:r w:rsidRPr="00EA2CED">
              <w:rPr>
                <w:sz w:val="22"/>
                <w:szCs w:val="22"/>
              </w:rPr>
              <w:t xml:space="preserve">* p &lt; </w:t>
            </w:r>
            <w:r>
              <w:rPr>
                <w:sz w:val="22"/>
                <w:szCs w:val="22"/>
              </w:rPr>
              <w:t>p</w:t>
            </w:r>
            <w:del w:id="1865" w:author="Chen Heller" w:date="2023-03-02T15:10:00Z">
              <w:r w:rsidDel="007E5925">
                <w:rPr>
                  <w:sz w:val="22"/>
                  <w:szCs w:val="22"/>
                </w:rPr>
                <w:delText xml:space="preserve"> </w:delText>
              </w:r>
            </w:del>
            <w:ins w:id="1866"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67"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31C457C0" w14:textId="62CA9588" w:rsidR="003D0BDD" w:rsidRDefault="003D0BDD" w:rsidP="00E47313">
      <w:pPr>
        <w:ind w:firstLine="0"/>
        <w:rPr>
          <w:ins w:id="1868" w:author="Chen Heller" w:date="2023-03-12T10:46:00Z"/>
        </w:rPr>
      </w:pPr>
    </w:p>
    <w:p w14:paraId="10D770A1" w14:textId="77777777" w:rsidR="003D0BDD" w:rsidRDefault="003D0BDD" w:rsidP="00E47313">
      <w:pPr>
        <w:ind w:firstLine="0"/>
        <w:rPr>
          <w:ins w:id="1869" w:author="Chen Heller" w:date="2023-03-12T10:45:00Z"/>
        </w:rPr>
      </w:pPr>
    </w:p>
    <w:p w14:paraId="211FE07B" w14:textId="500423B5" w:rsidR="003D0BDD" w:rsidRDefault="003D0BDD">
      <w:pPr>
        <w:pStyle w:val="Caption"/>
        <w:keepNext/>
        <w:spacing w:line="480" w:lineRule="auto"/>
        <w:rPr>
          <w:ins w:id="1870" w:author="Chen Heller" w:date="2023-03-12T10:47:00Z"/>
          <w:b/>
          <w:bCs/>
          <w:i w:val="0"/>
          <w:iCs w:val="0"/>
        </w:rPr>
        <w:pPrChange w:id="1871" w:author="Chen Heller" w:date="2023-03-12T11:03:00Z">
          <w:pPr>
            <w:pStyle w:val="Caption"/>
            <w:keepNext/>
          </w:pPr>
        </w:pPrChange>
      </w:pPr>
      <w:ins w:id="1872" w:author="Chen Heller" w:date="2023-03-12T10:46:00Z">
        <w:r w:rsidRPr="00CA2A22">
          <w:rPr>
            <w:b/>
            <w:bCs/>
            <w:i w:val="0"/>
            <w:iCs w:val="0"/>
            <w:rPrChange w:id="1873" w:author="Chen Heller" w:date="2023-03-12T10:47:00Z">
              <w:rPr/>
            </w:rPrChange>
          </w:rPr>
          <w:t xml:space="preserve">Table </w:t>
        </w:r>
        <w:r w:rsidRPr="00CA2A22">
          <w:rPr>
            <w:b/>
            <w:bCs/>
            <w:i w:val="0"/>
            <w:iCs w:val="0"/>
            <w:rPrChange w:id="1874" w:author="Chen Heller" w:date="2023-03-12T10:47:00Z">
              <w:rPr/>
            </w:rPrChange>
          </w:rPr>
          <w:fldChar w:fldCharType="begin"/>
        </w:r>
        <w:r w:rsidRPr="00CA2A22">
          <w:rPr>
            <w:b/>
            <w:bCs/>
            <w:i w:val="0"/>
            <w:iCs w:val="0"/>
            <w:rPrChange w:id="1875" w:author="Chen Heller" w:date="2023-03-12T10:47:00Z">
              <w:rPr/>
            </w:rPrChange>
          </w:rPr>
          <w:instrText xml:space="preserve"> SEQ Table \* ARABIC </w:instrText>
        </w:r>
      </w:ins>
      <w:r w:rsidRPr="00CA2A22">
        <w:rPr>
          <w:b/>
          <w:bCs/>
          <w:i w:val="0"/>
          <w:iCs w:val="0"/>
          <w:rPrChange w:id="1876" w:author="Chen Heller" w:date="2023-03-12T10:47:00Z">
            <w:rPr/>
          </w:rPrChange>
        </w:rPr>
        <w:fldChar w:fldCharType="separate"/>
      </w:r>
      <w:ins w:id="1877" w:author="Chen Heller" w:date="2023-03-12T10:46:00Z">
        <w:r w:rsidRPr="00CA2A22">
          <w:rPr>
            <w:b/>
            <w:bCs/>
            <w:i w:val="0"/>
            <w:iCs w:val="0"/>
            <w:noProof/>
            <w:rPrChange w:id="1878" w:author="Chen Heller" w:date="2023-03-12T10:47:00Z">
              <w:rPr>
                <w:noProof/>
              </w:rPr>
            </w:rPrChange>
          </w:rPr>
          <w:t>2</w:t>
        </w:r>
        <w:r w:rsidRPr="00CA2A22">
          <w:rPr>
            <w:b/>
            <w:bCs/>
            <w:i w:val="0"/>
            <w:iCs w:val="0"/>
            <w:rPrChange w:id="1879" w:author="Chen Heller" w:date="2023-03-12T10:47:00Z">
              <w:rPr/>
            </w:rPrChange>
          </w:rPr>
          <w:fldChar w:fldCharType="end"/>
        </w:r>
      </w:ins>
    </w:p>
    <w:p w14:paraId="49DAABCC" w14:textId="53B9E06F" w:rsidR="00CA2A22" w:rsidRPr="00CA2A22" w:rsidRDefault="005B6EC9">
      <w:pPr>
        <w:spacing w:after="240"/>
        <w:ind w:firstLine="0"/>
        <w:rPr>
          <w:ins w:id="1880" w:author="Chen Heller" w:date="2023-03-12T10:46:00Z"/>
          <w:i/>
          <w:iCs/>
          <w:rPrChange w:id="1881" w:author="Chen Heller" w:date="2023-03-12T10:47:00Z">
            <w:rPr>
              <w:ins w:id="1882" w:author="Chen Heller" w:date="2023-03-12T10:46:00Z"/>
            </w:rPr>
          </w:rPrChange>
        </w:rPr>
        <w:pPrChange w:id="1883" w:author="Chen Heller" w:date="2023-03-12T11:03:00Z">
          <w:pPr/>
        </w:pPrChange>
      </w:pPr>
      <w:ins w:id="1884" w:author="Chen Heller" w:date="2023-03-12T11:10:00Z">
        <w:r>
          <w:rPr>
            <w:i/>
            <w:iCs/>
          </w:rPr>
          <w:t>Congruency Effect in the Reaching and Keyboard Session</w:t>
        </w:r>
      </w:ins>
      <w:ins w:id="1885" w:author="Chen Heller" w:date="2023-03-12T11:11:00Z">
        <w:r>
          <w:rPr>
            <w:i/>
            <w:iCs/>
          </w:rPr>
          <w:t>s, Normalized within Participant</w:t>
        </w:r>
      </w:ins>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86" w:author="Chen Heller" w:date="2023-03-12T10:46: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887">
          <w:tblGrid>
            <w:gridCol w:w="284"/>
            <w:gridCol w:w="2269"/>
            <w:gridCol w:w="1701"/>
            <w:gridCol w:w="1701"/>
            <w:gridCol w:w="708"/>
            <w:gridCol w:w="1134"/>
            <w:gridCol w:w="1701"/>
            <w:gridCol w:w="709"/>
          </w:tblGrid>
        </w:tblGridChange>
      </w:tblGrid>
      <w:tr w:rsidR="003D0BDD" w14:paraId="6CA78B4E" w14:textId="77777777" w:rsidTr="003D0BDD">
        <w:trPr>
          <w:trHeight w:val="510"/>
          <w:ins w:id="1888" w:author="Chen Heller" w:date="2023-03-12T10:45:00Z"/>
          <w:trPrChange w:id="1889" w:author="Chen Heller" w:date="2023-03-12T10:46:00Z">
            <w:trPr>
              <w:trHeight w:val="510"/>
            </w:trPr>
          </w:trPrChange>
        </w:trPr>
        <w:tc>
          <w:tcPr>
            <w:tcW w:w="284" w:type="dxa"/>
            <w:tcBorders>
              <w:top w:val="single" w:sz="12" w:space="0" w:color="auto"/>
            </w:tcBorders>
            <w:tcPrChange w:id="1890" w:author="Chen Heller" w:date="2023-03-12T10:46:00Z">
              <w:tcPr>
                <w:tcW w:w="284" w:type="dxa"/>
                <w:tcBorders>
                  <w:top w:val="single" w:sz="12" w:space="0" w:color="auto"/>
                </w:tcBorders>
              </w:tcPr>
            </w:tcPrChange>
          </w:tcPr>
          <w:p w14:paraId="58A7E614" w14:textId="77777777" w:rsidR="003D0BDD" w:rsidRDefault="003D0BDD" w:rsidP="00974A4E">
            <w:pPr>
              <w:ind w:firstLine="0"/>
              <w:rPr>
                <w:ins w:id="1891" w:author="Chen Heller" w:date="2023-03-12T10:45:00Z"/>
              </w:rPr>
            </w:pPr>
          </w:p>
        </w:tc>
        <w:tc>
          <w:tcPr>
            <w:tcW w:w="2269" w:type="dxa"/>
            <w:tcBorders>
              <w:top w:val="single" w:sz="12" w:space="0" w:color="auto"/>
            </w:tcBorders>
            <w:tcPrChange w:id="1892" w:author="Chen Heller" w:date="2023-03-12T10:46:00Z">
              <w:tcPr>
                <w:tcW w:w="2269" w:type="dxa"/>
                <w:tcBorders>
                  <w:top w:val="single" w:sz="12" w:space="0" w:color="auto"/>
                </w:tcBorders>
              </w:tcPr>
            </w:tcPrChange>
          </w:tcPr>
          <w:p w14:paraId="3C328407" w14:textId="06D16838" w:rsidR="003D0BDD" w:rsidRPr="00A628BB" w:rsidRDefault="003D0BDD" w:rsidP="00974A4E">
            <w:pPr>
              <w:ind w:firstLine="0"/>
              <w:rPr>
                <w:ins w:id="1893" w:author="Chen Heller" w:date="2023-03-12T10:45:00Z"/>
                <w:b/>
                <w:bCs/>
                <w:rPrChange w:id="1894" w:author="Chen Heller" w:date="2023-03-12T11:00:00Z">
                  <w:rPr>
                    <w:ins w:id="1895" w:author="Chen Heller" w:date="2023-03-12T10:45:00Z"/>
                  </w:rPr>
                </w:rPrChange>
              </w:rPr>
            </w:pPr>
          </w:p>
        </w:tc>
        <w:tc>
          <w:tcPr>
            <w:tcW w:w="1701" w:type="dxa"/>
            <w:tcBorders>
              <w:top w:val="single" w:sz="12" w:space="0" w:color="auto"/>
              <w:bottom w:val="single" w:sz="12" w:space="0" w:color="auto"/>
            </w:tcBorders>
            <w:tcPrChange w:id="1896" w:author="Chen Heller" w:date="2023-03-12T10:46:00Z">
              <w:tcPr>
                <w:tcW w:w="1701" w:type="dxa"/>
                <w:tcBorders>
                  <w:top w:val="single" w:sz="12" w:space="0" w:color="auto"/>
                  <w:bottom w:val="single" w:sz="12" w:space="0" w:color="auto"/>
                </w:tcBorders>
              </w:tcPr>
            </w:tcPrChange>
          </w:tcPr>
          <w:p w14:paraId="78FFD68F" w14:textId="77777777" w:rsidR="003D0BDD" w:rsidRPr="00EA2CED" w:rsidRDefault="003D0BDD" w:rsidP="00974A4E">
            <w:pPr>
              <w:ind w:firstLine="0"/>
              <w:jc w:val="center"/>
              <w:rPr>
                <w:ins w:id="1897" w:author="Chen Heller" w:date="2023-03-12T10:45:00Z"/>
                <w:b/>
                <w:bCs/>
              </w:rPr>
            </w:pPr>
            <w:ins w:id="1898" w:author="Chen Heller" w:date="2023-03-12T10:45:00Z">
              <w:r w:rsidRPr="00EA2CED">
                <w:rPr>
                  <w:b/>
                  <w:bCs/>
                </w:rPr>
                <w:t>Congruent</w:t>
              </w:r>
            </w:ins>
          </w:p>
        </w:tc>
        <w:tc>
          <w:tcPr>
            <w:tcW w:w="1701" w:type="dxa"/>
            <w:tcBorders>
              <w:top w:val="single" w:sz="12" w:space="0" w:color="auto"/>
              <w:bottom w:val="single" w:sz="12" w:space="0" w:color="auto"/>
            </w:tcBorders>
            <w:tcPrChange w:id="1899" w:author="Chen Heller" w:date="2023-03-12T10:46:00Z">
              <w:tcPr>
                <w:tcW w:w="1701" w:type="dxa"/>
                <w:tcBorders>
                  <w:top w:val="single" w:sz="12" w:space="0" w:color="auto"/>
                  <w:bottom w:val="single" w:sz="12" w:space="0" w:color="auto"/>
                </w:tcBorders>
              </w:tcPr>
            </w:tcPrChange>
          </w:tcPr>
          <w:p w14:paraId="09D719DF" w14:textId="77777777" w:rsidR="003D0BDD" w:rsidRPr="00EA2CED" w:rsidRDefault="003D0BDD" w:rsidP="00974A4E">
            <w:pPr>
              <w:ind w:firstLine="0"/>
              <w:jc w:val="center"/>
              <w:rPr>
                <w:ins w:id="1900" w:author="Chen Heller" w:date="2023-03-12T10:45:00Z"/>
                <w:b/>
                <w:bCs/>
              </w:rPr>
            </w:pPr>
            <w:ins w:id="1901" w:author="Chen Heller" w:date="2023-03-12T10:45:00Z">
              <w:r w:rsidRPr="00EA2CED">
                <w:rPr>
                  <w:b/>
                  <w:bCs/>
                </w:rPr>
                <w:t>Incongruent</w:t>
              </w:r>
            </w:ins>
          </w:p>
        </w:tc>
        <w:tc>
          <w:tcPr>
            <w:tcW w:w="708" w:type="dxa"/>
            <w:tcBorders>
              <w:top w:val="single" w:sz="12" w:space="0" w:color="auto"/>
            </w:tcBorders>
            <w:tcPrChange w:id="1902" w:author="Chen Heller" w:date="2023-03-12T10:46:00Z">
              <w:tcPr>
                <w:tcW w:w="708" w:type="dxa"/>
                <w:tcBorders>
                  <w:top w:val="single" w:sz="12" w:space="0" w:color="auto"/>
                </w:tcBorders>
              </w:tcPr>
            </w:tcPrChange>
          </w:tcPr>
          <w:p w14:paraId="1C084579" w14:textId="77777777" w:rsidR="003D0BDD" w:rsidRPr="00EA2CED" w:rsidRDefault="003D0BDD" w:rsidP="00974A4E">
            <w:pPr>
              <w:ind w:firstLine="0"/>
              <w:jc w:val="center"/>
              <w:rPr>
                <w:ins w:id="1903" w:author="Chen Heller" w:date="2023-03-12T10:45:00Z"/>
                <w:b/>
                <w:bCs/>
              </w:rPr>
            </w:pPr>
          </w:p>
        </w:tc>
        <w:tc>
          <w:tcPr>
            <w:tcW w:w="1134" w:type="dxa"/>
            <w:tcBorders>
              <w:top w:val="single" w:sz="12" w:space="0" w:color="auto"/>
            </w:tcBorders>
            <w:tcPrChange w:id="1904" w:author="Chen Heller" w:date="2023-03-12T10:46:00Z">
              <w:tcPr>
                <w:tcW w:w="1134" w:type="dxa"/>
                <w:tcBorders>
                  <w:top w:val="single" w:sz="12" w:space="0" w:color="auto"/>
                </w:tcBorders>
              </w:tcPr>
            </w:tcPrChange>
          </w:tcPr>
          <w:p w14:paraId="045DF50C" w14:textId="77777777" w:rsidR="003D0BDD" w:rsidRPr="00EA2CED" w:rsidRDefault="003D0BDD" w:rsidP="00974A4E">
            <w:pPr>
              <w:ind w:firstLine="0"/>
              <w:jc w:val="center"/>
              <w:rPr>
                <w:ins w:id="1905" w:author="Chen Heller" w:date="2023-03-12T10:45:00Z"/>
                <w:b/>
                <w:bCs/>
              </w:rPr>
            </w:pPr>
          </w:p>
        </w:tc>
        <w:tc>
          <w:tcPr>
            <w:tcW w:w="1701" w:type="dxa"/>
            <w:tcBorders>
              <w:top w:val="single" w:sz="12" w:space="0" w:color="auto"/>
            </w:tcBorders>
            <w:tcPrChange w:id="1906" w:author="Chen Heller" w:date="2023-03-12T10:46:00Z">
              <w:tcPr>
                <w:tcW w:w="1701" w:type="dxa"/>
                <w:tcBorders>
                  <w:top w:val="single" w:sz="12" w:space="0" w:color="auto"/>
                </w:tcBorders>
              </w:tcPr>
            </w:tcPrChange>
          </w:tcPr>
          <w:p w14:paraId="238E88C8" w14:textId="77777777" w:rsidR="003D0BDD" w:rsidRDefault="003D0BDD" w:rsidP="00974A4E">
            <w:pPr>
              <w:ind w:firstLine="0"/>
              <w:rPr>
                <w:ins w:id="1907" w:author="Chen Heller" w:date="2023-03-12T10:45:00Z"/>
              </w:rPr>
            </w:pPr>
          </w:p>
        </w:tc>
        <w:tc>
          <w:tcPr>
            <w:tcW w:w="709" w:type="dxa"/>
            <w:tcBorders>
              <w:top w:val="single" w:sz="12" w:space="0" w:color="auto"/>
            </w:tcBorders>
            <w:tcPrChange w:id="1908" w:author="Chen Heller" w:date="2023-03-12T10:46:00Z">
              <w:tcPr>
                <w:tcW w:w="709" w:type="dxa"/>
                <w:tcBorders>
                  <w:top w:val="single" w:sz="12" w:space="0" w:color="auto"/>
                </w:tcBorders>
              </w:tcPr>
            </w:tcPrChange>
          </w:tcPr>
          <w:p w14:paraId="2E2215B5" w14:textId="77777777" w:rsidR="003D0BDD" w:rsidRDefault="003D0BDD" w:rsidP="00974A4E">
            <w:pPr>
              <w:ind w:firstLine="0"/>
              <w:rPr>
                <w:ins w:id="1909" w:author="Chen Heller" w:date="2023-03-12T10:45:00Z"/>
              </w:rPr>
            </w:pPr>
          </w:p>
        </w:tc>
      </w:tr>
      <w:tr w:rsidR="003D0BDD" w14:paraId="2C5439EA" w14:textId="77777777" w:rsidTr="003D0BDD">
        <w:trPr>
          <w:trHeight w:val="254"/>
          <w:ins w:id="1910" w:author="Chen Heller" w:date="2023-03-12T10:45:00Z"/>
          <w:trPrChange w:id="1911" w:author="Chen Heller" w:date="2023-03-12T10:46:00Z">
            <w:trPr>
              <w:trHeight w:val="254"/>
            </w:trPr>
          </w:trPrChange>
        </w:trPr>
        <w:tc>
          <w:tcPr>
            <w:tcW w:w="284" w:type="dxa"/>
            <w:tcBorders>
              <w:bottom w:val="single" w:sz="12" w:space="0" w:color="auto"/>
            </w:tcBorders>
            <w:tcPrChange w:id="1912" w:author="Chen Heller" w:date="2023-03-12T10:46:00Z">
              <w:tcPr>
                <w:tcW w:w="284" w:type="dxa"/>
                <w:tcBorders>
                  <w:bottom w:val="single" w:sz="12" w:space="0" w:color="auto"/>
                </w:tcBorders>
              </w:tcPr>
            </w:tcPrChange>
          </w:tcPr>
          <w:p w14:paraId="72982545" w14:textId="77777777" w:rsidR="003D0BDD" w:rsidRPr="00EA2CED" w:rsidRDefault="003D0BDD" w:rsidP="00974A4E">
            <w:pPr>
              <w:ind w:firstLine="0"/>
              <w:rPr>
                <w:ins w:id="1913" w:author="Chen Heller" w:date="2023-03-12T10:45:00Z"/>
                <w:b/>
                <w:bCs/>
              </w:rPr>
            </w:pPr>
          </w:p>
        </w:tc>
        <w:tc>
          <w:tcPr>
            <w:tcW w:w="2269" w:type="dxa"/>
            <w:tcBorders>
              <w:bottom w:val="single" w:sz="12" w:space="0" w:color="auto"/>
            </w:tcBorders>
            <w:tcPrChange w:id="1914" w:author="Chen Heller" w:date="2023-03-12T10:46:00Z">
              <w:tcPr>
                <w:tcW w:w="2269" w:type="dxa"/>
                <w:tcBorders>
                  <w:bottom w:val="single" w:sz="12" w:space="0" w:color="auto"/>
                </w:tcBorders>
              </w:tcPr>
            </w:tcPrChange>
          </w:tcPr>
          <w:p w14:paraId="51DAC4AC" w14:textId="77777777" w:rsidR="003D0BDD" w:rsidRPr="00EA2CED" w:rsidRDefault="003D0BDD" w:rsidP="00974A4E">
            <w:pPr>
              <w:ind w:firstLine="0"/>
              <w:rPr>
                <w:ins w:id="1915" w:author="Chen Heller" w:date="2023-03-12T10:45:00Z"/>
                <w:b/>
                <w:bCs/>
              </w:rPr>
            </w:pPr>
          </w:p>
        </w:tc>
        <w:tc>
          <w:tcPr>
            <w:tcW w:w="1701" w:type="dxa"/>
            <w:tcBorders>
              <w:top w:val="single" w:sz="12" w:space="0" w:color="auto"/>
              <w:bottom w:val="single" w:sz="12" w:space="0" w:color="auto"/>
            </w:tcBorders>
            <w:tcPrChange w:id="1916" w:author="Chen Heller" w:date="2023-03-12T10:46:00Z">
              <w:tcPr>
                <w:tcW w:w="1701" w:type="dxa"/>
                <w:tcBorders>
                  <w:top w:val="single" w:sz="12" w:space="0" w:color="auto"/>
                  <w:bottom w:val="single" w:sz="12" w:space="0" w:color="auto"/>
                </w:tcBorders>
              </w:tcPr>
            </w:tcPrChange>
          </w:tcPr>
          <w:p w14:paraId="50B7D705" w14:textId="77777777" w:rsidR="003D0BDD" w:rsidRPr="00EA2CED" w:rsidRDefault="003D0BDD" w:rsidP="00974A4E">
            <w:pPr>
              <w:ind w:firstLine="0"/>
              <w:rPr>
                <w:ins w:id="1917" w:author="Chen Heller" w:date="2023-03-12T10:45:00Z"/>
                <w:b/>
                <w:bCs/>
              </w:rPr>
            </w:pPr>
            <w:ins w:id="1918" w:author="Chen Heller" w:date="2023-03-12T10:45:00Z">
              <w:r>
                <w:rPr>
                  <w:b/>
                  <w:bCs/>
                </w:rPr>
                <w:t>M (SD)</w:t>
              </w:r>
            </w:ins>
          </w:p>
        </w:tc>
        <w:tc>
          <w:tcPr>
            <w:tcW w:w="1701" w:type="dxa"/>
            <w:tcBorders>
              <w:top w:val="single" w:sz="12" w:space="0" w:color="auto"/>
              <w:bottom w:val="single" w:sz="12" w:space="0" w:color="auto"/>
            </w:tcBorders>
            <w:tcPrChange w:id="1919" w:author="Chen Heller" w:date="2023-03-12T10:46:00Z">
              <w:tcPr>
                <w:tcW w:w="1701" w:type="dxa"/>
                <w:tcBorders>
                  <w:top w:val="single" w:sz="12" w:space="0" w:color="auto"/>
                  <w:bottom w:val="single" w:sz="12" w:space="0" w:color="auto"/>
                </w:tcBorders>
              </w:tcPr>
            </w:tcPrChange>
          </w:tcPr>
          <w:p w14:paraId="37C0C12B" w14:textId="77777777" w:rsidR="003D0BDD" w:rsidRPr="00EA2CED" w:rsidRDefault="003D0BDD" w:rsidP="00974A4E">
            <w:pPr>
              <w:ind w:firstLine="0"/>
              <w:rPr>
                <w:ins w:id="1920" w:author="Chen Heller" w:date="2023-03-12T10:45:00Z"/>
                <w:b/>
                <w:bCs/>
              </w:rPr>
            </w:pPr>
            <w:ins w:id="1921" w:author="Chen Heller" w:date="2023-03-12T10:45:00Z">
              <w:r>
                <w:rPr>
                  <w:b/>
                  <w:bCs/>
                </w:rPr>
                <w:t>M (SD)</w:t>
              </w:r>
            </w:ins>
          </w:p>
        </w:tc>
        <w:tc>
          <w:tcPr>
            <w:tcW w:w="708" w:type="dxa"/>
            <w:tcBorders>
              <w:bottom w:val="single" w:sz="12" w:space="0" w:color="auto"/>
            </w:tcBorders>
            <w:tcPrChange w:id="1922" w:author="Chen Heller" w:date="2023-03-12T10:46:00Z">
              <w:tcPr>
                <w:tcW w:w="708" w:type="dxa"/>
                <w:tcBorders>
                  <w:bottom w:val="single" w:sz="12" w:space="0" w:color="auto"/>
                </w:tcBorders>
              </w:tcPr>
            </w:tcPrChange>
          </w:tcPr>
          <w:p w14:paraId="78BF6D1A" w14:textId="77777777" w:rsidR="003D0BDD" w:rsidRPr="00EA2CED" w:rsidRDefault="003D0BDD" w:rsidP="00974A4E">
            <w:pPr>
              <w:ind w:firstLine="0"/>
              <w:rPr>
                <w:ins w:id="1923" w:author="Chen Heller" w:date="2023-03-12T10:45:00Z"/>
                <w:b/>
                <w:bCs/>
              </w:rPr>
            </w:pPr>
            <w:proofErr w:type="gramStart"/>
            <w:ins w:id="1924" w:author="Chen Heller" w:date="2023-03-12T10:45:00Z">
              <w:r>
                <w:rPr>
                  <w:b/>
                  <w:bCs/>
                </w:rPr>
                <w:t>t(</w:t>
              </w:r>
              <w:proofErr w:type="gramEnd"/>
              <w:r>
                <w:rPr>
                  <w:b/>
                  <w:bCs/>
                </w:rPr>
                <w:t>29)</w:t>
              </w:r>
            </w:ins>
          </w:p>
        </w:tc>
        <w:tc>
          <w:tcPr>
            <w:tcW w:w="1134" w:type="dxa"/>
            <w:tcBorders>
              <w:bottom w:val="single" w:sz="12" w:space="0" w:color="auto"/>
            </w:tcBorders>
            <w:tcPrChange w:id="1925" w:author="Chen Heller" w:date="2023-03-12T10:46:00Z">
              <w:tcPr>
                <w:tcW w:w="1134" w:type="dxa"/>
                <w:tcBorders>
                  <w:bottom w:val="single" w:sz="12" w:space="0" w:color="auto"/>
                </w:tcBorders>
              </w:tcPr>
            </w:tcPrChange>
          </w:tcPr>
          <w:p w14:paraId="62C98085" w14:textId="77777777" w:rsidR="003D0BDD" w:rsidRPr="00EA2CED" w:rsidRDefault="003D0BDD" w:rsidP="00974A4E">
            <w:pPr>
              <w:ind w:firstLine="0"/>
              <w:rPr>
                <w:ins w:id="1926" w:author="Chen Heller" w:date="2023-03-12T10:45:00Z"/>
                <w:b/>
                <w:bCs/>
              </w:rPr>
            </w:pPr>
            <w:ins w:id="1927" w:author="Chen Heller" w:date="2023-03-12T10:45:00Z">
              <w:r>
                <w:rPr>
                  <w:b/>
                  <w:bCs/>
                </w:rPr>
                <w:t>p</w:t>
              </w:r>
            </w:ins>
          </w:p>
        </w:tc>
        <w:tc>
          <w:tcPr>
            <w:tcW w:w="1701" w:type="dxa"/>
            <w:tcBorders>
              <w:bottom w:val="single" w:sz="12" w:space="0" w:color="auto"/>
            </w:tcBorders>
            <w:tcPrChange w:id="1928" w:author="Chen Heller" w:date="2023-03-12T10:46:00Z">
              <w:tcPr>
                <w:tcW w:w="1701" w:type="dxa"/>
                <w:tcBorders>
                  <w:bottom w:val="single" w:sz="12" w:space="0" w:color="auto"/>
                </w:tcBorders>
              </w:tcPr>
            </w:tcPrChange>
          </w:tcPr>
          <w:p w14:paraId="675454BE" w14:textId="77777777" w:rsidR="003D0BDD" w:rsidRPr="00EA2CED" w:rsidRDefault="003D0BDD" w:rsidP="00974A4E">
            <w:pPr>
              <w:ind w:firstLine="0"/>
              <w:rPr>
                <w:ins w:id="1929" w:author="Chen Heller" w:date="2023-03-12T10:45:00Z"/>
                <w:b/>
                <w:bCs/>
              </w:rPr>
            </w:pPr>
            <w:ins w:id="1930" w:author="Chen Heller" w:date="2023-03-12T10:45:00Z">
              <w:r>
                <w:rPr>
                  <w:b/>
                  <w:bCs/>
                </w:rPr>
                <w:t>CI</w:t>
              </w:r>
            </w:ins>
          </w:p>
        </w:tc>
        <w:tc>
          <w:tcPr>
            <w:tcW w:w="709" w:type="dxa"/>
            <w:tcBorders>
              <w:bottom w:val="single" w:sz="12" w:space="0" w:color="auto"/>
            </w:tcBorders>
            <w:tcPrChange w:id="1931" w:author="Chen Heller" w:date="2023-03-12T10:46:00Z">
              <w:tcPr>
                <w:tcW w:w="709" w:type="dxa"/>
                <w:tcBorders>
                  <w:bottom w:val="single" w:sz="12" w:space="0" w:color="auto"/>
                </w:tcBorders>
              </w:tcPr>
            </w:tcPrChange>
          </w:tcPr>
          <w:p w14:paraId="2943E27A" w14:textId="77777777" w:rsidR="003D0BDD" w:rsidRPr="00EA2CED" w:rsidRDefault="003D0BDD" w:rsidP="00974A4E">
            <w:pPr>
              <w:ind w:firstLine="0"/>
              <w:rPr>
                <w:ins w:id="1932" w:author="Chen Heller" w:date="2023-03-12T10:45:00Z"/>
                <w:b/>
                <w:bCs/>
              </w:rPr>
            </w:pPr>
            <w:ins w:id="1933" w:author="Chen Heller" w:date="2023-03-12T10:45:00Z">
              <w:r>
                <w:rPr>
                  <w:b/>
                  <w:bCs/>
                </w:rPr>
                <w:t>d</w:t>
              </w:r>
            </w:ins>
          </w:p>
        </w:tc>
      </w:tr>
      <w:tr w:rsidR="003D0BDD" w14:paraId="5B211E11" w14:textId="77777777" w:rsidTr="003D0BDD">
        <w:trPr>
          <w:trHeight w:val="283"/>
          <w:ins w:id="1934" w:author="Chen Heller" w:date="2023-03-12T10:45:00Z"/>
          <w:trPrChange w:id="1935" w:author="Chen Heller" w:date="2023-03-12T10:46:00Z">
            <w:trPr>
              <w:trHeight w:val="283"/>
            </w:trPr>
          </w:trPrChange>
        </w:trPr>
        <w:tc>
          <w:tcPr>
            <w:tcW w:w="10207" w:type="dxa"/>
            <w:gridSpan w:val="8"/>
            <w:tcBorders>
              <w:top w:val="single" w:sz="12" w:space="0" w:color="000000"/>
            </w:tcBorders>
            <w:tcPrChange w:id="1936" w:author="Chen Heller" w:date="2023-03-12T10:46:00Z">
              <w:tcPr>
                <w:tcW w:w="10207" w:type="dxa"/>
                <w:gridSpan w:val="8"/>
                <w:tcBorders>
                  <w:top w:val="single" w:sz="12" w:space="0" w:color="000000"/>
                </w:tcBorders>
              </w:tcPr>
            </w:tcPrChange>
          </w:tcPr>
          <w:p w14:paraId="4279F10B" w14:textId="72D11053" w:rsidR="003D0BDD" w:rsidRDefault="003D0BDD" w:rsidP="00974A4E">
            <w:pPr>
              <w:ind w:firstLine="0"/>
              <w:rPr>
                <w:ins w:id="1937" w:author="Chen Heller" w:date="2023-03-12T10:45:00Z"/>
              </w:rPr>
            </w:pPr>
            <w:ins w:id="1938" w:author="Chen Heller" w:date="2023-03-12T10:45:00Z">
              <w:r>
                <w:rPr>
                  <w:b/>
                  <w:bCs/>
                </w:rPr>
                <w:t>Reaching</w:t>
              </w:r>
            </w:ins>
          </w:p>
        </w:tc>
      </w:tr>
      <w:tr w:rsidR="003D0BDD" w14:paraId="4C908CC3" w14:textId="77777777" w:rsidTr="003D0BDD">
        <w:trPr>
          <w:trHeight w:val="490"/>
          <w:ins w:id="1939" w:author="Chen Heller" w:date="2023-03-12T10:45:00Z"/>
          <w:trPrChange w:id="1940" w:author="Chen Heller" w:date="2023-03-12T10:46:00Z">
            <w:trPr>
              <w:trHeight w:val="490"/>
            </w:trPr>
          </w:trPrChange>
        </w:trPr>
        <w:tc>
          <w:tcPr>
            <w:tcW w:w="284" w:type="dxa"/>
            <w:tcPrChange w:id="1941" w:author="Chen Heller" w:date="2023-03-12T10:46:00Z">
              <w:tcPr>
                <w:tcW w:w="284" w:type="dxa"/>
              </w:tcPr>
            </w:tcPrChange>
          </w:tcPr>
          <w:p w14:paraId="208B61AC" w14:textId="77777777" w:rsidR="003D0BDD" w:rsidRPr="00EA2CED" w:rsidRDefault="003D0BDD" w:rsidP="00974A4E">
            <w:pPr>
              <w:ind w:firstLine="0"/>
              <w:rPr>
                <w:ins w:id="1942" w:author="Chen Heller" w:date="2023-03-12T10:45:00Z"/>
                <w:b/>
                <w:bCs/>
              </w:rPr>
            </w:pPr>
          </w:p>
        </w:tc>
        <w:tc>
          <w:tcPr>
            <w:tcW w:w="2269" w:type="dxa"/>
            <w:tcPrChange w:id="1943" w:author="Chen Heller" w:date="2023-03-12T10:46:00Z">
              <w:tcPr>
                <w:tcW w:w="2269" w:type="dxa"/>
              </w:tcPr>
            </w:tcPrChange>
          </w:tcPr>
          <w:p w14:paraId="1E2EC1C1" w14:textId="77777777" w:rsidR="003D0BDD" w:rsidRDefault="003D0BDD" w:rsidP="00974A4E">
            <w:pPr>
              <w:ind w:firstLine="0"/>
              <w:rPr>
                <w:ins w:id="1944" w:author="Chen Heller" w:date="2023-03-12T10:45:00Z"/>
                <w:b/>
                <w:bCs/>
              </w:rPr>
            </w:pPr>
            <w:ins w:id="1945" w:author="Chen Heller" w:date="2023-03-12T10:45:00Z">
              <w:r w:rsidRPr="00EA2CED">
                <w:rPr>
                  <w:b/>
                  <w:bCs/>
                </w:rPr>
                <w:t>Traveled distance</w:t>
              </w:r>
            </w:ins>
          </w:p>
        </w:tc>
        <w:tc>
          <w:tcPr>
            <w:tcW w:w="1701" w:type="dxa"/>
            <w:tcPrChange w:id="1946" w:author="Chen Heller" w:date="2023-03-12T10:46:00Z">
              <w:tcPr>
                <w:tcW w:w="1701" w:type="dxa"/>
              </w:tcPr>
            </w:tcPrChange>
          </w:tcPr>
          <w:p w14:paraId="02CBBA6C" w14:textId="77777777" w:rsidR="003D0BDD" w:rsidRDefault="003D0BDD" w:rsidP="00974A4E">
            <w:pPr>
              <w:ind w:firstLine="0"/>
              <w:rPr>
                <w:ins w:id="1947" w:author="Chen Heller" w:date="2023-03-12T10:45:00Z"/>
              </w:rPr>
            </w:pPr>
            <w:ins w:id="1948" w:author="Chen Heller" w:date="2023-03-12T10:45:00Z">
              <w:r>
                <w:t>-8.79 (15.55)</w:t>
              </w:r>
            </w:ins>
          </w:p>
        </w:tc>
        <w:tc>
          <w:tcPr>
            <w:tcW w:w="1701" w:type="dxa"/>
            <w:tcPrChange w:id="1949" w:author="Chen Heller" w:date="2023-03-12T10:46:00Z">
              <w:tcPr>
                <w:tcW w:w="1701" w:type="dxa"/>
              </w:tcPr>
            </w:tcPrChange>
          </w:tcPr>
          <w:p w14:paraId="5CBB6247" w14:textId="77777777" w:rsidR="003D0BDD" w:rsidRDefault="003D0BDD" w:rsidP="00974A4E">
            <w:pPr>
              <w:ind w:firstLine="0"/>
              <w:rPr>
                <w:ins w:id="1950" w:author="Chen Heller" w:date="2023-03-12T10:45:00Z"/>
              </w:rPr>
            </w:pPr>
            <w:ins w:id="1951" w:author="Chen Heller" w:date="2023-03-12T10:45:00Z">
              <w:r>
                <w:t>16.13 (17.06)</w:t>
              </w:r>
            </w:ins>
          </w:p>
        </w:tc>
        <w:tc>
          <w:tcPr>
            <w:tcW w:w="708" w:type="dxa"/>
            <w:tcPrChange w:id="1952" w:author="Chen Heller" w:date="2023-03-12T10:46:00Z">
              <w:tcPr>
                <w:tcW w:w="708" w:type="dxa"/>
              </w:tcPr>
            </w:tcPrChange>
          </w:tcPr>
          <w:p w14:paraId="1BB61B9C" w14:textId="77777777" w:rsidR="003D0BDD" w:rsidRDefault="003D0BDD" w:rsidP="00974A4E">
            <w:pPr>
              <w:ind w:firstLine="0"/>
              <w:rPr>
                <w:ins w:id="1953" w:author="Chen Heller" w:date="2023-03-12T10:45:00Z"/>
              </w:rPr>
            </w:pPr>
            <w:ins w:id="1954" w:author="Chen Heller" w:date="2023-03-12T10:45:00Z">
              <w:r>
                <w:t>4.82</w:t>
              </w:r>
            </w:ins>
          </w:p>
        </w:tc>
        <w:tc>
          <w:tcPr>
            <w:tcW w:w="1134" w:type="dxa"/>
            <w:tcPrChange w:id="1955" w:author="Chen Heller" w:date="2023-03-12T10:46:00Z">
              <w:tcPr>
                <w:tcW w:w="1134" w:type="dxa"/>
              </w:tcPr>
            </w:tcPrChange>
          </w:tcPr>
          <w:p w14:paraId="344DE3AC" w14:textId="77777777" w:rsidR="003D0BDD" w:rsidRDefault="003D0BDD" w:rsidP="00974A4E">
            <w:pPr>
              <w:ind w:firstLine="0"/>
              <w:rPr>
                <w:ins w:id="1956" w:author="Chen Heller" w:date="2023-03-12T10:45:00Z"/>
              </w:rPr>
            </w:pPr>
            <w:ins w:id="1957" w:author="Chen Heller" w:date="2023-03-12T10:45:00Z">
              <w:r>
                <w:t>&lt;0.001*</w:t>
              </w:r>
            </w:ins>
          </w:p>
        </w:tc>
        <w:tc>
          <w:tcPr>
            <w:tcW w:w="1701" w:type="dxa"/>
            <w:tcPrChange w:id="1958" w:author="Chen Heller" w:date="2023-03-12T10:46:00Z">
              <w:tcPr>
                <w:tcW w:w="1701" w:type="dxa"/>
              </w:tcPr>
            </w:tcPrChange>
          </w:tcPr>
          <w:p w14:paraId="2B241993" w14:textId="77777777" w:rsidR="003D0BDD" w:rsidRDefault="003D0BDD" w:rsidP="00974A4E">
            <w:pPr>
              <w:ind w:firstLine="0"/>
              <w:rPr>
                <w:ins w:id="1959" w:author="Chen Heller" w:date="2023-03-12T10:45:00Z"/>
              </w:rPr>
            </w:pPr>
            <w:ins w:id="1960" w:author="Chen Heller" w:date="2023-03-12T10:45:00Z">
              <w:r>
                <w:t>-35.49, -14.36</w:t>
              </w:r>
            </w:ins>
          </w:p>
        </w:tc>
        <w:tc>
          <w:tcPr>
            <w:tcW w:w="709" w:type="dxa"/>
            <w:tcPrChange w:id="1961" w:author="Chen Heller" w:date="2023-03-12T10:46:00Z">
              <w:tcPr>
                <w:tcW w:w="709" w:type="dxa"/>
              </w:tcPr>
            </w:tcPrChange>
          </w:tcPr>
          <w:p w14:paraId="22F5D8F2" w14:textId="77777777" w:rsidR="003D0BDD" w:rsidRDefault="003D0BDD" w:rsidP="00974A4E">
            <w:pPr>
              <w:ind w:firstLine="0"/>
              <w:rPr>
                <w:ins w:id="1962" w:author="Chen Heller" w:date="2023-03-12T10:45:00Z"/>
              </w:rPr>
            </w:pPr>
            <w:ins w:id="1963" w:author="Chen Heller" w:date="2023-03-12T10:45:00Z">
              <w:r>
                <w:t>0.88</w:t>
              </w:r>
            </w:ins>
          </w:p>
        </w:tc>
      </w:tr>
      <w:tr w:rsidR="003D0BDD" w14:paraId="49C5EA52" w14:textId="77777777" w:rsidTr="003D0BDD">
        <w:trPr>
          <w:trHeight w:val="490"/>
          <w:ins w:id="1964" w:author="Chen Heller" w:date="2023-03-12T10:45:00Z"/>
          <w:trPrChange w:id="1965" w:author="Chen Heller" w:date="2023-03-12T10:46:00Z">
            <w:trPr>
              <w:trHeight w:val="490"/>
            </w:trPr>
          </w:trPrChange>
        </w:trPr>
        <w:tc>
          <w:tcPr>
            <w:tcW w:w="284" w:type="dxa"/>
            <w:tcPrChange w:id="1966" w:author="Chen Heller" w:date="2023-03-12T10:46:00Z">
              <w:tcPr>
                <w:tcW w:w="284" w:type="dxa"/>
              </w:tcPr>
            </w:tcPrChange>
          </w:tcPr>
          <w:p w14:paraId="6074EE4D" w14:textId="77777777" w:rsidR="003D0BDD" w:rsidRPr="00EA2CED" w:rsidRDefault="003D0BDD" w:rsidP="00974A4E">
            <w:pPr>
              <w:ind w:firstLine="0"/>
              <w:rPr>
                <w:ins w:id="1967" w:author="Chen Heller" w:date="2023-03-12T10:45:00Z"/>
                <w:b/>
                <w:bCs/>
              </w:rPr>
            </w:pPr>
          </w:p>
        </w:tc>
        <w:tc>
          <w:tcPr>
            <w:tcW w:w="2269" w:type="dxa"/>
            <w:tcPrChange w:id="1968" w:author="Chen Heller" w:date="2023-03-12T10:46:00Z">
              <w:tcPr>
                <w:tcW w:w="2269" w:type="dxa"/>
              </w:tcPr>
            </w:tcPrChange>
          </w:tcPr>
          <w:p w14:paraId="00E6FB89" w14:textId="205ACEBE" w:rsidR="003D0BDD" w:rsidRDefault="001A687C" w:rsidP="00974A4E">
            <w:pPr>
              <w:ind w:firstLine="0"/>
              <w:rPr>
                <w:ins w:id="1969" w:author="Chen Heller" w:date="2023-03-12T10:45:00Z"/>
                <w:b/>
                <w:bCs/>
              </w:rPr>
            </w:pPr>
            <w:ins w:id="1970" w:author="Chen Heller" w:date="2023-03-15T14:39:00Z">
              <w:r>
                <w:rPr>
                  <w:b/>
                  <w:bCs/>
                </w:rPr>
                <w:t>Reaching onset</w:t>
              </w:r>
            </w:ins>
          </w:p>
        </w:tc>
        <w:tc>
          <w:tcPr>
            <w:tcW w:w="1701" w:type="dxa"/>
            <w:tcPrChange w:id="1971" w:author="Chen Heller" w:date="2023-03-12T10:46:00Z">
              <w:tcPr>
                <w:tcW w:w="1701" w:type="dxa"/>
              </w:tcPr>
            </w:tcPrChange>
          </w:tcPr>
          <w:p w14:paraId="384C580A" w14:textId="77777777" w:rsidR="003D0BDD" w:rsidRDefault="003D0BDD" w:rsidP="00974A4E">
            <w:pPr>
              <w:ind w:firstLine="0"/>
              <w:rPr>
                <w:ins w:id="1972" w:author="Chen Heller" w:date="2023-03-12T10:45:00Z"/>
              </w:rPr>
            </w:pPr>
            <w:ins w:id="1973" w:author="Chen Heller" w:date="2023-03-12T10:45:00Z">
              <w:r>
                <w:t>-7.23 (96.02)</w:t>
              </w:r>
            </w:ins>
          </w:p>
        </w:tc>
        <w:tc>
          <w:tcPr>
            <w:tcW w:w="1701" w:type="dxa"/>
            <w:tcPrChange w:id="1974" w:author="Chen Heller" w:date="2023-03-12T10:46:00Z">
              <w:tcPr>
                <w:tcW w:w="1701" w:type="dxa"/>
              </w:tcPr>
            </w:tcPrChange>
          </w:tcPr>
          <w:p w14:paraId="63DA43FC" w14:textId="77777777" w:rsidR="003D0BDD" w:rsidRDefault="003D0BDD" w:rsidP="00974A4E">
            <w:pPr>
              <w:ind w:firstLine="0"/>
              <w:rPr>
                <w:ins w:id="1975" w:author="Chen Heller" w:date="2023-03-12T10:45:00Z"/>
              </w:rPr>
            </w:pPr>
            <w:ins w:id="1976" w:author="Chen Heller" w:date="2023-03-12T10:45:00Z">
              <w:r>
                <w:t>43.09 (107.69)</w:t>
              </w:r>
            </w:ins>
          </w:p>
        </w:tc>
        <w:tc>
          <w:tcPr>
            <w:tcW w:w="708" w:type="dxa"/>
            <w:tcPrChange w:id="1977" w:author="Chen Heller" w:date="2023-03-12T10:46:00Z">
              <w:tcPr>
                <w:tcW w:w="708" w:type="dxa"/>
              </w:tcPr>
            </w:tcPrChange>
          </w:tcPr>
          <w:p w14:paraId="476F035F" w14:textId="77777777" w:rsidR="003D0BDD" w:rsidRDefault="003D0BDD" w:rsidP="00974A4E">
            <w:pPr>
              <w:ind w:firstLine="0"/>
              <w:rPr>
                <w:ins w:id="1978" w:author="Chen Heller" w:date="2023-03-12T10:45:00Z"/>
              </w:rPr>
            </w:pPr>
          </w:p>
        </w:tc>
        <w:tc>
          <w:tcPr>
            <w:tcW w:w="1134" w:type="dxa"/>
            <w:tcPrChange w:id="1979" w:author="Chen Heller" w:date="2023-03-12T10:46:00Z">
              <w:tcPr>
                <w:tcW w:w="1134" w:type="dxa"/>
              </w:tcPr>
            </w:tcPrChange>
          </w:tcPr>
          <w:p w14:paraId="08E131C6" w14:textId="504AA130" w:rsidR="003D0BDD" w:rsidRDefault="003D0BDD" w:rsidP="00974A4E">
            <w:pPr>
              <w:ind w:firstLine="0"/>
              <w:rPr>
                <w:ins w:id="1980" w:author="Chen Heller" w:date="2023-03-12T10:45:00Z"/>
              </w:rPr>
            </w:pPr>
            <w:ins w:id="1981" w:author="Chen Heller" w:date="2023-03-12T10:45:00Z">
              <w:r>
                <w:t>0.</w:t>
              </w:r>
            </w:ins>
            <w:ins w:id="1982" w:author="Chen Heller" w:date="2023-03-12T12:49:00Z">
              <w:r w:rsidR="00CC7488">
                <w:t>16</w:t>
              </w:r>
            </w:ins>
            <w:ins w:id="1983" w:author="Chen Heller" w:date="2023-03-12T12:51:00Z">
              <w:r w:rsidR="002876D0">
                <w:t>1</w:t>
              </w:r>
            </w:ins>
          </w:p>
        </w:tc>
        <w:tc>
          <w:tcPr>
            <w:tcW w:w="1701" w:type="dxa"/>
            <w:tcPrChange w:id="1984" w:author="Chen Heller" w:date="2023-03-12T10:46:00Z">
              <w:tcPr>
                <w:tcW w:w="1701" w:type="dxa"/>
              </w:tcPr>
            </w:tcPrChange>
          </w:tcPr>
          <w:p w14:paraId="423F3FBD" w14:textId="1438DE76" w:rsidR="003D0BDD" w:rsidRDefault="005F073D" w:rsidP="00974A4E">
            <w:pPr>
              <w:ind w:firstLine="0"/>
              <w:rPr>
                <w:ins w:id="1985" w:author="Chen Heller" w:date="2023-03-12T10:45:00Z"/>
              </w:rPr>
            </w:pPr>
            <w:ins w:id="1986" w:author="Chen Heller" w:date="2023-03-12T11:19:00Z">
              <w:r>
                <w:t>-</w:t>
              </w:r>
            </w:ins>
            <w:ins w:id="1987" w:author="Chen Heller" w:date="2023-03-12T12:49:00Z">
              <w:r w:rsidR="00CC7488">
                <w:t>119, 17.90</w:t>
              </w:r>
            </w:ins>
          </w:p>
        </w:tc>
        <w:tc>
          <w:tcPr>
            <w:tcW w:w="709" w:type="dxa"/>
            <w:tcPrChange w:id="1988" w:author="Chen Heller" w:date="2023-03-12T10:46:00Z">
              <w:tcPr>
                <w:tcW w:w="709" w:type="dxa"/>
              </w:tcPr>
            </w:tcPrChange>
          </w:tcPr>
          <w:p w14:paraId="0F7D0217" w14:textId="2C226047" w:rsidR="003D0BDD" w:rsidRDefault="003D0BDD" w:rsidP="00974A4E">
            <w:pPr>
              <w:ind w:firstLine="0"/>
              <w:rPr>
                <w:ins w:id="1989" w:author="Chen Heller" w:date="2023-03-12T10:45:00Z"/>
              </w:rPr>
            </w:pPr>
            <w:ins w:id="1990" w:author="Chen Heller" w:date="2023-03-12T10:45:00Z">
              <w:r>
                <w:t>0.</w:t>
              </w:r>
            </w:ins>
            <w:ins w:id="1991" w:author="Chen Heller" w:date="2023-03-12T12:49:00Z">
              <w:r w:rsidR="00CC7488">
                <w:t>26</w:t>
              </w:r>
            </w:ins>
          </w:p>
        </w:tc>
      </w:tr>
      <w:tr w:rsidR="003D0BDD" w14:paraId="3E5C4A62" w14:textId="77777777" w:rsidTr="003D0BDD">
        <w:trPr>
          <w:trHeight w:val="490"/>
          <w:ins w:id="1992" w:author="Chen Heller" w:date="2023-03-12T10:45:00Z"/>
          <w:trPrChange w:id="1993" w:author="Chen Heller" w:date="2023-03-12T10:46:00Z">
            <w:trPr>
              <w:trHeight w:val="490"/>
            </w:trPr>
          </w:trPrChange>
        </w:trPr>
        <w:tc>
          <w:tcPr>
            <w:tcW w:w="284" w:type="dxa"/>
            <w:tcPrChange w:id="1994" w:author="Chen Heller" w:date="2023-03-12T10:46:00Z">
              <w:tcPr>
                <w:tcW w:w="284" w:type="dxa"/>
              </w:tcPr>
            </w:tcPrChange>
          </w:tcPr>
          <w:p w14:paraId="48BB2DF2" w14:textId="77777777" w:rsidR="003D0BDD" w:rsidRPr="00EA2CED" w:rsidRDefault="003D0BDD" w:rsidP="00974A4E">
            <w:pPr>
              <w:ind w:firstLine="0"/>
              <w:rPr>
                <w:ins w:id="1995" w:author="Chen Heller" w:date="2023-03-12T10:45:00Z"/>
                <w:b/>
                <w:bCs/>
              </w:rPr>
            </w:pPr>
          </w:p>
        </w:tc>
        <w:tc>
          <w:tcPr>
            <w:tcW w:w="2269" w:type="dxa"/>
            <w:tcPrChange w:id="1996" w:author="Chen Heller" w:date="2023-03-12T10:46:00Z">
              <w:tcPr>
                <w:tcW w:w="2269" w:type="dxa"/>
              </w:tcPr>
            </w:tcPrChange>
          </w:tcPr>
          <w:p w14:paraId="4FDE74CE" w14:textId="77777777" w:rsidR="003D0BDD" w:rsidRDefault="003D0BDD" w:rsidP="00974A4E">
            <w:pPr>
              <w:ind w:firstLine="0"/>
              <w:rPr>
                <w:ins w:id="1997" w:author="Chen Heller" w:date="2023-03-12T10:45:00Z"/>
                <w:b/>
                <w:bCs/>
              </w:rPr>
            </w:pPr>
            <w:ins w:id="1998" w:author="Chen Heller" w:date="2023-03-12T10:45:00Z">
              <w:r>
                <w:rPr>
                  <w:b/>
                  <w:bCs/>
                </w:rPr>
                <w:t>Reaching</w:t>
              </w:r>
              <w:r w:rsidRPr="00EA2CED">
                <w:rPr>
                  <w:b/>
                  <w:bCs/>
                </w:rPr>
                <w:t xml:space="preserve"> </w:t>
              </w:r>
              <w:r>
                <w:rPr>
                  <w:b/>
                  <w:bCs/>
                </w:rPr>
                <w:t>duration</w:t>
              </w:r>
            </w:ins>
          </w:p>
        </w:tc>
        <w:tc>
          <w:tcPr>
            <w:tcW w:w="1701" w:type="dxa"/>
            <w:tcPrChange w:id="1999" w:author="Chen Heller" w:date="2023-03-12T10:46:00Z">
              <w:tcPr>
                <w:tcW w:w="1701" w:type="dxa"/>
              </w:tcPr>
            </w:tcPrChange>
          </w:tcPr>
          <w:p w14:paraId="2433DF26" w14:textId="77777777" w:rsidR="003D0BDD" w:rsidRDefault="003D0BDD" w:rsidP="00974A4E">
            <w:pPr>
              <w:ind w:firstLine="0"/>
              <w:rPr>
                <w:ins w:id="2000" w:author="Chen Heller" w:date="2023-03-12T10:45:00Z"/>
              </w:rPr>
            </w:pPr>
            <w:ins w:id="2001" w:author="Chen Heller" w:date="2023-03-12T10:45:00Z">
              <w:r>
                <w:t>-76.53 (132.92)</w:t>
              </w:r>
            </w:ins>
          </w:p>
        </w:tc>
        <w:tc>
          <w:tcPr>
            <w:tcW w:w="1701" w:type="dxa"/>
            <w:tcPrChange w:id="2002" w:author="Chen Heller" w:date="2023-03-12T10:46:00Z">
              <w:tcPr>
                <w:tcW w:w="1701" w:type="dxa"/>
              </w:tcPr>
            </w:tcPrChange>
          </w:tcPr>
          <w:p w14:paraId="75048640" w14:textId="77777777" w:rsidR="003D0BDD" w:rsidRDefault="003D0BDD" w:rsidP="00974A4E">
            <w:pPr>
              <w:ind w:firstLine="0"/>
              <w:rPr>
                <w:ins w:id="2003" w:author="Chen Heller" w:date="2023-03-12T10:45:00Z"/>
              </w:rPr>
            </w:pPr>
            <w:ins w:id="2004" w:author="Chen Heller" w:date="2023-03-12T10:45:00Z">
              <w:r>
                <w:t>185.76 (108.72)</w:t>
              </w:r>
            </w:ins>
          </w:p>
        </w:tc>
        <w:tc>
          <w:tcPr>
            <w:tcW w:w="708" w:type="dxa"/>
            <w:tcPrChange w:id="2005" w:author="Chen Heller" w:date="2023-03-12T10:46:00Z">
              <w:tcPr>
                <w:tcW w:w="708" w:type="dxa"/>
              </w:tcPr>
            </w:tcPrChange>
          </w:tcPr>
          <w:p w14:paraId="499F3019" w14:textId="77777777" w:rsidR="003D0BDD" w:rsidRDefault="003D0BDD" w:rsidP="00974A4E">
            <w:pPr>
              <w:ind w:firstLine="0"/>
              <w:rPr>
                <w:ins w:id="2006" w:author="Chen Heller" w:date="2023-03-12T10:45:00Z"/>
              </w:rPr>
            </w:pPr>
          </w:p>
        </w:tc>
        <w:tc>
          <w:tcPr>
            <w:tcW w:w="1134" w:type="dxa"/>
            <w:tcPrChange w:id="2007" w:author="Chen Heller" w:date="2023-03-12T10:46:00Z">
              <w:tcPr>
                <w:tcW w:w="1134" w:type="dxa"/>
              </w:tcPr>
            </w:tcPrChange>
          </w:tcPr>
          <w:p w14:paraId="7B0509D1" w14:textId="77777777" w:rsidR="003D0BDD" w:rsidRDefault="003D0BDD" w:rsidP="00974A4E">
            <w:pPr>
              <w:ind w:firstLine="0"/>
              <w:rPr>
                <w:ins w:id="2008" w:author="Chen Heller" w:date="2023-03-12T10:45:00Z"/>
              </w:rPr>
            </w:pPr>
            <w:ins w:id="2009" w:author="Chen Heller" w:date="2023-03-12T10:45:00Z">
              <w:r>
                <w:t>&lt;0.001*</w:t>
              </w:r>
            </w:ins>
          </w:p>
        </w:tc>
        <w:tc>
          <w:tcPr>
            <w:tcW w:w="1701" w:type="dxa"/>
            <w:tcPrChange w:id="2010" w:author="Chen Heller" w:date="2023-03-12T10:46:00Z">
              <w:tcPr>
                <w:tcW w:w="1701" w:type="dxa"/>
              </w:tcPr>
            </w:tcPrChange>
          </w:tcPr>
          <w:p w14:paraId="0B5695DC" w14:textId="77777777" w:rsidR="003D0BDD" w:rsidRDefault="003D0BDD" w:rsidP="00974A4E">
            <w:pPr>
              <w:ind w:firstLine="0"/>
              <w:rPr>
                <w:ins w:id="2011" w:author="Chen Heller" w:date="2023-03-12T10:45:00Z"/>
              </w:rPr>
            </w:pPr>
            <w:commentRangeStart w:id="2012"/>
            <w:ins w:id="2013" w:author="Chen Heller" w:date="2023-03-12T10:45:00Z">
              <w:r>
                <w:t>-335.79, -188.56</w:t>
              </w:r>
            </w:ins>
            <w:commentRangeEnd w:id="2012"/>
            <w:ins w:id="2014" w:author="Chen Heller" w:date="2023-03-12T11:06:00Z">
              <w:r w:rsidR="00457043">
                <w:rPr>
                  <w:rStyle w:val="CommentReference"/>
                </w:rPr>
                <w:commentReference w:id="2012"/>
              </w:r>
            </w:ins>
          </w:p>
        </w:tc>
        <w:tc>
          <w:tcPr>
            <w:tcW w:w="709" w:type="dxa"/>
            <w:tcPrChange w:id="2015" w:author="Chen Heller" w:date="2023-03-12T10:46:00Z">
              <w:tcPr>
                <w:tcW w:w="709" w:type="dxa"/>
              </w:tcPr>
            </w:tcPrChange>
          </w:tcPr>
          <w:p w14:paraId="13BFC103" w14:textId="77777777" w:rsidR="003D0BDD" w:rsidRDefault="003D0BDD" w:rsidP="00974A4E">
            <w:pPr>
              <w:ind w:firstLine="0"/>
              <w:rPr>
                <w:ins w:id="2016" w:author="Chen Heller" w:date="2023-03-12T10:45:00Z"/>
              </w:rPr>
            </w:pPr>
            <w:ins w:id="2017" w:author="Chen Heller" w:date="2023-03-12T10:45:00Z">
              <w:r>
                <w:t>1.25</w:t>
              </w:r>
            </w:ins>
          </w:p>
        </w:tc>
      </w:tr>
      <w:tr w:rsidR="003D0BDD" w14:paraId="5B2FF22E" w14:textId="77777777" w:rsidTr="003D0BDD">
        <w:trPr>
          <w:trHeight w:val="351"/>
          <w:ins w:id="2018" w:author="Chen Heller" w:date="2023-03-12T10:45:00Z"/>
          <w:trPrChange w:id="2019" w:author="Chen Heller" w:date="2023-03-12T10:46:00Z">
            <w:trPr>
              <w:trHeight w:val="351"/>
            </w:trPr>
          </w:trPrChange>
        </w:trPr>
        <w:tc>
          <w:tcPr>
            <w:tcW w:w="10207" w:type="dxa"/>
            <w:gridSpan w:val="8"/>
            <w:tcBorders>
              <w:top w:val="single" w:sz="12" w:space="0" w:color="000000"/>
            </w:tcBorders>
            <w:tcPrChange w:id="2020" w:author="Chen Heller" w:date="2023-03-12T10:46:00Z">
              <w:tcPr>
                <w:tcW w:w="10207" w:type="dxa"/>
                <w:gridSpan w:val="8"/>
                <w:tcBorders>
                  <w:top w:val="single" w:sz="12" w:space="0" w:color="000000"/>
                </w:tcBorders>
              </w:tcPr>
            </w:tcPrChange>
          </w:tcPr>
          <w:p w14:paraId="38F647DE" w14:textId="06A018E5" w:rsidR="003D0BDD" w:rsidRPr="00974A4E" w:rsidRDefault="003D0BDD" w:rsidP="00974A4E">
            <w:pPr>
              <w:ind w:firstLine="0"/>
              <w:rPr>
                <w:ins w:id="2021" w:author="Chen Heller" w:date="2023-03-12T10:45:00Z"/>
                <w:b/>
                <w:bCs/>
              </w:rPr>
            </w:pPr>
            <w:ins w:id="2022" w:author="Chen Heller" w:date="2023-03-12T10:45:00Z">
              <w:r w:rsidRPr="00974A4E">
                <w:rPr>
                  <w:b/>
                  <w:bCs/>
                </w:rPr>
                <w:t>Keyboard</w:t>
              </w:r>
            </w:ins>
          </w:p>
        </w:tc>
      </w:tr>
      <w:tr w:rsidR="003D0BDD" w14:paraId="16ACA0DE" w14:textId="77777777" w:rsidTr="003D0BDD">
        <w:trPr>
          <w:trHeight w:val="490"/>
          <w:ins w:id="2023" w:author="Chen Heller" w:date="2023-03-12T10:45:00Z"/>
          <w:trPrChange w:id="2024" w:author="Chen Heller" w:date="2023-03-12T10:46:00Z">
            <w:trPr>
              <w:trHeight w:val="490"/>
            </w:trPr>
          </w:trPrChange>
        </w:trPr>
        <w:tc>
          <w:tcPr>
            <w:tcW w:w="284" w:type="dxa"/>
            <w:tcBorders>
              <w:bottom w:val="single" w:sz="12" w:space="0" w:color="auto"/>
            </w:tcBorders>
            <w:tcPrChange w:id="2025" w:author="Chen Heller" w:date="2023-03-12T10:46:00Z">
              <w:tcPr>
                <w:tcW w:w="284" w:type="dxa"/>
                <w:tcBorders>
                  <w:bottom w:val="single" w:sz="12" w:space="0" w:color="auto"/>
                </w:tcBorders>
              </w:tcPr>
            </w:tcPrChange>
          </w:tcPr>
          <w:p w14:paraId="596AA314" w14:textId="77777777" w:rsidR="003D0BDD" w:rsidRPr="00EA2CED" w:rsidRDefault="003D0BDD" w:rsidP="00974A4E">
            <w:pPr>
              <w:ind w:firstLine="0"/>
              <w:rPr>
                <w:ins w:id="2026" w:author="Chen Heller" w:date="2023-03-12T10:45:00Z"/>
                <w:b/>
                <w:bCs/>
              </w:rPr>
            </w:pPr>
          </w:p>
        </w:tc>
        <w:tc>
          <w:tcPr>
            <w:tcW w:w="2269" w:type="dxa"/>
            <w:tcBorders>
              <w:bottom w:val="single" w:sz="12" w:space="0" w:color="auto"/>
            </w:tcBorders>
            <w:tcPrChange w:id="2027" w:author="Chen Heller" w:date="2023-03-12T10:46:00Z">
              <w:tcPr>
                <w:tcW w:w="2269" w:type="dxa"/>
                <w:tcBorders>
                  <w:bottom w:val="single" w:sz="12" w:space="0" w:color="auto"/>
                </w:tcBorders>
              </w:tcPr>
            </w:tcPrChange>
          </w:tcPr>
          <w:p w14:paraId="6AFF2455" w14:textId="77777777" w:rsidR="003D0BDD" w:rsidRDefault="003D0BDD" w:rsidP="00974A4E">
            <w:pPr>
              <w:ind w:firstLine="0"/>
              <w:rPr>
                <w:ins w:id="2028" w:author="Chen Heller" w:date="2023-03-12T10:45:00Z"/>
                <w:b/>
                <w:bCs/>
              </w:rPr>
            </w:pPr>
            <w:ins w:id="2029" w:author="Chen Heller" w:date="2023-03-12T10:45:00Z">
              <w:r>
                <w:rPr>
                  <w:b/>
                  <w:bCs/>
                </w:rPr>
                <w:t>Response Time</w:t>
              </w:r>
            </w:ins>
          </w:p>
        </w:tc>
        <w:tc>
          <w:tcPr>
            <w:tcW w:w="1701" w:type="dxa"/>
            <w:tcBorders>
              <w:bottom w:val="single" w:sz="12" w:space="0" w:color="auto"/>
            </w:tcBorders>
            <w:tcPrChange w:id="2030" w:author="Chen Heller" w:date="2023-03-12T10:46:00Z">
              <w:tcPr>
                <w:tcW w:w="1701" w:type="dxa"/>
                <w:tcBorders>
                  <w:bottom w:val="single" w:sz="12" w:space="0" w:color="auto"/>
                </w:tcBorders>
              </w:tcPr>
            </w:tcPrChange>
          </w:tcPr>
          <w:p w14:paraId="5921CA90" w14:textId="77777777" w:rsidR="003D0BDD" w:rsidRDefault="003D0BDD" w:rsidP="00974A4E">
            <w:pPr>
              <w:ind w:firstLine="0"/>
              <w:rPr>
                <w:ins w:id="2031" w:author="Chen Heller" w:date="2023-03-12T10:45:00Z"/>
              </w:rPr>
            </w:pPr>
            <w:ins w:id="2032" w:author="Chen Heller" w:date="2023-03-12T10:45:00Z">
              <w:r>
                <w:t>-121.72 (115.81)</w:t>
              </w:r>
            </w:ins>
          </w:p>
        </w:tc>
        <w:tc>
          <w:tcPr>
            <w:tcW w:w="1701" w:type="dxa"/>
            <w:tcBorders>
              <w:bottom w:val="single" w:sz="12" w:space="0" w:color="auto"/>
            </w:tcBorders>
            <w:tcPrChange w:id="2033" w:author="Chen Heller" w:date="2023-03-12T10:46:00Z">
              <w:tcPr>
                <w:tcW w:w="1701" w:type="dxa"/>
                <w:tcBorders>
                  <w:bottom w:val="single" w:sz="12" w:space="0" w:color="auto"/>
                </w:tcBorders>
              </w:tcPr>
            </w:tcPrChange>
          </w:tcPr>
          <w:p w14:paraId="0064CF8E" w14:textId="77777777" w:rsidR="003D0BDD" w:rsidRDefault="003D0BDD" w:rsidP="00974A4E">
            <w:pPr>
              <w:ind w:firstLine="0"/>
              <w:rPr>
                <w:ins w:id="2034" w:author="Chen Heller" w:date="2023-03-12T10:45:00Z"/>
              </w:rPr>
            </w:pPr>
            <w:ins w:id="2035" w:author="Chen Heller" w:date="2023-03-12T10:45:00Z">
              <w:r>
                <w:t>151.84 (121.60)</w:t>
              </w:r>
            </w:ins>
          </w:p>
        </w:tc>
        <w:tc>
          <w:tcPr>
            <w:tcW w:w="708" w:type="dxa"/>
            <w:tcBorders>
              <w:bottom w:val="single" w:sz="12" w:space="0" w:color="auto"/>
            </w:tcBorders>
            <w:tcPrChange w:id="2036" w:author="Chen Heller" w:date="2023-03-12T10:46:00Z">
              <w:tcPr>
                <w:tcW w:w="708" w:type="dxa"/>
                <w:tcBorders>
                  <w:bottom w:val="single" w:sz="12" w:space="0" w:color="auto"/>
                </w:tcBorders>
              </w:tcPr>
            </w:tcPrChange>
          </w:tcPr>
          <w:p w14:paraId="367B3AE0" w14:textId="77777777" w:rsidR="003D0BDD" w:rsidRDefault="003D0BDD" w:rsidP="00974A4E">
            <w:pPr>
              <w:ind w:firstLine="0"/>
              <w:rPr>
                <w:ins w:id="2037" w:author="Chen Heller" w:date="2023-03-12T10:45:00Z"/>
              </w:rPr>
            </w:pPr>
            <w:ins w:id="2038" w:author="Chen Heller" w:date="2023-03-12T10:45:00Z">
              <w:r>
                <w:t>6.49</w:t>
              </w:r>
            </w:ins>
          </w:p>
        </w:tc>
        <w:tc>
          <w:tcPr>
            <w:tcW w:w="1134" w:type="dxa"/>
            <w:tcBorders>
              <w:bottom w:val="single" w:sz="12" w:space="0" w:color="auto"/>
            </w:tcBorders>
            <w:tcPrChange w:id="2039" w:author="Chen Heller" w:date="2023-03-12T10:46:00Z">
              <w:tcPr>
                <w:tcW w:w="1134" w:type="dxa"/>
                <w:tcBorders>
                  <w:bottom w:val="single" w:sz="12" w:space="0" w:color="auto"/>
                </w:tcBorders>
              </w:tcPr>
            </w:tcPrChange>
          </w:tcPr>
          <w:p w14:paraId="308E775F" w14:textId="77777777" w:rsidR="003D0BDD" w:rsidRDefault="003D0BDD" w:rsidP="00974A4E">
            <w:pPr>
              <w:ind w:firstLine="0"/>
              <w:rPr>
                <w:ins w:id="2040" w:author="Chen Heller" w:date="2023-03-12T10:45:00Z"/>
              </w:rPr>
            </w:pPr>
            <w:ins w:id="2041" w:author="Chen Heller" w:date="2023-03-12T10:45:00Z">
              <w:r>
                <w:t>&lt;0.001*</w:t>
              </w:r>
            </w:ins>
          </w:p>
        </w:tc>
        <w:tc>
          <w:tcPr>
            <w:tcW w:w="1701" w:type="dxa"/>
            <w:tcBorders>
              <w:bottom w:val="single" w:sz="12" w:space="0" w:color="auto"/>
            </w:tcBorders>
            <w:tcPrChange w:id="2042" w:author="Chen Heller" w:date="2023-03-12T10:46:00Z">
              <w:tcPr>
                <w:tcW w:w="1701" w:type="dxa"/>
                <w:tcBorders>
                  <w:bottom w:val="single" w:sz="12" w:space="0" w:color="auto"/>
                </w:tcBorders>
              </w:tcPr>
            </w:tcPrChange>
          </w:tcPr>
          <w:p w14:paraId="64865120" w14:textId="77777777" w:rsidR="003D0BDD" w:rsidRDefault="003D0BDD" w:rsidP="00974A4E">
            <w:pPr>
              <w:ind w:firstLine="0"/>
              <w:rPr>
                <w:ins w:id="2043" w:author="Chen Heller" w:date="2023-03-12T10:45:00Z"/>
              </w:rPr>
            </w:pPr>
            <w:ins w:id="2044" w:author="Chen Heller" w:date="2023-03-12T10:45:00Z">
              <w:r>
                <w:t>-359.66, -187.48</w:t>
              </w:r>
            </w:ins>
          </w:p>
        </w:tc>
        <w:tc>
          <w:tcPr>
            <w:tcW w:w="709" w:type="dxa"/>
            <w:tcBorders>
              <w:bottom w:val="single" w:sz="12" w:space="0" w:color="auto"/>
            </w:tcBorders>
            <w:tcPrChange w:id="2045" w:author="Chen Heller" w:date="2023-03-12T10:46:00Z">
              <w:tcPr>
                <w:tcW w:w="709" w:type="dxa"/>
                <w:tcBorders>
                  <w:bottom w:val="single" w:sz="12" w:space="0" w:color="auto"/>
                </w:tcBorders>
              </w:tcPr>
            </w:tcPrChange>
          </w:tcPr>
          <w:p w14:paraId="0FE31BC2" w14:textId="77777777" w:rsidR="003D0BDD" w:rsidRDefault="003D0BDD" w:rsidP="00974A4E">
            <w:pPr>
              <w:ind w:firstLine="0"/>
              <w:rPr>
                <w:ins w:id="2046" w:author="Chen Heller" w:date="2023-03-12T10:45:00Z"/>
              </w:rPr>
            </w:pPr>
            <w:ins w:id="2047" w:author="Chen Heller" w:date="2023-03-12T10:45:00Z">
              <w:r>
                <w:t>1.18</w:t>
              </w:r>
            </w:ins>
          </w:p>
        </w:tc>
      </w:tr>
      <w:tr w:rsidR="003D0BDD" w14:paraId="5D6C949B" w14:textId="77777777" w:rsidTr="003D0BDD">
        <w:trPr>
          <w:trHeight w:val="490"/>
          <w:ins w:id="2048" w:author="Chen Heller" w:date="2023-03-12T10:45:00Z"/>
          <w:trPrChange w:id="2049" w:author="Chen Heller" w:date="2023-03-12T10:46:00Z">
            <w:trPr>
              <w:trHeight w:val="490"/>
            </w:trPr>
          </w:trPrChange>
        </w:trPr>
        <w:tc>
          <w:tcPr>
            <w:tcW w:w="10207" w:type="dxa"/>
            <w:gridSpan w:val="8"/>
            <w:tcBorders>
              <w:top w:val="single" w:sz="12" w:space="0" w:color="auto"/>
            </w:tcBorders>
            <w:tcPrChange w:id="2050" w:author="Chen Heller" w:date="2023-03-12T10:46:00Z">
              <w:tcPr>
                <w:tcW w:w="10207" w:type="dxa"/>
                <w:gridSpan w:val="8"/>
                <w:tcBorders>
                  <w:top w:val="single" w:sz="12" w:space="0" w:color="auto"/>
                </w:tcBorders>
              </w:tcPr>
            </w:tcPrChange>
          </w:tcPr>
          <w:p w14:paraId="77A431BF" w14:textId="77777777" w:rsidR="003D0BDD" w:rsidRPr="00EA2CED" w:rsidRDefault="003D0BDD" w:rsidP="00244D8E">
            <w:pPr>
              <w:spacing w:line="480" w:lineRule="auto"/>
              <w:ind w:firstLine="0"/>
              <w:rPr>
                <w:ins w:id="2051" w:author="Chen Heller" w:date="2023-03-12T10:45:00Z"/>
                <w:sz w:val="22"/>
                <w:szCs w:val="22"/>
              </w:rPr>
            </w:pPr>
            <w:ins w:id="2052" w:author="Chen Heller" w:date="2023-03-12T10:45:00Z">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p-value corrected for multiple comparisons; </w:t>
              </w:r>
              <w:r w:rsidRPr="00EA2CED">
                <w:rPr>
                  <w:sz w:val="22"/>
                  <w:szCs w:val="22"/>
                </w:rPr>
                <w:t>CI = 95% confidence interval</w:t>
              </w:r>
              <w:r>
                <w:rPr>
                  <w:sz w:val="22"/>
                  <w:szCs w:val="22"/>
                </w:rPr>
                <w:t>s</w:t>
              </w:r>
              <w:r w:rsidRPr="00EA2CED">
                <w:rPr>
                  <w:sz w:val="22"/>
                  <w:szCs w:val="22"/>
                </w:rPr>
                <w:t>; d = Cohen's d.</w:t>
              </w:r>
            </w:ins>
          </w:p>
          <w:p w14:paraId="71156911" w14:textId="77777777" w:rsidR="003D0BDD" w:rsidRDefault="003D0BDD" w:rsidP="00244D8E">
            <w:pPr>
              <w:spacing w:line="480" w:lineRule="auto"/>
              <w:ind w:firstLine="0"/>
              <w:rPr>
                <w:ins w:id="2053" w:author="Chen Heller" w:date="2023-03-12T10:45:00Z"/>
              </w:rPr>
            </w:pPr>
            <w:ins w:id="2054" w:author="Chen Heller" w:date="2023-03-12T10:45:00Z">
              <w:r w:rsidRPr="00EA2CED">
                <w:rPr>
                  <w:sz w:val="22"/>
                  <w:szCs w:val="22"/>
                </w:rPr>
                <w:t xml:space="preserve">* p &lt; </w:t>
              </w:r>
              <w:r>
                <w:rPr>
                  <w:sz w:val="22"/>
                  <w:szCs w:val="22"/>
                </w:rPr>
                <w:t xml:space="preserve">p-value for </w:t>
              </w:r>
            </w:ins>
            <m:oMath>
              <m:r>
                <w:ins w:id="2055" w:author="Chen Heller" w:date="2023-03-12T10:45:00Z">
                  <w:rPr>
                    <w:rFonts w:ascii="Cambria Math" w:hAnsi="Cambria Math"/>
                    <w:sz w:val="22"/>
                    <w:szCs w:val="22"/>
                  </w:rPr>
                  <m:t>α=0.05</m:t>
                </w:ins>
              </m:r>
            </m:oMath>
            <w:ins w:id="2056" w:author="Chen Heller" w:date="2023-03-12T10:45:00Z">
              <w:r>
                <w:rPr>
                  <w:sz w:val="22"/>
                  <w:szCs w:val="22"/>
                </w:rPr>
                <w:t xml:space="preserve"> after adjustment according to the </w:t>
              </w:r>
              <w:r w:rsidRPr="00EA2CED">
                <w:rPr>
                  <w:sz w:val="22"/>
                  <w:szCs w:val="22"/>
                </w:rPr>
                <w:t xml:space="preserve">Tree-BH </w:t>
              </w:r>
              <w:r>
                <w:rPr>
                  <w:sz w:val="22"/>
                  <w:szCs w:val="22"/>
                </w:rPr>
                <w:t>method.</w:t>
              </w:r>
            </w:ins>
          </w:p>
        </w:tc>
      </w:tr>
    </w:tbl>
    <w:p w14:paraId="50FA1A6B" w14:textId="76BF93A9" w:rsidR="00AB541D" w:rsidRDefault="00AB541D" w:rsidP="00E47313">
      <w:pPr>
        <w:ind w:firstLine="0"/>
        <w:rPr>
          <w:ins w:id="2057" w:author="Chen Heller" w:date="2023-03-15T11:32:00Z"/>
        </w:rPr>
      </w:pPr>
    </w:p>
    <w:p w14:paraId="74245F29" w14:textId="77777777" w:rsidR="00AB541D" w:rsidRDefault="00AB541D" w:rsidP="00AB541D">
      <w:pPr>
        <w:pStyle w:val="Caption"/>
        <w:keepNext/>
        <w:rPr>
          <w:ins w:id="2058" w:author="Chen Heller" w:date="2023-03-15T11:32:00Z"/>
        </w:rPr>
      </w:pPr>
    </w:p>
    <w:p w14:paraId="7067EB8C" w14:textId="31AAB107" w:rsidR="00AB541D" w:rsidRPr="0041788E" w:rsidRDefault="00AB541D">
      <w:pPr>
        <w:pStyle w:val="Caption"/>
        <w:keepNext/>
        <w:spacing w:line="480" w:lineRule="auto"/>
        <w:rPr>
          <w:ins w:id="2059" w:author="Chen Heller" w:date="2023-03-15T11:33:00Z"/>
          <w:b/>
          <w:bCs/>
          <w:i w:val="0"/>
          <w:iCs w:val="0"/>
          <w:sz w:val="24"/>
          <w:szCs w:val="20"/>
          <w:rPrChange w:id="2060" w:author="Chen Heller" w:date="2023-03-19T14:20:00Z">
            <w:rPr>
              <w:ins w:id="2061" w:author="Chen Heller" w:date="2023-03-15T11:33:00Z"/>
              <w:b/>
              <w:bCs/>
              <w:i w:val="0"/>
              <w:iCs w:val="0"/>
            </w:rPr>
          </w:rPrChange>
        </w:rPr>
        <w:pPrChange w:id="2062" w:author="Chen Heller" w:date="2023-03-15T11:33:00Z">
          <w:pPr>
            <w:pStyle w:val="Caption"/>
            <w:keepNext/>
          </w:pPr>
        </w:pPrChange>
      </w:pPr>
      <w:ins w:id="2063" w:author="Chen Heller" w:date="2023-03-15T11:33:00Z">
        <w:r w:rsidRPr="0041788E">
          <w:rPr>
            <w:b/>
            <w:bCs/>
            <w:i w:val="0"/>
            <w:iCs w:val="0"/>
            <w:sz w:val="24"/>
            <w:szCs w:val="20"/>
            <w:rPrChange w:id="2064" w:author="Chen Heller" w:date="2023-03-19T14:20:00Z">
              <w:rPr/>
            </w:rPrChange>
          </w:rPr>
          <w:t xml:space="preserve">Table </w:t>
        </w:r>
        <w:r w:rsidRPr="0041788E">
          <w:rPr>
            <w:b/>
            <w:bCs/>
            <w:i w:val="0"/>
            <w:iCs w:val="0"/>
            <w:sz w:val="24"/>
            <w:szCs w:val="20"/>
            <w:rPrChange w:id="2065" w:author="Chen Heller" w:date="2023-03-19T14:20:00Z">
              <w:rPr/>
            </w:rPrChange>
          </w:rPr>
          <w:fldChar w:fldCharType="begin"/>
        </w:r>
        <w:r w:rsidRPr="0041788E">
          <w:rPr>
            <w:b/>
            <w:bCs/>
            <w:i w:val="0"/>
            <w:iCs w:val="0"/>
            <w:sz w:val="24"/>
            <w:szCs w:val="20"/>
            <w:rPrChange w:id="2066" w:author="Chen Heller" w:date="2023-03-19T14:20:00Z">
              <w:rPr/>
            </w:rPrChange>
          </w:rPr>
          <w:instrText xml:space="preserve"> SEQ Table \* ARABIC </w:instrText>
        </w:r>
      </w:ins>
      <w:r w:rsidRPr="0041788E">
        <w:rPr>
          <w:b/>
          <w:bCs/>
          <w:i w:val="0"/>
          <w:iCs w:val="0"/>
          <w:sz w:val="24"/>
          <w:szCs w:val="20"/>
          <w:rPrChange w:id="2067" w:author="Chen Heller" w:date="2023-03-19T14:20:00Z">
            <w:rPr/>
          </w:rPrChange>
        </w:rPr>
        <w:fldChar w:fldCharType="separate"/>
      </w:r>
      <w:ins w:id="2068" w:author="Chen Heller" w:date="2023-03-15T11:33:00Z">
        <w:r w:rsidRPr="0041788E">
          <w:rPr>
            <w:b/>
            <w:bCs/>
            <w:i w:val="0"/>
            <w:iCs w:val="0"/>
            <w:noProof/>
            <w:sz w:val="24"/>
            <w:szCs w:val="20"/>
            <w:rPrChange w:id="2069" w:author="Chen Heller" w:date="2023-03-19T14:20:00Z">
              <w:rPr>
                <w:noProof/>
              </w:rPr>
            </w:rPrChange>
          </w:rPr>
          <w:t>3</w:t>
        </w:r>
        <w:r w:rsidRPr="0041788E">
          <w:rPr>
            <w:b/>
            <w:bCs/>
            <w:i w:val="0"/>
            <w:iCs w:val="0"/>
            <w:sz w:val="24"/>
            <w:szCs w:val="20"/>
            <w:rPrChange w:id="2070" w:author="Chen Heller" w:date="2023-03-19T14:20:00Z">
              <w:rPr/>
            </w:rPrChange>
          </w:rPr>
          <w:fldChar w:fldCharType="end"/>
        </w:r>
      </w:ins>
    </w:p>
    <w:p w14:paraId="7C56322E" w14:textId="4184EE16" w:rsidR="00AB541D" w:rsidRPr="0041788E" w:rsidRDefault="00AB541D">
      <w:pPr>
        <w:pStyle w:val="Caption"/>
        <w:keepNext/>
        <w:spacing w:line="480" w:lineRule="auto"/>
        <w:rPr>
          <w:ins w:id="2071" w:author="Chen Heller" w:date="2023-03-15T11:33:00Z"/>
          <w:szCs w:val="20"/>
          <w:rPrChange w:id="2072" w:author="Chen Heller" w:date="2023-03-19T14:22:00Z">
            <w:rPr>
              <w:ins w:id="2073" w:author="Chen Heller" w:date="2023-03-15T11:33:00Z"/>
            </w:rPr>
          </w:rPrChange>
        </w:rPr>
        <w:pPrChange w:id="2074" w:author="Chen Heller" w:date="2023-03-15T11:33:00Z">
          <w:pPr/>
        </w:pPrChange>
      </w:pPr>
      <w:ins w:id="2075" w:author="Chen Heller" w:date="2023-03-15T11:33:00Z">
        <w:r w:rsidRPr="0041788E">
          <w:rPr>
            <w:sz w:val="24"/>
            <w:szCs w:val="20"/>
            <w:rPrChange w:id="2076" w:author="Chen Heller" w:date="2023-03-19T14:22:00Z">
              <w:rPr/>
            </w:rPrChange>
          </w:rPr>
          <w:t>Comparison of the Number of Excluded Trials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AB541D" w14:paraId="1A741845" w14:textId="77777777" w:rsidTr="00591FDA">
        <w:trPr>
          <w:trHeight w:val="510"/>
          <w:ins w:id="2077" w:author="Chen Heller" w:date="2023-03-15T11:32:00Z"/>
        </w:trPr>
        <w:tc>
          <w:tcPr>
            <w:tcW w:w="2126" w:type="dxa"/>
            <w:tcBorders>
              <w:top w:val="single" w:sz="12" w:space="0" w:color="auto"/>
            </w:tcBorders>
          </w:tcPr>
          <w:p w14:paraId="56B04682" w14:textId="77777777" w:rsidR="00AB541D" w:rsidRDefault="00AB541D" w:rsidP="00591FDA">
            <w:pPr>
              <w:ind w:firstLine="0"/>
              <w:rPr>
                <w:ins w:id="2078" w:author="Chen Heller" w:date="2023-03-15T11:32:00Z"/>
              </w:rPr>
            </w:pPr>
          </w:p>
        </w:tc>
        <w:tc>
          <w:tcPr>
            <w:tcW w:w="1701" w:type="dxa"/>
            <w:tcBorders>
              <w:top w:val="single" w:sz="12" w:space="0" w:color="auto"/>
              <w:bottom w:val="single" w:sz="12" w:space="0" w:color="auto"/>
            </w:tcBorders>
          </w:tcPr>
          <w:p w14:paraId="438DD9C5" w14:textId="77777777" w:rsidR="00AB541D" w:rsidRPr="00EA2CED" w:rsidRDefault="00AB541D" w:rsidP="00591FDA">
            <w:pPr>
              <w:ind w:firstLine="0"/>
              <w:jc w:val="center"/>
              <w:rPr>
                <w:ins w:id="2079" w:author="Chen Heller" w:date="2023-03-15T11:32:00Z"/>
                <w:b/>
                <w:bCs/>
              </w:rPr>
            </w:pPr>
            <w:ins w:id="2080" w:author="Chen Heller" w:date="2023-03-15T11:32:00Z">
              <w:r>
                <w:rPr>
                  <w:b/>
                  <w:bCs/>
                </w:rPr>
                <w:t>Reaching</w:t>
              </w:r>
            </w:ins>
          </w:p>
        </w:tc>
        <w:tc>
          <w:tcPr>
            <w:tcW w:w="1701" w:type="dxa"/>
            <w:tcBorders>
              <w:top w:val="single" w:sz="12" w:space="0" w:color="auto"/>
              <w:bottom w:val="single" w:sz="12" w:space="0" w:color="auto"/>
            </w:tcBorders>
          </w:tcPr>
          <w:p w14:paraId="33E82DAA" w14:textId="77777777" w:rsidR="00AB541D" w:rsidRPr="00EA2CED" w:rsidRDefault="00AB541D" w:rsidP="00591FDA">
            <w:pPr>
              <w:ind w:firstLine="0"/>
              <w:jc w:val="center"/>
              <w:rPr>
                <w:ins w:id="2081" w:author="Chen Heller" w:date="2023-03-15T11:32:00Z"/>
                <w:b/>
                <w:bCs/>
              </w:rPr>
            </w:pPr>
            <w:ins w:id="2082" w:author="Chen Heller" w:date="2023-03-15T11:32:00Z">
              <w:r>
                <w:rPr>
                  <w:b/>
                  <w:bCs/>
                </w:rPr>
                <w:t>Keyboard</w:t>
              </w:r>
            </w:ins>
          </w:p>
        </w:tc>
        <w:tc>
          <w:tcPr>
            <w:tcW w:w="709" w:type="dxa"/>
            <w:tcBorders>
              <w:top w:val="single" w:sz="12" w:space="0" w:color="auto"/>
            </w:tcBorders>
          </w:tcPr>
          <w:p w14:paraId="6D2C9717" w14:textId="77777777" w:rsidR="00AB541D" w:rsidRPr="00EA2CED" w:rsidRDefault="00AB541D" w:rsidP="00591FDA">
            <w:pPr>
              <w:ind w:firstLine="0"/>
              <w:jc w:val="center"/>
              <w:rPr>
                <w:ins w:id="2083" w:author="Chen Heller" w:date="2023-03-15T11:32:00Z"/>
                <w:b/>
                <w:bCs/>
              </w:rPr>
            </w:pPr>
          </w:p>
        </w:tc>
        <w:tc>
          <w:tcPr>
            <w:tcW w:w="992" w:type="dxa"/>
            <w:tcBorders>
              <w:top w:val="single" w:sz="12" w:space="0" w:color="auto"/>
            </w:tcBorders>
          </w:tcPr>
          <w:p w14:paraId="62AD405E" w14:textId="77777777" w:rsidR="00AB541D" w:rsidRPr="00EA2CED" w:rsidRDefault="00AB541D" w:rsidP="00591FDA">
            <w:pPr>
              <w:ind w:firstLine="0"/>
              <w:jc w:val="center"/>
              <w:rPr>
                <w:ins w:id="2084" w:author="Chen Heller" w:date="2023-03-15T11:32:00Z"/>
                <w:b/>
                <w:bCs/>
              </w:rPr>
            </w:pPr>
          </w:p>
        </w:tc>
        <w:tc>
          <w:tcPr>
            <w:tcW w:w="1702" w:type="dxa"/>
            <w:tcBorders>
              <w:top w:val="single" w:sz="12" w:space="0" w:color="auto"/>
            </w:tcBorders>
          </w:tcPr>
          <w:p w14:paraId="2B8B4F75" w14:textId="77777777" w:rsidR="00AB541D" w:rsidRDefault="00AB541D" w:rsidP="00591FDA">
            <w:pPr>
              <w:ind w:firstLine="0"/>
              <w:rPr>
                <w:ins w:id="2085" w:author="Chen Heller" w:date="2023-03-15T11:32:00Z"/>
              </w:rPr>
            </w:pPr>
          </w:p>
        </w:tc>
      </w:tr>
      <w:tr w:rsidR="00AB541D" w14:paraId="0B6F6DA1" w14:textId="77777777" w:rsidTr="00591FDA">
        <w:trPr>
          <w:trHeight w:val="254"/>
          <w:ins w:id="2086" w:author="Chen Heller" w:date="2023-03-15T11:32:00Z"/>
        </w:trPr>
        <w:tc>
          <w:tcPr>
            <w:tcW w:w="2126" w:type="dxa"/>
            <w:tcBorders>
              <w:bottom w:val="single" w:sz="12" w:space="0" w:color="auto"/>
            </w:tcBorders>
          </w:tcPr>
          <w:p w14:paraId="72D3BD98" w14:textId="77777777" w:rsidR="00AB541D" w:rsidRPr="00EA2CED" w:rsidRDefault="00AB541D" w:rsidP="00591FDA">
            <w:pPr>
              <w:ind w:firstLine="0"/>
              <w:rPr>
                <w:ins w:id="2087" w:author="Chen Heller" w:date="2023-03-15T11:32:00Z"/>
                <w:b/>
                <w:bCs/>
              </w:rPr>
            </w:pPr>
          </w:p>
        </w:tc>
        <w:tc>
          <w:tcPr>
            <w:tcW w:w="1701" w:type="dxa"/>
            <w:tcBorders>
              <w:top w:val="single" w:sz="12" w:space="0" w:color="auto"/>
              <w:bottom w:val="single" w:sz="12" w:space="0" w:color="auto"/>
            </w:tcBorders>
          </w:tcPr>
          <w:p w14:paraId="401D68B4" w14:textId="77777777" w:rsidR="00AB541D" w:rsidRPr="00EA2CED" w:rsidRDefault="00AB541D" w:rsidP="00591FDA">
            <w:pPr>
              <w:ind w:firstLine="0"/>
              <w:rPr>
                <w:ins w:id="2088" w:author="Chen Heller" w:date="2023-03-15T11:32:00Z"/>
                <w:b/>
                <w:bCs/>
              </w:rPr>
            </w:pPr>
            <w:ins w:id="2089" w:author="Chen Heller" w:date="2023-03-15T11:32:00Z">
              <w:r>
                <w:rPr>
                  <w:b/>
                  <w:bCs/>
                </w:rPr>
                <w:t>M (SD)</w:t>
              </w:r>
            </w:ins>
          </w:p>
        </w:tc>
        <w:tc>
          <w:tcPr>
            <w:tcW w:w="1701" w:type="dxa"/>
            <w:tcBorders>
              <w:top w:val="single" w:sz="12" w:space="0" w:color="auto"/>
              <w:bottom w:val="single" w:sz="12" w:space="0" w:color="auto"/>
            </w:tcBorders>
          </w:tcPr>
          <w:p w14:paraId="43469E3A" w14:textId="77777777" w:rsidR="00AB541D" w:rsidRPr="00EA2CED" w:rsidRDefault="00AB541D" w:rsidP="00591FDA">
            <w:pPr>
              <w:ind w:firstLine="0"/>
              <w:rPr>
                <w:ins w:id="2090" w:author="Chen Heller" w:date="2023-03-15T11:32:00Z"/>
                <w:b/>
                <w:bCs/>
              </w:rPr>
            </w:pPr>
            <w:ins w:id="2091" w:author="Chen Heller" w:date="2023-03-15T11:32:00Z">
              <w:r>
                <w:rPr>
                  <w:b/>
                  <w:bCs/>
                </w:rPr>
                <w:t>M (SD)</w:t>
              </w:r>
            </w:ins>
          </w:p>
        </w:tc>
        <w:tc>
          <w:tcPr>
            <w:tcW w:w="709" w:type="dxa"/>
            <w:tcBorders>
              <w:bottom w:val="single" w:sz="12" w:space="0" w:color="auto"/>
            </w:tcBorders>
          </w:tcPr>
          <w:p w14:paraId="0730F2F0" w14:textId="77777777" w:rsidR="00AB541D" w:rsidRPr="00EA2CED" w:rsidRDefault="00AB541D" w:rsidP="00591FDA">
            <w:pPr>
              <w:ind w:firstLine="0"/>
              <w:rPr>
                <w:ins w:id="2092" w:author="Chen Heller" w:date="2023-03-15T11:32:00Z"/>
                <w:b/>
                <w:bCs/>
              </w:rPr>
            </w:pPr>
            <w:proofErr w:type="gramStart"/>
            <w:ins w:id="2093" w:author="Chen Heller" w:date="2023-03-15T11:32:00Z">
              <w:r>
                <w:rPr>
                  <w:b/>
                  <w:bCs/>
                </w:rPr>
                <w:t>t(</w:t>
              </w:r>
              <w:proofErr w:type="gramEnd"/>
              <w:r>
                <w:rPr>
                  <w:b/>
                  <w:bCs/>
                </w:rPr>
                <w:t>29)</w:t>
              </w:r>
            </w:ins>
          </w:p>
        </w:tc>
        <w:tc>
          <w:tcPr>
            <w:tcW w:w="992" w:type="dxa"/>
            <w:tcBorders>
              <w:bottom w:val="single" w:sz="12" w:space="0" w:color="auto"/>
            </w:tcBorders>
          </w:tcPr>
          <w:p w14:paraId="7BE488D2" w14:textId="77777777" w:rsidR="00AB541D" w:rsidRPr="00EA2CED" w:rsidRDefault="00AB541D" w:rsidP="00591FDA">
            <w:pPr>
              <w:ind w:firstLine="0"/>
              <w:rPr>
                <w:ins w:id="2094" w:author="Chen Heller" w:date="2023-03-15T11:32:00Z"/>
                <w:b/>
                <w:bCs/>
              </w:rPr>
            </w:pPr>
            <w:ins w:id="2095" w:author="Chen Heller" w:date="2023-03-15T11:32:00Z">
              <w:r>
                <w:rPr>
                  <w:b/>
                  <w:bCs/>
                </w:rPr>
                <w:t>p</w:t>
              </w:r>
            </w:ins>
          </w:p>
        </w:tc>
        <w:tc>
          <w:tcPr>
            <w:tcW w:w="1702" w:type="dxa"/>
            <w:tcBorders>
              <w:bottom w:val="single" w:sz="12" w:space="0" w:color="auto"/>
            </w:tcBorders>
          </w:tcPr>
          <w:p w14:paraId="0961E3DE" w14:textId="77777777" w:rsidR="00AB541D" w:rsidRPr="00EA2CED" w:rsidRDefault="00AB541D" w:rsidP="00591FDA">
            <w:pPr>
              <w:ind w:firstLine="0"/>
              <w:rPr>
                <w:ins w:id="2096" w:author="Chen Heller" w:date="2023-03-15T11:32:00Z"/>
                <w:b/>
                <w:bCs/>
              </w:rPr>
            </w:pPr>
            <w:ins w:id="2097" w:author="Chen Heller" w:date="2023-03-15T11:32:00Z">
              <w:r>
                <w:rPr>
                  <w:b/>
                  <w:bCs/>
                </w:rPr>
                <w:t>CI</w:t>
              </w:r>
            </w:ins>
          </w:p>
        </w:tc>
      </w:tr>
      <w:tr w:rsidR="00AB541D" w14:paraId="44C7C59F" w14:textId="77777777" w:rsidTr="00591FDA">
        <w:trPr>
          <w:trHeight w:val="490"/>
          <w:ins w:id="2098" w:author="Chen Heller" w:date="2023-03-15T11:32:00Z"/>
        </w:trPr>
        <w:tc>
          <w:tcPr>
            <w:tcW w:w="2126" w:type="dxa"/>
          </w:tcPr>
          <w:p w14:paraId="4CCD72E2" w14:textId="77777777" w:rsidR="00AB541D" w:rsidRPr="00EA2CED" w:rsidRDefault="00AB541D" w:rsidP="00591FDA">
            <w:pPr>
              <w:ind w:firstLine="0"/>
              <w:rPr>
                <w:ins w:id="2099" w:author="Chen Heller" w:date="2023-03-15T11:32:00Z"/>
                <w:b/>
                <w:bCs/>
              </w:rPr>
            </w:pPr>
            <w:ins w:id="2100" w:author="Chen Heller" w:date="2023-03-15T11:32:00Z">
              <w:r>
                <w:rPr>
                  <w:b/>
                  <w:bCs/>
                </w:rPr>
                <w:t>Early responses</w:t>
              </w:r>
            </w:ins>
          </w:p>
        </w:tc>
        <w:tc>
          <w:tcPr>
            <w:tcW w:w="1701" w:type="dxa"/>
          </w:tcPr>
          <w:p w14:paraId="00BD2731" w14:textId="77777777" w:rsidR="00AB541D" w:rsidRDefault="00AB541D" w:rsidP="00591FDA">
            <w:pPr>
              <w:ind w:firstLine="0"/>
              <w:rPr>
                <w:ins w:id="2101" w:author="Chen Heller" w:date="2023-03-15T11:32:00Z"/>
              </w:rPr>
            </w:pPr>
            <w:ins w:id="2102" w:author="Chen Heller" w:date="2023-03-15T11:32:00Z">
              <w:r>
                <w:t>23.26 (19.79)</w:t>
              </w:r>
            </w:ins>
          </w:p>
        </w:tc>
        <w:tc>
          <w:tcPr>
            <w:tcW w:w="1701" w:type="dxa"/>
          </w:tcPr>
          <w:p w14:paraId="7395232B" w14:textId="77777777" w:rsidR="00AB541D" w:rsidRDefault="00AB541D" w:rsidP="00591FDA">
            <w:pPr>
              <w:ind w:firstLine="0"/>
              <w:rPr>
                <w:ins w:id="2103" w:author="Chen Heller" w:date="2023-03-15T11:32:00Z"/>
              </w:rPr>
            </w:pPr>
            <w:ins w:id="2104" w:author="Chen Heller" w:date="2023-03-15T11:32:00Z">
              <w:r>
                <w:t>0 (0)</w:t>
              </w:r>
            </w:ins>
          </w:p>
        </w:tc>
        <w:tc>
          <w:tcPr>
            <w:tcW w:w="709" w:type="dxa"/>
          </w:tcPr>
          <w:p w14:paraId="3B731472" w14:textId="77777777" w:rsidR="00AB541D" w:rsidRDefault="00AB541D" w:rsidP="00591FDA">
            <w:pPr>
              <w:ind w:firstLine="0"/>
              <w:rPr>
                <w:ins w:id="2105" w:author="Chen Heller" w:date="2023-03-15T11:32:00Z"/>
              </w:rPr>
            </w:pPr>
            <w:ins w:id="2106" w:author="Chen Heller" w:date="2023-03-15T11:32:00Z">
              <w:r>
                <w:t>6.43</w:t>
              </w:r>
            </w:ins>
          </w:p>
        </w:tc>
        <w:tc>
          <w:tcPr>
            <w:tcW w:w="992" w:type="dxa"/>
          </w:tcPr>
          <w:p w14:paraId="48E4271D" w14:textId="77777777" w:rsidR="00AB541D" w:rsidRDefault="00AB541D" w:rsidP="00591FDA">
            <w:pPr>
              <w:ind w:firstLine="0"/>
              <w:rPr>
                <w:ins w:id="2107" w:author="Chen Heller" w:date="2023-03-15T11:32:00Z"/>
              </w:rPr>
            </w:pPr>
            <w:ins w:id="2108" w:author="Chen Heller" w:date="2023-03-15T11:32:00Z">
              <w:r>
                <w:t>&lt;0.001</w:t>
              </w:r>
            </w:ins>
          </w:p>
        </w:tc>
        <w:tc>
          <w:tcPr>
            <w:tcW w:w="1702" w:type="dxa"/>
          </w:tcPr>
          <w:p w14:paraId="73BD6B3C" w14:textId="77777777" w:rsidR="00AB541D" w:rsidRDefault="00AB541D" w:rsidP="00591FDA">
            <w:pPr>
              <w:ind w:firstLine="0"/>
              <w:rPr>
                <w:ins w:id="2109" w:author="Chen Heller" w:date="2023-03-15T11:32:00Z"/>
              </w:rPr>
            </w:pPr>
            <w:ins w:id="2110" w:author="Chen Heller" w:date="2023-03-15T11:32:00Z">
              <w:r>
                <w:t>15.87, 30.65</w:t>
              </w:r>
            </w:ins>
          </w:p>
        </w:tc>
      </w:tr>
      <w:tr w:rsidR="00AB541D" w14:paraId="2B824E8E" w14:textId="77777777" w:rsidTr="00591FDA">
        <w:trPr>
          <w:trHeight w:val="490"/>
          <w:ins w:id="2111" w:author="Chen Heller" w:date="2023-03-15T11:32:00Z"/>
        </w:trPr>
        <w:tc>
          <w:tcPr>
            <w:tcW w:w="2126" w:type="dxa"/>
          </w:tcPr>
          <w:p w14:paraId="3EF54319" w14:textId="77777777" w:rsidR="00AB541D" w:rsidRPr="00EA2CED" w:rsidRDefault="00AB541D" w:rsidP="00591FDA">
            <w:pPr>
              <w:ind w:firstLine="0"/>
              <w:rPr>
                <w:ins w:id="2112" w:author="Chen Heller" w:date="2023-03-15T11:32:00Z"/>
                <w:b/>
                <w:bCs/>
              </w:rPr>
            </w:pPr>
            <w:ins w:id="2113" w:author="Chen Heller" w:date="2023-03-15T11:32:00Z">
              <w:r>
                <w:rPr>
                  <w:b/>
                  <w:bCs/>
                </w:rPr>
                <w:t>Late responses</w:t>
              </w:r>
            </w:ins>
          </w:p>
        </w:tc>
        <w:tc>
          <w:tcPr>
            <w:tcW w:w="1701" w:type="dxa"/>
          </w:tcPr>
          <w:p w14:paraId="621BE3DB" w14:textId="77777777" w:rsidR="00AB541D" w:rsidRDefault="00AB541D" w:rsidP="00591FDA">
            <w:pPr>
              <w:ind w:firstLine="0"/>
              <w:rPr>
                <w:ins w:id="2114" w:author="Chen Heller" w:date="2023-03-15T11:32:00Z"/>
              </w:rPr>
            </w:pPr>
            <w:ins w:id="2115" w:author="Chen Heller" w:date="2023-03-15T11:32:00Z">
              <w:r>
                <w:t>32.06 (19.24)</w:t>
              </w:r>
            </w:ins>
          </w:p>
        </w:tc>
        <w:tc>
          <w:tcPr>
            <w:tcW w:w="1701" w:type="dxa"/>
          </w:tcPr>
          <w:p w14:paraId="6301373A" w14:textId="77777777" w:rsidR="00AB541D" w:rsidRDefault="00AB541D" w:rsidP="00591FDA">
            <w:pPr>
              <w:ind w:firstLine="0"/>
              <w:rPr>
                <w:ins w:id="2116" w:author="Chen Heller" w:date="2023-03-15T11:32:00Z"/>
              </w:rPr>
            </w:pPr>
            <w:ins w:id="2117" w:author="Chen Heller" w:date="2023-03-15T11:32:00Z">
              <w:r>
                <w:t>14.06 (10.33)</w:t>
              </w:r>
            </w:ins>
          </w:p>
        </w:tc>
        <w:tc>
          <w:tcPr>
            <w:tcW w:w="709" w:type="dxa"/>
          </w:tcPr>
          <w:p w14:paraId="40B090C6" w14:textId="77777777" w:rsidR="00AB541D" w:rsidRDefault="00AB541D" w:rsidP="00591FDA">
            <w:pPr>
              <w:ind w:firstLine="0"/>
              <w:rPr>
                <w:ins w:id="2118" w:author="Chen Heller" w:date="2023-03-15T11:32:00Z"/>
              </w:rPr>
            </w:pPr>
            <w:ins w:id="2119" w:author="Chen Heller" w:date="2023-03-15T11:32:00Z">
              <w:r>
                <w:t>4.71</w:t>
              </w:r>
            </w:ins>
          </w:p>
        </w:tc>
        <w:tc>
          <w:tcPr>
            <w:tcW w:w="992" w:type="dxa"/>
          </w:tcPr>
          <w:p w14:paraId="50AEDA90" w14:textId="77777777" w:rsidR="00AB541D" w:rsidRDefault="00AB541D" w:rsidP="00591FDA">
            <w:pPr>
              <w:ind w:firstLine="0"/>
              <w:rPr>
                <w:ins w:id="2120" w:author="Chen Heller" w:date="2023-03-15T11:32:00Z"/>
              </w:rPr>
            </w:pPr>
            <w:ins w:id="2121" w:author="Chen Heller" w:date="2023-03-15T11:32:00Z">
              <w:r>
                <w:t>&lt;0.001</w:t>
              </w:r>
            </w:ins>
          </w:p>
        </w:tc>
        <w:tc>
          <w:tcPr>
            <w:tcW w:w="1702" w:type="dxa"/>
          </w:tcPr>
          <w:p w14:paraId="5F03AFF6" w14:textId="77777777" w:rsidR="00AB541D" w:rsidRDefault="00AB541D" w:rsidP="00591FDA">
            <w:pPr>
              <w:ind w:firstLine="0"/>
              <w:rPr>
                <w:ins w:id="2122" w:author="Chen Heller" w:date="2023-03-15T11:32:00Z"/>
              </w:rPr>
            </w:pPr>
            <w:ins w:id="2123" w:author="Chen Heller" w:date="2023-03-15T11:32:00Z">
              <w:r>
                <w:t>10.19, 25.80</w:t>
              </w:r>
            </w:ins>
          </w:p>
        </w:tc>
      </w:tr>
      <w:tr w:rsidR="00AB541D" w14:paraId="3993CC4B" w14:textId="77777777" w:rsidTr="00591FDA">
        <w:trPr>
          <w:trHeight w:val="490"/>
          <w:ins w:id="2124" w:author="Chen Heller" w:date="2023-03-15T11:32:00Z"/>
        </w:trPr>
        <w:tc>
          <w:tcPr>
            <w:tcW w:w="2126" w:type="dxa"/>
            <w:tcBorders>
              <w:bottom w:val="single" w:sz="12" w:space="0" w:color="auto"/>
            </w:tcBorders>
          </w:tcPr>
          <w:p w14:paraId="410C5D6D" w14:textId="77777777" w:rsidR="00AB541D" w:rsidRPr="00EA2CED" w:rsidRDefault="00AB541D" w:rsidP="00591FDA">
            <w:pPr>
              <w:ind w:firstLine="0"/>
              <w:rPr>
                <w:ins w:id="2125" w:author="Chen Heller" w:date="2023-03-15T11:32:00Z"/>
                <w:b/>
                <w:bCs/>
              </w:rPr>
            </w:pPr>
            <w:ins w:id="2126" w:author="Chen Heller" w:date="2023-03-15T11:32:00Z">
              <w:r>
                <w:rPr>
                  <w:b/>
                  <w:bCs/>
                </w:rPr>
                <w:t>Incorrect answers</w:t>
              </w:r>
            </w:ins>
          </w:p>
        </w:tc>
        <w:tc>
          <w:tcPr>
            <w:tcW w:w="1701" w:type="dxa"/>
            <w:tcBorders>
              <w:bottom w:val="single" w:sz="12" w:space="0" w:color="auto"/>
            </w:tcBorders>
          </w:tcPr>
          <w:p w14:paraId="1268EF26" w14:textId="77777777" w:rsidR="00AB541D" w:rsidRDefault="00AB541D" w:rsidP="00591FDA">
            <w:pPr>
              <w:ind w:firstLine="0"/>
              <w:rPr>
                <w:ins w:id="2127" w:author="Chen Heller" w:date="2023-03-15T11:32:00Z"/>
              </w:rPr>
            </w:pPr>
            <w:ins w:id="2128" w:author="Chen Heller" w:date="2023-03-15T11:32:00Z">
              <w:r>
                <w:t>21.90 (12.33)</w:t>
              </w:r>
            </w:ins>
          </w:p>
        </w:tc>
        <w:tc>
          <w:tcPr>
            <w:tcW w:w="1701" w:type="dxa"/>
            <w:tcBorders>
              <w:bottom w:val="single" w:sz="12" w:space="0" w:color="auto"/>
            </w:tcBorders>
          </w:tcPr>
          <w:p w14:paraId="5EAB4265" w14:textId="77777777" w:rsidR="00AB541D" w:rsidRDefault="00AB541D" w:rsidP="00591FDA">
            <w:pPr>
              <w:ind w:firstLine="0"/>
              <w:rPr>
                <w:ins w:id="2129" w:author="Chen Heller" w:date="2023-03-15T11:32:00Z"/>
              </w:rPr>
            </w:pPr>
            <w:ins w:id="2130" w:author="Chen Heller" w:date="2023-03-15T11:32:00Z">
              <w:r>
                <w:t>36.13 (15.29)</w:t>
              </w:r>
            </w:ins>
          </w:p>
        </w:tc>
        <w:tc>
          <w:tcPr>
            <w:tcW w:w="709" w:type="dxa"/>
            <w:tcBorders>
              <w:bottom w:val="single" w:sz="12" w:space="0" w:color="auto"/>
            </w:tcBorders>
          </w:tcPr>
          <w:p w14:paraId="6B1F025E" w14:textId="77777777" w:rsidR="00AB541D" w:rsidRDefault="00AB541D" w:rsidP="00591FDA">
            <w:pPr>
              <w:ind w:firstLine="0"/>
              <w:rPr>
                <w:ins w:id="2131" w:author="Chen Heller" w:date="2023-03-15T11:32:00Z"/>
              </w:rPr>
            </w:pPr>
            <w:ins w:id="2132" w:author="Chen Heller" w:date="2023-03-15T11:32:00Z">
              <w:r>
                <w:t>6.31</w:t>
              </w:r>
            </w:ins>
          </w:p>
        </w:tc>
        <w:tc>
          <w:tcPr>
            <w:tcW w:w="992" w:type="dxa"/>
            <w:tcBorders>
              <w:bottom w:val="single" w:sz="12" w:space="0" w:color="auto"/>
            </w:tcBorders>
          </w:tcPr>
          <w:p w14:paraId="1FAABCA6" w14:textId="77777777" w:rsidR="00AB541D" w:rsidRDefault="00AB541D" w:rsidP="00591FDA">
            <w:pPr>
              <w:ind w:firstLine="0"/>
              <w:rPr>
                <w:ins w:id="2133" w:author="Chen Heller" w:date="2023-03-15T11:32:00Z"/>
              </w:rPr>
            </w:pPr>
            <w:ins w:id="2134" w:author="Chen Heller" w:date="2023-03-15T11:32:00Z">
              <w:r>
                <w:t>&lt;0.001</w:t>
              </w:r>
            </w:ins>
          </w:p>
        </w:tc>
        <w:tc>
          <w:tcPr>
            <w:tcW w:w="1702" w:type="dxa"/>
            <w:tcBorders>
              <w:bottom w:val="single" w:sz="12" w:space="0" w:color="auto"/>
            </w:tcBorders>
          </w:tcPr>
          <w:p w14:paraId="7413E061" w14:textId="77777777" w:rsidR="00AB541D" w:rsidRDefault="00AB541D" w:rsidP="00591FDA">
            <w:pPr>
              <w:ind w:firstLine="0"/>
              <w:rPr>
                <w:ins w:id="2135" w:author="Chen Heller" w:date="2023-03-15T11:32:00Z"/>
              </w:rPr>
            </w:pPr>
            <w:ins w:id="2136" w:author="Chen Heller" w:date="2023-03-15T11:32:00Z">
              <w:r>
                <w:t>-18.84, -9.62</w:t>
              </w:r>
            </w:ins>
          </w:p>
        </w:tc>
      </w:tr>
      <w:tr w:rsidR="00AB541D" w14:paraId="0DA51BE0" w14:textId="77777777" w:rsidTr="00591FDA">
        <w:trPr>
          <w:trHeight w:val="490"/>
          <w:ins w:id="2137" w:author="Chen Heller" w:date="2023-03-15T11:32:00Z"/>
        </w:trPr>
        <w:tc>
          <w:tcPr>
            <w:tcW w:w="8931" w:type="dxa"/>
            <w:gridSpan w:val="6"/>
            <w:tcBorders>
              <w:top w:val="single" w:sz="12" w:space="0" w:color="auto"/>
            </w:tcBorders>
          </w:tcPr>
          <w:p w14:paraId="7611382D" w14:textId="77777777" w:rsidR="00AB541D" w:rsidRDefault="00AB541D" w:rsidP="00591FDA">
            <w:pPr>
              <w:ind w:firstLine="0"/>
              <w:rPr>
                <w:ins w:id="2138" w:author="Chen Heller" w:date="2023-03-15T11:32:00Z"/>
              </w:rPr>
            </w:pPr>
            <w:ins w:id="2139" w:author="Chen Heller" w:date="2023-03-15T11:32: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p>
        </w:tc>
      </w:tr>
    </w:tbl>
    <w:p w14:paraId="2E90C011" w14:textId="77777777" w:rsidR="00AB541D" w:rsidRDefault="00AB541D" w:rsidP="00E47313">
      <w:pPr>
        <w:ind w:firstLine="0"/>
      </w:pPr>
    </w:p>
    <w:p w14:paraId="698FF9E6" w14:textId="2F0D6072" w:rsidR="004251C4" w:rsidRDefault="004251C4" w:rsidP="004251C4">
      <w:pPr>
        <w:keepNext/>
        <w:ind w:firstLine="0"/>
      </w:pPr>
      <w:del w:id="2140" w:author="Chen Heller" w:date="2023-03-07T16:10:00Z">
        <w:r w:rsidRPr="004251C4" w:rsidDel="0088646F">
          <w:rPr>
            <w:noProof/>
          </w:rPr>
          <w:lastRenderedPageBreak/>
          <w:drawing>
            <wp:inline distT="0" distB="0" distL="0" distR="0" wp14:anchorId="695C64FD" wp14:editId="2F39B16F">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del>
    </w:p>
    <w:p w14:paraId="3AEEF847" w14:textId="214D7184" w:rsidR="0032528D" w:rsidRPr="0041788E" w:rsidRDefault="0032528D">
      <w:pPr>
        <w:pStyle w:val="Caption"/>
        <w:keepNext/>
        <w:spacing w:line="480" w:lineRule="auto"/>
        <w:rPr>
          <w:ins w:id="2141" w:author="Chen Heller" w:date="2023-03-07T16:32:00Z"/>
          <w:b/>
          <w:bCs/>
          <w:i w:val="0"/>
          <w:iCs w:val="0"/>
          <w:sz w:val="24"/>
          <w:szCs w:val="20"/>
          <w:rPrChange w:id="2142" w:author="Chen Heller" w:date="2023-03-19T14:21:00Z">
            <w:rPr>
              <w:ins w:id="2143" w:author="Chen Heller" w:date="2023-03-07T16:32:00Z"/>
              <w:b/>
              <w:bCs/>
            </w:rPr>
          </w:rPrChange>
        </w:rPr>
        <w:pPrChange w:id="2144" w:author="Chen Heller" w:date="2023-03-07T16:39:00Z">
          <w:pPr>
            <w:pStyle w:val="Caption"/>
            <w:keepNext/>
          </w:pPr>
        </w:pPrChange>
      </w:pPr>
      <w:bookmarkStart w:id="2145" w:name="_Ref129683805"/>
      <w:bookmarkStart w:id="2146" w:name="_Ref113906821"/>
      <w:ins w:id="2147" w:author="Chen Heller" w:date="2023-03-07T16:32:00Z">
        <w:r w:rsidRPr="0041788E">
          <w:rPr>
            <w:b/>
            <w:bCs/>
            <w:i w:val="0"/>
            <w:iCs w:val="0"/>
            <w:sz w:val="24"/>
            <w:szCs w:val="20"/>
            <w:rPrChange w:id="2148" w:author="Chen Heller" w:date="2023-03-19T14:21:00Z">
              <w:rPr/>
            </w:rPrChange>
          </w:rPr>
          <w:t xml:space="preserve">Figure </w:t>
        </w:r>
      </w:ins>
      <w:ins w:id="2149" w:author="Chen Heller" w:date="2023-03-14T10:58:00Z">
        <w:r w:rsidR="00CA2A96" w:rsidRPr="0041788E">
          <w:rPr>
            <w:b/>
            <w:bCs/>
            <w:i w:val="0"/>
            <w:iCs w:val="0"/>
            <w:sz w:val="24"/>
            <w:szCs w:val="20"/>
            <w:rPrChange w:id="2150" w:author="Chen Heller" w:date="2023-03-19T14:21:00Z">
              <w:rPr>
                <w:b/>
                <w:bCs/>
                <w:i w:val="0"/>
                <w:iCs w:val="0"/>
              </w:rPr>
            </w:rPrChange>
          </w:rPr>
          <w:fldChar w:fldCharType="begin"/>
        </w:r>
        <w:r w:rsidR="00CA2A96" w:rsidRPr="0041788E">
          <w:rPr>
            <w:b/>
            <w:bCs/>
            <w:i w:val="0"/>
            <w:iCs w:val="0"/>
            <w:sz w:val="24"/>
            <w:szCs w:val="20"/>
            <w:rPrChange w:id="2151" w:author="Chen Heller" w:date="2023-03-19T14:21:00Z">
              <w:rPr>
                <w:b/>
                <w:bCs/>
                <w:i w:val="0"/>
                <w:iCs w:val="0"/>
              </w:rPr>
            </w:rPrChange>
          </w:rPr>
          <w:instrText xml:space="preserve"> SEQ Figure \* ARABIC </w:instrText>
        </w:r>
      </w:ins>
      <w:r w:rsidR="00CA2A96" w:rsidRPr="0041788E">
        <w:rPr>
          <w:b/>
          <w:bCs/>
          <w:i w:val="0"/>
          <w:iCs w:val="0"/>
          <w:sz w:val="24"/>
          <w:szCs w:val="20"/>
          <w:rPrChange w:id="2152" w:author="Chen Heller" w:date="2023-03-19T14:21:00Z">
            <w:rPr>
              <w:b/>
              <w:bCs/>
              <w:i w:val="0"/>
              <w:iCs w:val="0"/>
            </w:rPr>
          </w:rPrChange>
        </w:rPr>
        <w:fldChar w:fldCharType="separate"/>
      </w:r>
      <w:ins w:id="2153" w:author="Chen Heller" w:date="2023-03-14T10:58:00Z">
        <w:r w:rsidR="00CA2A96" w:rsidRPr="0041788E">
          <w:rPr>
            <w:b/>
            <w:bCs/>
            <w:i w:val="0"/>
            <w:iCs w:val="0"/>
            <w:noProof/>
            <w:sz w:val="24"/>
            <w:szCs w:val="20"/>
            <w:rPrChange w:id="2154" w:author="Chen Heller" w:date="2023-03-19T14:21:00Z">
              <w:rPr>
                <w:b/>
                <w:bCs/>
                <w:i w:val="0"/>
                <w:iCs w:val="0"/>
                <w:noProof/>
              </w:rPr>
            </w:rPrChange>
          </w:rPr>
          <w:t>3</w:t>
        </w:r>
        <w:r w:rsidR="00CA2A96" w:rsidRPr="0041788E">
          <w:rPr>
            <w:b/>
            <w:bCs/>
            <w:i w:val="0"/>
            <w:iCs w:val="0"/>
            <w:sz w:val="24"/>
            <w:szCs w:val="20"/>
            <w:rPrChange w:id="2155" w:author="Chen Heller" w:date="2023-03-19T14:21:00Z">
              <w:rPr>
                <w:b/>
                <w:bCs/>
                <w:i w:val="0"/>
                <w:iCs w:val="0"/>
              </w:rPr>
            </w:rPrChange>
          </w:rPr>
          <w:fldChar w:fldCharType="end"/>
        </w:r>
      </w:ins>
      <w:bookmarkEnd w:id="2145"/>
    </w:p>
    <w:p w14:paraId="7AE51AFE" w14:textId="62B59FEE" w:rsidR="0032528D" w:rsidRPr="00FE453D" w:rsidRDefault="0032528D">
      <w:pPr>
        <w:ind w:firstLine="0"/>
        <w:rPr>
          <w:ins w:id="2156" w:author="Chen Heller" w:date="2023-03-07T16:32:00Z"/>
        </w:rPr>
        <w:pPrChange w:id="2157" w:author="Chen Heller" w:date="2023-03-07T16:39:00Z">
          <w:pPr>
            <w:pStyle w:val="Caption"/>
          </w:pPr>
        </w:pPrChange>
      </w:pPr>
      <w:ins w:id="2158" w:author="Chen Heller" w:date="2023-03-07T16:32:00Z">
        <w:r w:rsidRPr="00CF56A5">
          <w:rPr>
            <w:i/>
            <w:iCs/>
            <w:rPrChange w:id="2159" w:author="Chen Heller" w:date="2023-03-07T16:39:00Z">
              <w:rPr>
                <w:i w:val="0"/>
                <w:iCs w:val="0"/>
              </w:rPr>
            </w:rPrChange>
          </w:rPr>
          <w:t>Result</w:t>
        </w:r>
      </w:ins>
      <w:ins w:id="2160" w:author="Chen Heller" w:date="2023-03-07T16:33:00Z">
        <w:r w:rsidRPr="00CF56A5">
          <w:rPr>
            <w:i/>
            <w:iCs/>
            <w:rPrChange w:id="2161" w:author="Chen Heller" w:date="2023-03-07T16:39:00Z">
              <w:rPr>
                <w:i w:val="0"/>
                <w:iCs w:val="0"/>
              </w:rPr>
            </w:rPrChange>
          </w:rPr>
          <w:t xml:space="preserve">s </w:t>
        </w:r>
        <w:r w:rsidR="008E0743" w:rsidRPr="00CF56A5">
          <w:rPr>
            <w:i/>
            <w:iCs/>
            <w:rPrChange w:id="2162" w:author="Chen Heller" w:date="2023-03-07T16:39:00Z">
              <w:rPr>
                <w:i w:val="0"/>
                <w:iCs w:val="0"/>
              </w:rPr>
            </w:rPrChange>
          </w:rPr>
          <w:t xml:space="preserve">for </w:t>
        </w:r>
        <w:r w:rsidRPr="00CF56A5">
          <w:rPr>
            <w:i/>
            <w:iCs/>
            <w:rPrChange w:id="2163" w:author="Chen Heller" w:date="2023-03-07T16:39:00Z">
              <w:rPr>
                <w:i w:val="0"/>
                <w:iCs w:val="0"/>
              </w:rPr>
            </w:rPrChange>
          </w:rPr>
          <w:t xml:space="preserve">the </w:t>
        </w:r>
        <w:r w:rsidR="008E0743" w:rsidRPr="00CF56A5">
          <w:rPr>
            <w:i/>
            <w:iCs/>
            <w:rPrChange w:id="2164" w:author="Chen Heller" w:date="2023-03-07T16:39:00Z">
              <w:rPr>
                <w:i w:val="0"/>
                <w:iCs w:val="0"/>
              </w:rPr>
            </w:rPrChange>
          </w:rPr>
          <w:t>Space-Normalized Trajectories</w:t>
        </w:r>
      </w:ins>
    </w:p>
    <w:p w14:paraId="208DBF66" w14:textId="17B547F1" w:rsidR="0088646F" w:rsidRDefault="00821BDB" w:rsidP="005436B9">
      <w:pPr>
        <w:pStyle w:val="Caption"/>
        <w:rPr>
          <w:ins w:id="2165" w:author="Chen Heller" w:date="2023-03-07T16:10:00Z"/>
        </w:rPr>
      </w:pPr>
      <w:ins w:id="2166" w:author="Chen Heller" w:date="2023-03-07T17:00:00Z">
        <w:r w:rsidRPr="00821BDB">
          <w:rPr>
            <w:i w:val="0"/>
            <w:iCs w:val="0"/>
            <w:noProof/>
          </w:rPr>
          <w:lastRenderedPageBreak/>
          <w:t xml:space="preserve"> </w:t>
        </w:r>
      </w:ins>
      <w:ins w:id="2167" w:author="Chen Heller" w:date="2023-03-07T17:05:00Z">
        <w:r w:rsidR="006E380F" w:rsidRPr="006E380F">
          <w:rPr>
            <w:i w:val="0"/>
            <w:iCs w:val="0"/>
            <w:noProof/>
          </w:rPr>
          <w:drawing>
            <wp:inline distT="0" distB="0" distL="0" distR="0" wp14:anchorId="78CBD9EA" wp14:editId="5A89B425">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ins>
    </w:p>
    <w:p w14:paraId="2104970E" w14:textId="4A4B83BF" w:rsidR="009F050A" w:rsidRDefault="007E2512">
      <w:pPr>
        <w:ind w:firstLine="0"/>
        <w:rPr>
          <w:ins w:id="2168" w:author="Chen Heller" w:date="2023-03-07T09:39:00Z"/>
        </w:rPr>
        <w:pPrChange w:id="2169" w:author="Chen Heller" w:date="2023-03-07T16:53:00Z">
          <w:pPr>
            <w:pStyle w:val="Caption"/>
          </w:pPr>
        </w:pPrChange>
      </w:pPr>
      <w:del w:id="2170" w:author="Chen Heller" w:date="2023-03-07T16:40:00Z">
        <w:r w:rsidDel="00B63DDE">
          <w:delText xml:space="preserve">Figure </w:delText>
        </w:r>
      </w:del>
      <w:del w:id="2171" w:author="Chen Heller" w:date="2023-03-07T10:20:00Z">
        <w:r w:rsidDel="0044043A">
          <w:fldChar w:fldCharType="begin"/>
        </w:r>
        <w:r w:rsidDel="0044043A">
          <w:delInstrText xml:space="preserve"> SEQ Figure \* ARABIC </w:delInstrText>
        </w:r>
        <w:r w:rsidDel="0044043A">
          <w:fldChar w:fldCharType="separate"/>
        </w:r>
      </w:del>
      <w:del w:id="2172" w:author="Chen Heller" w:date="2023-01-04T14:57:00Z">
        <w:r w:rsidR="0095479C" w:rsidDel="00C56E28">
          <w:rPr>
            <w:noProof/>
          </w:rPr>
          <w:delText>6</w:delText>
        </w:r>
      </w:del>
      <w:del w:id="2173" w:author="Chen Heller" w:date="2023-03-07T10:20:00Z">
        <w:r w:rsidDel="0044043A">
          <w:rPr>
            <w:noProof/>
          </w:rPr>
          <w:fldChar w:fldCharType="end"/>
        </w:r>
      </w:del>
      <w:bookmarkEnd w:id="2146"/>
      <w:del w:id="2174" w:author="Chen Heller" w:date="2023-03-07T16:40:00Z">
        <w:r w:rsidDel="00B63DDE">
          <w:delText xml:space="preserve">. </w:delText>
        </w:r>
      </w:del>
      <w:del w:id="2175" w:author="Chen Heller" w:date="2023-03-07T10:25:00Z">
        <w:r w:rsidRPr="00F3771A" w:rsidDel="001B5A5C">
          <w:delText>Results</w:delText>
        </w:r>
      </w:del>
      <w:del w:id="2176" w:author="Chen Heller" w:date="2023-03-06T09:14:00Z">
        <w:r w:rsidRPr="00F3771A" w:rsidDel="00A44CF7">
          <w:delText xml:space="preserve"> of Experiment </w:delText>
        </w:r>
        <w:r w:rsidDel="00A44CF7">
          <w:delText>4</w:delText>
        </w:r>
      </w:del>
      <w:del w:id="2177" w:author="Chen Heller" w:date="2023-03-07T10:25:00Z">
        <w:r w:rsidRPr="00F3771A" w:rsidDel="001B5A5C">
          <w:delText>.</w:delText>
        </w:r>
      </w:del>
      <w:ins w:id="2178" w:author="Chen Heller" w:date="2023-03-07T16:40:00Z">
        <w:r w:rsidR="00B63DDE" w:rsidRPr="00B63DDE">
          <w:rPr>
            <w:i/>
            <w:iCs/>
            <w:rPrChange w:id="2179" w:author="Chen Heller" w:date="2023-03-07T16:40:00Z">
              <w:rPr>
                <w:i w:val="0"/>
                <w:iCs w:val="0"/>
              </w:rPr>
            </w:rPrChange>
          </w:rPr>
          <w:t>Note.</w:t>
        </w:r>
        <w:r w:rsidR="00B63DDE">
          <w:t xml:space="preserve"> </w:t>
        </w:r>
      </w:ins>
      <w:ins w:id="2180" w:author="Chen Heller" w:date="2023-03-07T17:06:00Z">
        <w:r w:rsidR="004B0FDC">
          <w:t xml:space="preserve">Measures in </w:t>
        </w:r>
      </w:ins>
      <w:ins w:id="2181" w:author="Chen Heller" w:date="2023-03-07T17:07:00Z">
        <w:r w:rsidR="004B0FDC">
          <w:t xml:space="preserve">the figure </w:t>
        </w:r>
      </w:ins>
      <w:ins w:id="2182" w:author="Chen Heller" w:date="2023-03-12T11:38:00Z">
        <w:r w:rsidR="00F81AF0">
          <w:t>were</w:t>
        </w:r>
      </w:ins>
      <w:ins w:id="2183" w:author="Chen Heller" w:date="2023-03-07T17:07:00Z">
        <w:r w:rsidR="004B0FDC">
          <w:t xml:space="preserve"> not normalized within participant</w:t>
        </w:r>
      </w:ins>
      <w:ins w:id="2184" w:author="Chen Heller" w:date="2023-03-07T16:42:00Z">
        <w:r w:rsidR="00094C63">
          <w:t>.</w:t>
        </w:r>
      </w:ins>
      <w:del w:id="2185" w:author="Chen Heller" w:date="2023-03-07T16:40:00Z">
        <w:r w:rsidRPr="00F3771A" w:rsidDel="00B63DDE">
          <w:delText xml:space="preserve"> </w:delText>
        </w:r>
      </w:del>
      <w:r w:rsidR="001F33A0">
        <w:t>(a) Reaching trajectories in</w:t>
      </w:r>
      <w:ins w:id="2186" w:author="Chen Heller" w:date="2023-03-07T16:43:00Z">
        <w:r w:rsidR="00F36DA1">
          <w:t xml:space="preserve"> valid</w:t>
        </w:r>
      </w:ins>
      <w:r w:rsidR="001F33A0">
        <w:t xml:space="preserve"> trials </w:t>
      </w:r>
      <w:del w:id="2187" w:author="Chen Heller" w:date="2023-03-07T16:43:00Z">
        <w:r w:rsidR="001F33A0" w:rsidDel="00F36DA1">
          <w:delText>where a correct answer was given</w:delText>
        </w:r>
      </w:del>
      <w:del w:id="2188" w:author="Chen Heller" w:date="2023-02-26T15:47:00Z">
        <w:r w:rsidR="001F33A0" w:rsidDel="002900CD">
          <w:delText xml:space="preserve"> by choosing the left and right targets</w:delText>
        </w:r>
      </w:del>
      <w:r w:rsidR="001F33A0">
        <w:t xml:space="preserve">, averaged across </w:t>
      </w:r>
      <w:del w:id="2189" w:author="Chen Heller" w:date="2023-03-07T10:51:00Z">
        <w:r w:rsidR="001F33A0" w:rsidDel="00E85257">
          <w:delText xml:space="preserve">all </w:delText>
        </w:r>
      </w:del>
      <w:r w:rsidR="001F33A0">
        <w:t>participants. Shaded areas are the</w:t>
      </w:r>
      <w:ins w:id="2190" w:author="Chen Heller" w:date="2023-03-15T11:39:00Z">
        <w:r w:rsidR="00F450C3">
          <w:t xml:space="preserve"> standard error </w:t>
        </w:r>
      </w:ins>
      <w:del w:id="2191" w:author="Chen Heller" w:date="2023-03-15T11:39:00Z">
        <w:r w:rsidR="001F33A0" w:rsidDel="00F450C3">
          <w:delText xml:space="preserve"> </w:delText>
        </w:r>
      </w:del>
      <w:ins w:id="2192" w:author="Chen Heller" w:date="2023-03-15T11:39:00Z">
        <w:r w:rsidR="00F450C3">
          <w:t>(</w:t>
        </w:r>
      </w:ins>
      <w:r w:rsidR="006C7DF8">
        <w:t>SE</w:t>
      </w:r>
      <w:ins w:id="2193" w:author="Chen Heller" w:date="2023-03-15T11:39:00Z">
        <w:r w:rsidR="00F450C3">
          <w:t>)</w:t>
        </w:r>
      </w:ins>
      <w:r w:rsidR="001F33A0">
        <w:t xml:space="preserve">. </w:t>
      </w:r>
      <w:del w:id="2194" w:author="Chen Heller" w:date="2023-03-07T16:42:00Z">
        <w:r w:rsidR="001F33A0" w:rsidDel="00A370F0">
          <w:delText xml:space="preserve">Grey </w:delText>
        </w:r>
      </w:del>
      <w:del w:id="2195" w:author="Chen Heller" w:date="2023-03-07T10:46:00Z">
        <w:r w:rsidR="001F33A0" w:rsidDel="004A24BE">
          <w:delText xml:space="preserve">shade </w:delText>
        </w:r>
      </w:del>
      <w:del w:id="2196" w:author="Chen Heller" w:date="2023-03-07T16:42:00Z">
        <w:r w:rsidR="001F33A0" w:rsidDel="00A370F0">
          <w:delText xml:space="preserve">marks where the difference between the trajectories was found to be significant according to a permutation and clustering procedure. </w:delText>
        </w:r>
      </w:del>
      <w:r w:rsidR="001F33A0">
        <w:t xml:space="preserve">(b-f) Dots are </w:t>
      </w:r>
      <w:del w:id="2197" w:author="Chen Heller" w:date="2023-03-02T15:11:00Z">
        <w:r w:rsidR="001F33A0" w:rsidDel="00563B4D">
          <w:delText xml:space="preserve">single </w:delText>
        </w:r>
      </w:del>
      <w:ins w:id="2198" w:author="Chen Heller" w:date="2023-03-02T15:11:00Z">
        <w:r w:rsidR="00563B4D">
          <w:t>single-</w:t>
        </w:r>
      </w:ins>
      <w:r w:rsidR="001F33A0">
        <w:t xml:space="preserve">participant averages </w:t>
      </w:r>
      <w:ins w:id="2199" w:author="Chen Heller" w:date="2023-03-07T16:43:00Z">
        <w:r w:rsidR="00F36DA1">
          <w:t xml:space="preserve">across valid trials, </w:t>
        </w:r>
      </w:ins>
      <w:r w:rsidR="001F33A0">
        <w:t>while the red/blue horizontal lines are the average of all participants. Black error bars symbol</w:t>
      </w:r>
      <w:ins w:id="2200" w:author="Chen Heller" w:date="2023-03-02T15:11:00Z">
        <w:r w:rsidR="00031717">
          <w:t>ize</w:t>
        </w:r>
      </w:ins>
      <w:r w:rsidR="001F33A0">
        <w:t xml:space="preserve"> the </w:t>
      </w:r>
      <w:r w:rsidR="000B1947">
        <w:t>SE</w:t>
      </w:r>
      <w:r w:rsidR="001F33A0">
        <w:t>. Full/dashed grey lines represent a numerical incline/decline (respectively) between the congruent and incongruent conditions</w:t>
      </w:r>
      <w:r w:rsidRPr="00F3771A">
        <w:t>.</w:t>
      </w:r>
    </w:p>
    <w:p w14:paraId="0413DCB2" w14:textId="4B0BFDE9" w:rsidR="003974BC" w:rsidRDefault="003974BC" w:rsidP="003974BC">
      <w:pPr>
        <w:ind w:firstLine="0"/>
        <w:rPr>
          <w:ins w:id="2201" w:author="Chen Heller" w:date="2023-03-07T09:39:00Z"/>
        </w:rPr>
      </w:pPr>
    </w:p>
    <w:p w14:paraId="4F2F7DCA" w14:textId="77777777" w:rsidR="0044043A" w:rsidRDefault="0044043A">
      <w:pPr>
        <w:ind w:firstLine="0"/>
        <w:rPr>
          <w:ins w:id="2202" w:author="Chen Heller" w:date="2023-03-07T10:19:00Z"/>
        </w:rPr>
      </w:pPr>
    </w:p>
    <w:p w14:paraId="0944EE69" w14:textId="6918AAE5" w:rsidR="0044043A" w:rsidRPr="0041788E" w:rsidRDefault="0044043A">
      <w:pPr>
        <w:pStyle w:val="Caption"/>
        <w:keepNext/>
        <w:spacing w:line="480" w:lineRule="auto"/>
        <w:rPr>
          <w:ins w:id="2203" w:author="Chen Heller" w:date="2023-03-07T10:20:00Z"/>
          <w:b/>
          <w:bCs/>
          <w:i w:val="0"/>
          <w:iCs w:val="0"/>
          <w:sz w:val="24"/>
          <w:szCs w:val="20"/>
          <w:rPrChange w:id="2204" w:author="Chen Heller" w:date="2023-03-19T14:21:00Z">
            <w:rPr>
              <w:ins w:id="2205" w:author="Chen Heller" w:date="2023-03-07T10:20:00Z"/>
              <w:b/>
              <w:bCs/>
            </w:rPr>
          </w:rPrChange>
        </w:rPr>
        <w:pPrChange w:id="2206" w:author="Chen Heller" w:date="2023-03-07T10:20:00Z">
          <w:pPr>
            <w:pStyle w:val="Caption"/>
            <w:keepNext/>
          </w:pPr>
        </w:pPrChange>
      </w:pPr>
      <w:bookmarkStart w:id="2207" w:name="_Ref129683835"/>
      <w:ins w:id="2208" w:author="Chen Heller" w:date="2023-03-07T10:20:00Z">
        <w:r w:rsidRPr="0041788E">
          <w:rPr>
            <w:b/>
            <w:bCs/>
            <w:i w:val="0"/>
            <w:iCs w:val="0"/>
            <w:sz w:val="24"/>
            <w:szCs w:val="20"/>
            <w:rPrChange w:id="2209" w:author="Chen Heller" w:date="2023-03-19T14:21:00Z">
              <w:rPr/>
            </w:rPrChange>
          </w:rPr>
          <w:lastRenderedPageBreak/>
          <w:t xml:space="preserve">Figure </w:t>
        </w:r>
      </w:ins>
      <w:ins w:id="2210" w:author="Chen Heller" w:date="2023-03-14T10:58:00Z">
        <w:r w:rsidR="00CA2A96" w:rsidRPr="0041788E">
          <w:rPr>
            <w:b/>
            <w:bCs/>
            <w:i w:val="0"/>
            <w:iCs w:val="0"/>
            <w:sz w:val="24"/>
            <w:szCs w:val="20"/>
            <w:rPrChange w:id="2211" w:author="Chen Heller" w:date="2023-03-19T14:21:00Z">
              <w:rPr>
                <w:b/>
                <w:bCs/>
                <w:i w:val="0"/>
                <w:iCs w:val="0"/>
              </w:rPr>
            </w:rPrChange>
          </w:rPr>
          <w:fldChar w:fldCharType="begin"/>
        </w:r>
        <w:r w:rsidR="00CA2A96" w:rsidRPr="0041788E">
          <w:rPr>
            <w:b/>
            <w:bCs/>
            <w:i w:val="0"/>
            <w:iCs w:val="0"/>
            <w:sz w:val="24"/>
            <w:szCs w:val="20"/>
            <w:rPrChange w:id="2212" w:author="Chen Heller" w:date="2023-03-19T14:21:00Z">
              <w:rPr>
                <w:b/>
                <w:bCs/>
                <w:i w:val="0"/>
                <w:iCs w:val="0"/>
              </w:rPr>
            </w:rPrChange>
          </w:rPr>
          <w:instrText xml:space="preserve"> SEQ Figure \* ARABIC </w:instrText>
        </w:r>
      </w:ins>
      <w:r w:rsidR="00CA2A96" w:rsidRPr="0041788E">
        <w:rPr>
          <w:b/>
          <w:bCs/>
          <w:i w:val="0"/>
          <w:iCs w:val="0"/>
          <w:sz w:val="24"/>
          <w:szCs w:val="20"/>
          <w:rPrChange w:id="2213" w:author="Chen Heller" w:date="2023-03-19T14:21:00Z">
            <w:rPr>
              <w:b/>
              <w:bCs/>
              <w:i w:val="0"/>
              <w:iCs w:val="0"/>
            </w:rPr>
          </w:rPrChange>
        </w:rPr>
        <w:fldChar w:fldCharType="separate"/>
      </w:r>
      <w:ins w:id="2214" w:author="Chen Heller" w:date="2023-03-14T10:58:00Z">
        <w:r w:rsidR="00CA2A96" w:rsidRPr="0041788E">
          <w:rPr>
            <w:b/>
            <w:bCs/>
            <w:i w:val="0"/>
            <w:iCs w:val="0"/>
            <w:noProof/>
            <w:sz w:val="24"/>
            <w:szCs w:val="20"/>
            <w:rPrChange w:id="2215" w:author="Chen Heller" w:date="2023-03-19T14:21:00Z">
              <w:rPr>
                <w:b/>
                <w:bCs/>
                <w:i w:val="0"/>
                <w:iCs w:val="0"/>
                <w:noProof/>
              </w:rPr>
            </w:rPrChange>
          </w:rPr>
          <w:t>4</w:t>
        </w:r>
        <w:r w:rsidR="00CA2A96" w:rsidRPr="0041788E">
          <w:rPr>
            <w:b/>
            <w:bCs/>
            <w:i w:val="0"/>
            <w:iCs w:val="0"/>
            <w:sz w:val="24"/>
            <w:szCs w:val="20"/>
            <w:rPrChange w:id="2216" w:author="Chen Heller" w:date="2023-03-19T14:21:00Z">
              <w:rPr>
                <w:b/>
                <w:bCs/>
                <w:i w:val="0"/>
                <w:iCs w:val="0"/>
              </w:rPr>
            </w:rPrChange>
          </w:rPr>
          <w:fldChar w:fldCharType="end"/>
        </w:r>
      </w:ins>
      <w:bookmarkEnd w:id="2207"/>
    </w:p>
    <w:p w14:paraId="6B9F726A" w14:textId="318A3D20" w:rsidR="0044043A" w:rsidRPr="00FE453D" w:rsidRDefault="004A16F9">
      <w:pPr>
        <w:ind w:firstLine="0"/>
        <w:rPr>
          <w:ins w:id="2217" w:author="Chen Heller" w:date="2023-03-07T10:20:00Z"/>
        </w:rPr>
        <w:pPrChange w:id="2218" w:author="Chen Heller" w:date="2023-03-07T10:20:00Z">
          <w:pPr>
            <w:pStyle w:val="Caption"/>
          </w:pPr>
        </w:pPrChange>
      </w:pPr>
      <w:ins w:id="2219" w:author="Chen Heller" w:date="2023-03-07T10:20:00Z">
        <w:r w:rsidRPr="004A16F9">
          <w:rPr>
            <w:i/>
            <w:iCs/>
            <w:rPrChange w:id="2220" w:author="Chen Heller" w:date="2023-03-07T10:20:00Z">
              <w:rPr>
                <w:i w:val="0"/>
                <w:iCs w:val="0"/>
              </w:rPr>
            </w:rPrChange>
          </w:rPr>
          <w:t>Time-Dependent Results</w:t>
        </w:r>
      </w:ins>
    </w:p>
    <w:p w14:paraId="2618BDE5" w14:textId="17608575" w:rsidR="003974BC" w:rsidRDefault="000F2A9F">
      <w:pPr>
        <w:ind w:firstLine="0"/>
        <w:rPr>
          <w:ins w:id="2221" w:author="Chen Heller" w:date="2023-03-07T10:17:00Z"/>
        </w:rPr>
      </w:pPr>
      <w:ins w:id="2222" w:author="Chen Heller" w:date="2023-03-08T15:41:00Z">
        <w:r w:rsidRPr="000F2A9F">
          <w:rPr>
            <w:noProof/>
          </w:rPr>
          <w:drawing>
            <wp:inline distT="0" distB="0" distL="0" distR="0" wp14:anchorId="7D74A10C" wp14:editId="34BD241F">
              <wp:extent cx="5917997" cy="51029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8185" t="852" r="36862" b="5340"/>
                      <a:stretch/>
                    </pic:blipFill>
                    <pic:spPr bwMode="auto">
                      <a:xfrm>
                        <a:off x="0" y="0"/>
                        <a:ext cx="5924843" cy="5108859"/>
                      </a:xfrm>
                      <a:prstGeom prst="rect">
                        <a:avLst/>
                      </a:prstGeom>
                      <a:noFill/>
                      <a:ln>
                        <a:noFill/>
                      </a:ln>
                      <a:extLst>
                        <a:ext uri="{53640926-AAD7-44D8-BBD7-CCE9431645EC}">
                          <a14:shadowObscured xmlns:a14="http://schemas.microsoft.com/office/drawing/2010/main"/>
                        </a:ext>
                      </a:extLst>
                    </pic:spPr>
                  </pic:pic>
                </a:graphicData>
              </a:graphic>
            </wp:inline>
          </w:drawing>
        </w:r>
      </w:ins>
    </w:p>
    <w:p w14:paraId="23ACEACB" w14:textId="77777777" w:rsidR="00CD14A0" w:rsidRPr="003974BC" w:rsidRDefault="00CD14A0" w:rsidP="00CD14A0">
      <w:pPr>
        <w:pStyle w:val="Caption"/>
        <w:rPr>
          <w:ins w:id="2223" w:author="Chen Heller" w:date="2023-01-16T15:39:00Z"/>
        </w:rPr>
      </w:pPr>
    </w:p>
    <w:p w14:paraId="1919DF25" w14:textId="5B9478AB" w:rsidR="00085C60" w:rsidDel="002F71CB" w:rsidRDefault="00A5336B">
      <w:pPr>
        <w:ind w:firstLine="0"/>
        <w:rPr>
          <w:del w:id="2224" w:author="Chen Heller" w:date="2023-01-16T15:39:00Z"/>
        </w:rPr>
      </w:pPr>
      <w:ins w:id="2225" w:author="Chen Heller" w:date="2023-03-07T10:24:00Z">
        <w:r w:rsidRPr="00A5336B">
          <w:rPr>
            <w:i/>
            <w:iCs/>
            <w:rPrChange w:id="2226" w:author="Chen Heller" w:date="2023-03-07T10:24:00Z">
              <w:rPr/>
            </w:rPrChange>
          </w:rPr>
          <w:t>Note.</w:t>
        </w:r>
        <w:r w:rsidRPr="005C2BDD">
          <w:t xml:space="preserve"> </w:t>
        </w:r>
      </w:ins>
      <w:ins w:id="2227" w:author="Chen Heller" w:date="2023-03-07T10:54:00Z">
        <w:r w:rsidR="00FC1FC8">
          <w:t xml:space="preserve">Time-dependent </w:t>
        </w:r>
      </w:ins>
      <w:ins w:id="2228" w:author="Chen Heller" w:date="2023-03-07T10:50:00Z">
        <w:r w:rsidR="005F65EC">
          <w:t>t</w:t>
        </w:r>
      </w:ins>
      <w:ins w:id="2229" w:author="Chen Heller" w:date="2023-03-07T10:49:00Z">
        <w:r w:rsidR="008B71A6">
          <w:t xml:space="preserve">rajectory, </w:t>
        </w:r>
      </w:ins>
      <w:ins w:id="2230" w:author="Chen Heller" w:date="2023-03-07T10:51:00Z">
        <w:r w:rsidR="00E85257">
          <w:t>velocity,</w:t>
        </w:r>
      </w:ins>
      <w:ins w:id="2231" w:author="Chen Heller" w:date="2023-03-07T10:49:00Z">
        <w:r w:rsidR="008B71A6">
          <w:t xml:space="preserve"> and implied endpoint</w:t>
        </w:r>
      </w:ins>
      <w:ins w:id="2232" w:author="Chen Heller" w:date="2023-03-07T10:50:00Z">
        <w:r w:rsidR="005F65EC">
          <w:t xml:space="preserve">. </w:t>
        </w:r>
      </w:ins>
      <w:ins w:id="2233" w:author="Chen Heller" w:date="2023-03-07T11:25:00Z">
        <w:r w:rsidR="00B86C99">
          <w:t>Instead of normalizing the trajectories to the Z-axis, v</w:t>
        </w:r>
      </w:ins>
      <w:ins w:id="2234" w:author="Chen Heller" w:date="2023-03-07T11:24:00Z">
        <w:r w:rsidR="003054A7">
          <w:t xml:space="preserve">alid trials were trimmed to 340ms and then </w:t>
        </w:r>
      </w:ins>
      <w:ins w:id="2235" w:author="Chen Heller" w:date="2023-03-07T11:00:00Z">
        <w:r w:rsidR="004F4941">
          <w:t>average</w:t>
        </w:r>
      </w:ins>
      <w:ins w:id="2236" w:author="Chen Heller" w:date="2023-03-07T11:24:00Z">
        <w:r w:rsidR="003054A7">
          <w:t>d</w:t>
        </w:r>
      </w:ins>
      <w:ins w:id="2237" w:author="Chen Heller" w:date="2023-03-07T11:00:00Z">
        <w:r w:rsidR="004F4941">
          <w:t xml:space="preserve"> across participants</w:t>
        </w:r>
      </w:ins>
      <w:ins w:id="2238" w:author="Chen Heller" w:date="2023-03-07T11:24:00Z">
        <w:r w:rsidR="003054A7">
          <w:t>.</w:t>
        </w:r>
      </w:ins>
      <w:ins w:id="2239" w:author="Chen Heller" w:date="2023-03-07T10:53:00Z">
        <w:r w:rsidR="00FC1FC8">
          <w:t xml:space="preserve"> </w:t>
        </w:r>
      </w:ins>
      <w:ins w:id="2240" w:author="Chen Heller" w:date="2023-03-07T10:55:00Z">
        <w:r w:rsidR="00D12ACD">
          <w:t xml:space="preserve">The shaded areas mark the SE while grey rectangles </w:t>
        </w:r>
      </w:ins>
      <w:ins w:id="2241" w:author="Chen Heller" w:date="2023-03-07T12:19:00Z">
        <w:r w:rsidR="009202FE">
          <w:t>highlight</w:t>
        </w:r>
      </w:ins>
      <w:ins w:id="2242" w:author="Chen Heller" w:date="2023-03-07T10:55:00Z">
        <w:r w:rsidR="00D12ACD">
          <w:t xml:space="preserve"> the </w:t>
        </w:r>
      </w:ins>
      <w:ins w:id="2243" w:author="Chen Heller" w:date="2023-03-07T11:25:00Z">
        <w:r w:rsidR="00B86C99">
          <w:t>time range</w:t>
        </w:r>
      </w:ins>
      <w:ins w:id="2244" w:author="Chen Heller" w:date="2023-03-07T10:56:00Z">
        <w:r w:rsidR="00DF63F4">
          <w:t xml:space="preserve"> </w:t>
        </w:r>
      </w:ins>
      <w:ins w:id="2245" w:author="Chen Heller" w:date="2023-03-07T10:31:00Z">
        <w:r w:rsidR="00094D37">
          <w:t xml:space="preserve">where </w:t>
        </w:r>
      </w:ins>
      <w:ins w:id="2246" w:author="Chen Heller" w:date="2023-03-07T12:15:00Z">
        <w:r w:rsidR="0081116E">
          <w:t>a significant difference between the conditions was detected using the</w:t>
        </w:r>
      </w:ins>
      <w:ins w:id="2247" w:author="Chen Heller" w:date="2023-03-07T10:31:00Z">
        <w:r w:rsidR="00094D37">
          <w:t xml:space="preserve"> </w:t>
        </w:r>
      </w:ins>
      <w:ins w:id="2248" w:author="Chen Heller" w:date="2023-03-07T10:56:00Z">
        <w:r w:rsidR="00DF63F4">
          <w:t>permutation and clustering procedure</w:t>
        </w:r>
      </w:ins>
      <w:ins w:id="2249" w:author="Chen Heller" w:date="2023-03-07T10:31:00Z">
        <w:r w:rsidR="00094D37">
          <w:t>.</w:t>
        </w:r>
      </w:ins>
    </w:p>
    <w:p w14:paraId="2F8572A1" w14:textId="6F408D3F" w:rsidR="002F71CB" w:rsidRDefault="007D4049">
      <w:pPr>
        <w:ind w:firstLine="0"/>
        <w:rPr>
          <w:ins w:id="2250" w:author="Chen Heller" w:date="2023-03-12T14:20:00Z"/>
        </w:rPr>
      </w:pPr>
      <w:ins w:id="2251" w:author="Chen Heller" w:date="2023-03-07T11:04:00Z">
        <w:r>
          <w:lastRenderedPageBreak/>
          <w:t>*</w:t>
        </w:r>
      </w:ins>
      <w:ins w:id="2252" w:author="Chen Heller" w:date="2023-03-07T11:02:00Z">
        <w:r w:rsidR="002F71CB">
          <w:t xml:space="preserve"> </w:t>
        </w:r>
      </w:ins>
      <w:ins w:id="2253" w:author="Chen Heller" w:date="2023-03-07T12:17:00Z">
        <w:r w:rsidR="00F33592">
          <w:t xml:space="preserve">The first 100ms of the </w:t>
        </w:r>
      </w:ins>
      <w:ins w:id="2254" w:author="Chen Heller" w:date="2023-03-07T12:09:00Z">
        <w:r w:rsidR="0028073A">
          <w:t xml:space="preserve">implied endpoint </w:t>
        </w:r>
      </w:ins>
      <w:ins w:id="2255" w:author="Chen Heller" w:date="2023-03-07T12:18:00Z">
        <w:r w:rsidR="00F33592">
          <w:t>figure</w:t>
        </w:r>
      </w:ins>
      <w:ins w:id="2256" w:author="Chen Heller" w:date="2023-03-07T12:09:00Z">
        <w:r w:rsidR="0028073A">
          <w:t xml:space="preserve"> </w:t>
        </w:r>
      </w:ins>
      <w:ins w:id="2257" w:author="Chen Heller" w:date="2023-03-07T12:17:00Z">
        <w:r w:rsidR="00205A49">
          <w:t>indicate</w:t>
        </w:r>
      </w:ins>
      <w:ins w:id="2258" w:author="Chen Heller" w:date="2023-03-07T12:10:00Z">
        <w:r w:rsidR="00831E6C">
          <w:t xml:space="preserve"> participants </w:t>
        </w:r>
      </w:ins>
      <w:ins w:id="2259" w:author="Chen Heller" w:date="2023-03-07T12:17:00Z">
        <w:r w:rsidR="00205A49">
          <w:t xml:space="preserve">tended to </w:t>
        </w:r>
      </w:ins>
      <w:ins w:id="2260" w:author="Chen Heller" w:date="2023-03-07T12:10:00Z">
        <w:r w:rsidR="00831E6C">
          <w:t>initiate</w:t>
        </w:r>
      </w:ins>
      <w:ins w:id="2261" w:author="Chen Heller" w:date="2023-03-07T12:17:00Z">
        <w:r w:rsidR="00205A49">
          <w:t xml:space="preserve"> </w:t>
        </w:r>
      </w:ins>
      <w:ins w:id="2262" w:author="Chen Heller" w:date="2023-03-07T12:10:00Z">
        <w:r w:rsidR="00831E6C">
          <w:t xml:space="preserve">their movement towards the left. This </w:t>
        </w:r>
      </w:ins>
      <w:ins w:id="2263" w:author="Chen Heller" w:date="2023-03-07T12:16:00Z">
        <w:r w:rsidR="00205A49">
          <w:t xml:space="preserve">outcome may be attributed to </w:t>
        </w:r>
      </w:ins>
      <w:ins w:id="2264" w:author="Chen Heller" w:date="2023-03-07T12:09:00Z">
        <w:r w:rsidR="0028073A">
          <w:t xml:space="preserve">a motor artifact </w:t>
        </w:r>
      </w:ins>
      <w:ins w:id="2265" w:author="Chen Heller" w:date="2023-03-07T12:16:00Z">
        <w:r w:rsidR="00205A49">
          <w:t xml:space="preserve">caused by </w:t>
        </w:r>
      </w:ins>
      <w:ins w:id="2266" w:author="Chen Heller" w:date="2023-03-07T12:17:00Z">
        <w:r w:rsidR="00205A49">
          <w:t xml:space="preserve">positioning </w:t>
        </w:r>
      </w:ins>
      <w:ins w:id="2267" w:author="Chen Heller" w:date="2023-03-07T12:11:00Z">
        <w:r w:rsidR="00831E6C">
          <w:t xml:space="preserve">the </w:t>
        </w:r>
      </w:ins>
      <w:ins w:id="2268" w:author="Chen Heller" w:date="2023-03-07T12:09:00Z">
        <w:r w:rsidR="0028073A">
          <w:t xml:space="preserve">right </w:t>
        </w:r>
      </w:ins>
      <w:ins w:id="2269" w:author="Chen Heller" w:date="2023-03-07T12:11:00Z">
        <w:r w:rsidR="00831E6C">
          <w:t xml:space="preserve">reaching arm </w:t>
        </w:r>
      </w:ins>
      <w:ins w:id="2270" w:author="Chen Heller" w:date="2023-03-07T12:09:00Z">
        <w:r w:rsidR="0028073A">
          <w:t>near the center of the body</w:t>
        </w:r>
      </w:ins>
      <w:ins w:id="2271" w:author="Chen Heller" w:date="2023-03-07T12:11:00Z">
        <w:r w:rsidR="00831E6C">
          <w:t>.</w:t>
        </w:r>
      </w:ins>
    </w:p>
    <w:p w14:paraId="1A7789DF" w14:textId="1DC8BFE0" w:rsidR="000C2C03" w:rsidRDefault="000C2C03">
      <w:pPr>
        <w:ind w:firstLine="0"/>
        <w:rPr>
          <w:ins w:id="2272" w:author="Chen Heller" w:date="2023-03-12T14:20:00Z"/>
        </w:rPr>
      </w:pPr>
    </w:p>
    <w:p w14:paraId="0B48E2A8" w14:textId="6CFE9D90" w:rsidR="000C2C03" w:rsidRDefault="000C2C03">
      <w:pPr>
        <w:ind w:firstLine="0"/>
        <w:rPr>
          <w:ins w:id="2273" w:author="Chen Heller" w:date="2023-03-12T14:21:00Z"/>
          <w:b/>
          <w:bCs/>
        </w:rPr>
        <w:pPrChange w:id="2274" w:author="Chen Heller" w:date="2023-03-12T14:25:00Z">
          <w:pPr>
            <w:pStyle w:val="Caption"/>
            <w:keepNext/>
          </w:pPr>
        </w:pPrChange>
      </w:pPr>
      <w:bookmarkStart w:id="2275" w:name="_Ref130400292"/>
      <w:ins w:id="2276" w:author="Chen Heller" w:date="2023-03-12T14:21:00Z">
        <w:r w:rsidRPr="000C2C03">
          <w:rPr>
            <w:b/>
            <w:bCs/>
            <w:rPrChange w:id="2277" w:author="Chen Heller" w:date="2023-03-12T14:21:00Z">
              <w:rPr>
                <w:i w:val="0"/>
                <w:iCs w:val="0"/>
              </w:rPr>
            </w:rPrChange>
          </w:rPr>
          <w:t xml:space="preserve">Figure </w:t>
        </w:r>
      </w:ins>
      <w:ins w:id="2278" w:author="Chen Heller" w:date="2023-03-14T10:58:00Z">
        <w:r w:rsidR="00CA2A96">
          <w:rPr>
            <w:b/>
            <w:bCs/>
          </w:rPr>
          <w:fldChar w:fldCharType="begin"/>
        </w:r>
        <w:r w:rsidR="00CA2A96">
          <w:rPr>
            <w:b/>
            <w:bCs/>
          </w:rPr>
          <w:instrText xml:space="preserve"> SEQ Figure \* ARABIC </w:instrText>
        </w:r>
      </w:ins>
      <w:r w:rsidR="00CA2A96">
        <w:rPr>
          <w:b/>
          <w:bCs/>
        </w:rPr>
        <w:fldChar w:fldCharType="separate"/>
      </w:r>
      <w:ins w:id="2279" w:author="Chen Heller" w:date="2023-03-14T10:58:00Z">
        <w:r w:rsidR="00CA2A96">
          <w:rPr>
            <w:b/>
            <w:bCs/>
            <w:noProof/>
          </w:rPr>
          <w:t>5</w:t>
        </w:r>
        <w:r w:rsidR="00CA2A96">
          <w:rPr>
            <w:b/>
            <w:bCs/>
          </w:rPr>
          <w:fldChar w:fldCharType="end"/>
        </w:r>
      </w:ins>
      <w:bookmarkEnd w:id="2275"/>
    </w:p>
    <w:p w14:paraId="231D5CF8" w14:textId="2FE5B715" w:rsidR="000C2C03" w:rsidRPr="00DC2E73" w:rsidRDefault="001D2508">
      <w:pPr>
        <w:ind w:firstLine="0"/>
        <w:rPr>
          <w:ins w:id="2280" w:author="Chen Heller" w:date="2023-03-12T14:21:00Z"/>
        </w:rPr>
        <w:pPrChange w:id="2281" w:author="Chen Heller" w:date="2023-03-12T14:23:00Z">
          <w:pPr>
            <w:pStyle w:val="Caption"/>
          </w:pPr>
        </w:pPrChange>
      </w:pPr>
      <w:ins w:id="2282" w:author="Chen Heller" w:date="2023-03-12T14:22:00Z">
        <w:r>
          <w:rPr>
            <w:i/>
            <w:iCs/>
          </w:rPr>
          <w:t xml:space="preserve">Trajectories </w:t>
        </w:r>
      </w:ins>
      <w:ins w:id="2283" w:author="Chen Heller" w:date="2023-03-12T14:23:00Z">
        <w:r>
          <w:rPr>
            <w:i/>
            <w:iCs/>
          </w:rPr>
          <w:t>of</w:t>
        </w:r>
      </w:ins>
      <w:ins w:id="2284" w:author="Chen Heller" w:date="2023-03-12T14:22:00Z">
        <w:r>
          <w:rPr>
            <w:i/>
            <w:iCs/>
          </w:rPr>
          <w:t xml:space="preserve"> Two </w:t>
        </w:r>
      </w:ins>
      <w:ins w:id="2285" w:author="Chen Heller" w:date="2023-03-12T14:23:00Z">
        <w:r>
          <w:rPr>
            <w:i/>
            <w:iCs/>
          </w:rPr>
          <w:t>Participants</w:t>
        </w:r>
      </w:ins>
    </w:p>
    <w:p w14:paraId="1C2CF195" w14:textId="0F98D4BA" w:rsidR="0013510A" w:rsidRDefault="00852347">
      <w:pPr>
        <w:ind w:firstLine="0"/>
        <w:rPr>
          <w:ins w:id="2286" w:author="Chen Heller" w:date="2023-03-12T14:24:00Z"/>
        </w:rPr>
      </w:pPr>
      <w:ins w:id="2287" w:author="Chen Heller" w:date="2023-03-22T18:00:00Z">
        <w:r w:rsidRPr="009B002C">
          <w:rPr>
            <w:i/>
            <w:iCs/>
            <w:noProof/>
          </w:rPr>
          <mc:AlternateContent>
            <mc:Choice Requires="wps">
              <w:drawing>
                <wp:anchor distT="45720" distB="45720" distL="114300" distR="114300" simplePos="0" relativeHeight="251661312" behindDoc="0" locked="0" layoutInCell="1" allowOverlap="1" wp14:anchorId="0F597730" wp14:editId="1784AFC2">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16D883F7" w14:textId="50C3BCED" w:rsidR="009B002C" w:rsidRPr="009B002C" w:rsidRDefault="009B002C">
                              <w:pPr>
                                <w:ind w:firstLine="0"/>
                                <w:jc w:val="center"/>
                                <w:rPr>
                                  <w:rFonts w:asciiTheme="minorHAnsi" w:hAnsiTheme="minorHAnsi" w:cstheme="minorHAnsi"/>
                                  <w:b/>
                                  <w:bCs/>
                                  <w:rPrChange w:id="2288" w:author="Chen Heller" w:date="2023-03-22T18:00:00Z">
                                    <w:rPr/>
                                  </w:rPrChange>
                                </w:rPr>
                                <w:pPrChange w:id="2289" w:author="Chen Heller" w:date="2023-03-22T18:00:00Z">
                                  <w:pPr/>
                                </w:pPrChange>
                              </w:pPr>
                              <w:ins w:id="2290" w:author="Chen Heller" w:date="2023-03-22T17:59:00Z">
                                <w:r w:rsidRPr="009B002C">
                                  <w:rPr>
                                    <w:rFonts w:asciiTheme="minorHAnsi" w:hAnsiTheme="minorHAnsi" w:cstheme="minorHAnsi"/>
                                    <w:b/>
                                    <w:bCs/>
                                    <w:rPrChange w:id="2291" w:author="Chen Heller" w:date="2023-03-22T18:00:00Z">
                                      <w:rPr/>
                                    </w:rPrChange>
                                  </w:rPr>
                                  <w:t xml:space="preserve">Participant </w:t>
                                </w:r>
                              </w:ins>
                              <w:ins w:id="2292" w:author="Chen Heller" w:date="2023-03-22T18:00:00Z">
                                <w:r>
                                  <w:rPr>
                                    <w:rFonts w:asciiTheme="minorHAnsi" w:hAnsiTheme="minorHAnsi" w:cstheme="minorHAnsi"/>
                                    <w:b/>
                                    <w:bCs/>
                                  </w:rPr>
                                  <w:t>2</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597730"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16D883F7" w14:textId="50C3BCED" w:rsidR="009B002C" w:rsidRPr="009B002C" w:rsidRDefault="009B002C">
                        <w:pPr>
                          <w:ind w:firstLine="0"/>
                          <w:jc w:val="center"/>
                          <w:rPr>
                            <w:rFonts w:asciiTheme="minorHAnsi" w:hAnsiTheme="minorHAnsi" w:cstheme="minorHAnsi"/>
                            <w:b/>
                            <w:bCs/>
                            <w:rPrChange w:id="2293" w:author="Chen Heller" w:date="2023-03-22T18:00:00Z">
                              <w:rPr/>
                            </w:rPrChange>
                          </w:rPr>
                          <w:pPrChange w:id="2294" w:author="Chen Heller" w:date="2023-03-22T18:00:00Z">
                            <w:pPr/>
                          </w:pPrChange>
                        </w:pPr>
                        <w:ins w:id="2295" w:author="Chen Heller" w:date="2023-03-22T17:59:00Z">
                          <w:r w:rsidRPr="009B002C">
                            <w:rPr>
                              <w:rFonts w:asciiTheme="minorHAnsi" w:hAnsiTheme="minorHAnsi" w:cstheme="minorHAnsi"/>
                              <w:b/>
                              <w:bCs/>
                              <w:rPrChange w:id="2296" w:author="Chen Heller" w:date="2023-03-22T18:00:00Z">
                                <w:rPr/>
                              </w:rPrChange>
                            </w:rPr>
                            <w:t xml:space="preserve">Participant </w:t>
                          </w:r>
                        </w:ins>
                        <w:ins w:id="2297" w:author="Chen Heller" w:date="2023-03-22T18:00:00Z">
                          <w:r>
                            <w:rPr>
                              <w:rFonts w:asciiTheme="minorHAnsi" w:hAnsiTheme="minorHAnsi" w:cstheme="minorHAnsi"/>
                              <w:b/>
                              <w:bCs/>
                            </w:rPr>
                            <w:t>2</w:t>
                          </w:r>
                        </w:ins>
                      </w:p>
                    </w:txbxContent>
                  </v:textbox>
                </v:shape>
              </w:pict>
            </mc:Fallback>
          </mc:AlternateContent>
        </w:r>
      </w:ins>
      <w:ins w:id="2298" w:author="Chen Heller" w:date="2023-03-22T17:59:00Z">
        <w:r w:rsidRPr="009B002C">
          <w:rPr>
            <w:i/>
            <w:iCs/>
            <w:noProof/>
          </w:rPr>
          <mc:AlternateContent>
            <mc:Choice Requires="wps">
              <w:drawing>
                <wp:anchor distT="45720" distB="45720" distL="114300" distR="114300" simplePos="0" relativeHeight="251659264" behindDoc="0" locked="0" layoutInCell="1" allowOverlap="1" wp14:anchorId="3FB1A117" wp14:editId="75258BA7">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0F52ADCE" w14:textId="74A8E3D8" w:rsidR="009B002C" w:rsidRPr="009B002C" w:rsidRDefault="009B002C">
                              <w:pPr>
                                <w:ind w:firstLine="0"/>
                                <w:jc w:val="center"/>
                                <w:rPr>
                                  <w:rFonts w:asciiTheme="minorHAnsi" w:hAnsiTheme="minorHAnsi" w:cstheme="minorHAnsi"/>
                                  <w:b/>
                                  <w:bCs/>
                                  <w:rPrChange w:id="2299" w:author="Chen Heller" w:date="2023-03-22T18:00:00Z">
                                    <w:rPr/>
                                  </w:rPrChange>
                                </w:rPr>
                                <w:pPrChange w:id="2300" w:author="Chen Heller" w:date="2023-03-22T18:00:00Z">
                                  <w:pPr/>
                                </w:pPrChange>
                              </w:pPr>
                              <w:ins w:id="2301" w:author="Chen Heller" w:date="2023-03-22T17:59:00Z">
                                <w:r w:rsidRPr="009B002C">
                                  <w:rPr>
                                    <w:rFonts w:asciiTheme="minorHAnsi" w:hAnsiTheme="minorHAnsi" w:cstheme="minorHAnsi"/>
                                    <w:b/>
                                    <w:bCs/>
                                    <w:rPrChange w:id="2302" w:author="Chen Heller" w:date="2023-03-22T18:00:00Z">
                                      <w:rPr/>
                                    </w:rPrChange>
                                  </w:rPr>
                                  <w:t>Participant 1</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B1A117"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0F52ADCE" w14:textId="74A8E3D8" w:rsidR="009B002C" w:rsidRPr="009B002C" w:rsidRDefault="009B002C">
                        <w:pPr>
                          <w:ind w:firstLine="0"/>
                          <w:jc w:val="center"/>
                          <w:rPr>
                            <w:rFonts w:asciiTheme="minorHAnsi" w:hAnsiTheme="minorHAnsi" w:cstheme="minorHAnsi"/>
                            <w:b/>
                            <w:bCs/>
                            <w:rPrChange w:id="2303" w:author="Chen Heller" w:date="2023-03-22T18:00:00Z">
                              <w:rPr/>
                            </w:rPrChange>
                          </w:rPr>
                          <w:pPrChange w:id="2304" w:author="Chen Heller" w:date="2023-03-22T18:00:00Z">
                            <w:pPr/>
                          </w:pPrChange>
                        </w:pPr>
                        <w:ins w:id="2305" w:author="Chen Heller" w:date="2023-03-22T17:59:00Z">
                          <w:r w:rsidRPr="009B002C">
                            <w:rPr>
                              <w:rFonts w:asciiTheme="minorHAnsi" w:hAnsiTheme="minorHAnsi" w:cstheme="minorHAnsi"/>
                              <w:b/>
                              <w:bCs/>
                              <w:rPrChange w:id="2306" w:author="Chen Heller" w:date="2023-03-22T18:00:00Z">
                                <w:rPr/>
                              </w:rPrChange>
                            </w:rPr>
                            <w:t>Participant 1</w:t>
                          </w:r>
                        </w:ins>
                      </w:p>
                    </w:txbxContent>
                  </v:textbox>
                </v:shape>
              </w:pict>
            </mc:Fallback>
          </mc:AlternateContent>
        </w:r>
      </w:ins>
      <w:ins w:id="2307" w:author="Chen Heller" w:date="2023-03-12T14:19:00Z">
        <w:r w:rsidR="000C2C03" w:rsidRPr="000C2C03">
          <w:rPr>
            <w:noProof/>
          </w:rPr>
          <w:drawing>
            <wp:inline distT="0" distB="0" distL="0" distR="0" wp14:anchorId="605B3D61" wp14:editId="2981522C">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ins>
    </w:p>
    <w:p w14:paraId="1C135DF6" w14:textId="1790D726" w:rsidR="00B14F9D" w:rsidRPr="001C0104" w:rsidRDefault="00B14F9D">
      <w:pPr>
        <w:ind w:firstLine="0"/>
        <w:pPrChange w:id="2308" w:author="Chen Heller" w:date="2023-03-12T14:25:00Z">
          <w:pPr/>
        </w:pPrChange>
      </w:pPr>
      <w:ins w:id="2309" w:author="Chen Heller" w:date="2023-03-12T14:24:00Z">
        <w:r w:rsidRPr="00974A4E">
          <w:rPr>
            <w:i/>
            <w:iCs/>
          </w:rPr>
          <w:t>Note.</w:t>
        </w:r>
        <w:r>
          <w:t xml:space="preserve"> </w:t>
        </w:r>
      </w:ins>
      <w:ins w:id="2310" w:author="Chen Heller" w:date="2023-03-12T14:28:00Z">
        <w:r w:rsidR="006B1A74">
          <w:t>Reaching t</w:t>
        </w:r>
      </w:ins>
      <w:ins w:id="2311" w:author="Chen Heller" w:date="2023-03-12T14:24:00Z">
        <w:r w:rsidR="00106379">
          <w:t xml:space="preserve">rajectories </w:t>
        </w:r>
      </w:ins>
      <w:ins w:id="2312" w:author="Chen Heller" w:date="2023-03-12T14:28:00Z">
        <w:r w:rsidR="00124DBD">
          <w:t>of valid trial</w:t>
        </w:r>
      </w:ins>
      <w:ins w:id="2313" w:author="Chen Heller" w:date="2023-03-12T14:29:00Z">
        <w:r w:rsidR="00124DBD">
          <w:t>s. The traj</w:t>
        </w:r>
      </w:ins>
      <w:ins w:id="2314" w:author="Chen Heller" w:date="2023-03-12T14:30:00Z">
        <w:r w:rsidR="00124DBD">
          <w:t>ectories</w:t>
        </w:r>
      </w:ins>
      <w:ins w:id="2315" w:author="Chen Heller" w:date="2023-03-12T14:24:00Z">
        <w:r>
          <w:t xml:space="preserve"> </w:t>
        </w:r>
      </w:ins>
      <w:ins w:id="2316" w:author="Chen Heller" w:date="2023-03-12T14:32:00Z">
        <w:r w:rsidR="00DD40C2">
          <w:t xml:space="preserve">here are </w:t>
        </w:r>
      </w:ins>
      <w:ins w:id="2317" w:author="Chen Heller" w:date="2023-03-12T14:25:00Z">
        <w:r w:rsidR="001F497B">
          <w:t xml:space="preserve">not </w:t>
        </w:r>
      </w:ins>
      <w:ins w:id="2318" w:author="Chen Heller" w:date="2023-03-12T14:24:00Z">
        <w:r>
          <w:t>normalized within participant</w:t>
        </w:r>
      </w:ins>
      <w:ins w:id="2319" w:author="Chen Heller" w:date="2023-03-12T14:32:00Z">
        <w:r w:rsidR="00DD40C2">
          <w:t xml:space="preserve"> and the t</w:t>
        </w:r>
      </w:ins>
      <w:ins w:id="2320" w:author="Chen Heller" w:date="2023-03-12T14:26:00Z">
        <w:r w:rsidR="001F497B">
          <w:t xml:space="preserve">hin lines </w:t>
        </w:r>
      </w:ins>
      <w:ins w:id="2321" w:author="Chen Heller" w:date="2023-03-12T14:27:00Z">
        <w:r w:rsidR="006B1A74">
          <w:t xml:space="preserve">represent single trials while thick lines are the averages. </w:t>
        </w:r>
      </w:ins>
      <w:ins w:id="2322" w:author="Chen Heller" w:date="2023-03-12T14:24:00Z">
        <w:r>
          <w:t>(</w:t>
        </w:r>
        <w:proofErr w:type="spellStart"/>
        <w:proofErr w:type="gramStart"/>
        <w:r>
          <w:t>a</w:t>
        </w:r>
      </w:ins>
      <w:ins w:id="2323" w:author="Chen Heller" w:date="2023-03-12T14:30:00Z">
        <w:r w:rsidR="00F7070D">
          <w:t>,c</w:t>
        </w:r>
      </w:ins>
      <w:proofErr w:type="spellEnd"/>
      <w:proofErr w:type="gramEnd"/>
      <w:ins w:id="2324" w:author="Chen Heller" w:date="2023-03-12T14:24:00Z">
        <w:r>
          <w:t xml:space="preserve">) </w:t>
        </w:r>
      </w:ins>
      <w:ins w:id="2325" w:author="Chen Heller" w:date="2023-03-12T14:31:00Z">
        <w:r w:rsidR="00F7070D">
          <w:t>Belong to participant 53m while (b, d) belong to participant 59.</w:t>
        </w:r>
      </w:ins>
    </w:p>
    <w:p w14:paraId="35CAFCBB" w14:textId="3501B28E" w:rsidR="006A7738" w:rsidDel="000434D9" w:rsidRDefault="00D826D9" w:rsidP="006238E0">
      <w:pPr>
        <w:pStyle w:val="Heading3"/>
        <w:rPr>
          <w:del w:id="2326" w:author="Chen Heller" w:date="2023-01-09T13:29:00Z"/>
        </w:rPr>
      </w:pPr>
      <w:bookmarkStart w:id="2327" w:name="_Toc114485394"/>
      <w:del w:id="2328" w:author="Chen Heller" w:date="2023-01-09T13:29:00Z">
        <w:r w:rsidDel="000434D9">
          <w:lastRenderedPageBreak/>
          <w:delText>Discussion</w:delText>
        </w:r>
        <w:bookmarkEnd w:id="2327"/>
      </w:del>
    </w:p>
    <w:p w14:paraId="0B7BE30B" w14:textId="0739F776" w:rsidR="00BA6169" w:rsidRDefault="00F01249" w:rsidP="005856CE">
      <w:pPr>
        <w:ind w:firstLine="0"/>
      </w:pPr>
      <w:del w:id="2329"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2330" w:author="Chen Heller" w:date="2023-01-04T13:29:00Z">
        <w:r w:rsidDel="000128A2">
          <w:delText xml:space="preserve">movement </w:delText>
        </w:r>
      </w:del>
      <w:del w:id="2331" w:author="Chen Heller" w:date="2023-01-09T13:29:00Z">
        <w:r w:rsidDel="000434D9">
          <w:delText xml:space="preserve">duration. The difference between congruent and incongruent trajectories was significant </w:delText>
        </w:r>
      </w:del>
      <w:del w:id="2332" w:author="Chen Heller" w:date="2023-01-09T13:26:00Z">
        <w:r w:rsidDel="00B74112">
          <w:delText xml:space="preserve">approximately </w:delText>
        </w:r>
      </w:del>
      <w:del w:id="2333" w:author="Chen Heller" w:date="2023-01-09T13:29:00Z">
        <w:r w:rsidDel="000434D9">
          <w:delText xml:space="preserve">around </w:delText>
        </w:r>
      </w:del>
      <w:del w:id="2334"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2335" w:author="Chen Heller" w:date="2023-01-09T13:29:00Z">
        <w:r w:rsidR="000B4137" w:rsidDel="000434D9">
          <w:delText>24</w:delText>
        </w:r>
        <w:r w:rsidDel="000434D9">
          <w:delText>-</w:delText>
        </w:r>
        <w:r w:rsidR="000B4137" w:rsidDel="000434D9">
          <w:delText>94</w:delText>
        </w:r>
        <w:r w:rsidR="00886EF1" w:rsidDel="000434D9">
          <w:delText>% of the path</w:delText>
        </w:r>
      </w:del>
      <w:del w:id="2336" w:author="Chen Heller" w:date="2023-01-09T13:26:00Z">
        <w:r w:rsidDel="00B74112">
          <w:delText>) post target onset</w:delText>
        </w:r>
      </w:del>
      <w:del w:id="2337"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2338" w:author="Chen Heller" w:date="2023-01-04T13:29:00Z">
        <w:r w:rsidR="005217F0" w:rsidDel="00977059">
          <w:delText xml:space="preserve">movement </w:delText>
        </w:r>
      </w:del>
      <w:del w:id="2339" w:author="Chen Heller" w:date="2023-01-09T13:29:00Z">
        <w:r w:rsidR="006B03CC" w:rsidDel="000434D9">
          <w:delText>duration</w:delText>
        </w:r>
        <w:r w:rsidR="005217F0" w:rsidDel="000434D9">
          <w:delText xml:space="preserve"> </w:delText>
        </w:r>
        <w:r w:rsidR="00FC5A63" w:rsidDel="000434D9">
          <w:delText xml:space="preserve">measure yielded 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2340" w:name="_Toc114485395"/>
      <w:del w:id="2341" w:author="Chen Heller" w:date="2023-01-16T16:59:00Z">
        <w:r w:rsidDel="008922B7">
          <w:delText xml:space="preserve">General </w:delText>
        </w:r>
      </w:del>
      <w:r w:rsidR="00E668B7">
        <w:t>Discussion</w:t>
      </w:r>
      <w:bookmarkEnd w:id="2340"/>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2342"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2343" w:author="Chen Heller" w:date="2023-01-04T16:28:00Z">
        <w:r w:rsidR="00883733" w:rsidDel="002627AD">
          <w:delText>In t</w:delText>
        </w:r>
      </w:del>
      <w:del w:id="2344" w:author="Chen Heller" w:date="2023-01-16T12:19:00Z">
        <w:r w:rsidR="00883733" w:rsidDel="00A34CE5">
          <w:delText>his</w:delText>
        </w:r>
      </w:del>
      <w:ins w:id="2345" w:author="Chen Heller" w:date="2023-01-16T16:59:00Z">
        <w:r w:rsidR="008922B7">
          <w:t>T</w:t>
        </w:r>
      </w:ins>
      <w:ins w:id="2346" w:author="Chen Heller" w:date="2023-01-16T12:19:00Z">
        <w:r w:rsidR="00A34CE5">
          <w:t>his</w:t>
        </w:r>
      </w:ins>
      <w:r w:rsidR="00883733">
        <w:t xml:space="preserve"> </w:t>
      </w:r>
      <w:del w:id="2347" w:author="Chen Heller" w:date="2023-01-04T16:28:00Z">
        <w:r w:rsidR="00883733" w:rsidDel="002627AD">
          <w:delText xml:space="preserve">thesis, I </w:delText>
        </w:r>
      </w:del>
      <w:ins w:id="2348" w:author="Chen Heller" w:date="2023-01-04T16:28:00Z">
        <w:r w:rsidR="002627AD">
          <w:t xml:space="preserve">study </w:t>
        </w:r>
      </w:ins>
      <w:r w:rsidR="00883733">
        <w:t>set out to examine if motion tracking could solve this problem</w:t>
      </w:r>
      <w:del w:id="2349"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2350" w:author="Chen Heller" w:date="2023-01-04T16:52:00Z">
        <w:r w:rsidR="00C46CA3" w:rsidDel="00D12EAE">
          <w:delText>I</w:delText>
        </w:r>
        <w:r w:rsidR="00FF06FA" w:rsidDel="00D12EAE">
          <w:delText xml:space="preserve"> </w:delText>
        </w:r>
      </w:del>
      <w:del w:id="2351" w:author="Chen Heller" w:date="2023-01-04T17:01:00Z">
        <w:r w:rsidR="006F7BC9" w:rsidDel="0028261D">
          <w:delText>used a</w:delText>
        </w:r>
      </w:del>
      <w:ins w:id="2352" w:author="Chen Heller" w:date="2023-01-04T17:01:00Z">
        <w:r w:rsidR="0028261D">
          <w:t>motion t</w:t>
        </w:r>
      </w:ins>
      <w:ins w:id="2353" w:author="Chen Heller" w:date="2023-03-02T15:11:00Z">
        <w:r w:rsidR="00031717">
          <w:t>r</w:t>
        </w:r>
      </w:ins>
      <w:ins w:id="2354"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2355" w:author="Chen Heller" w:date="2023-02-12T13:04:00Z">
        <w:r w:rsidR="002D0222" w:rsidDel="008149AA">
          <w:delText xml:space="preserve">, </w:delText>
        </w:r>
      </w:del>
      <w:ins w:id="2356" w:author="Chen Heller" w:date="2023-01-04T17:01:00Z">
        <w:r w:rsidR="0028261D">
          <w:t xml:space="preserve">. This </w:t>
        </w:r>
        <w:r w:rsidR="0028261D">
          <w:lastRenderedPageBreak/>
          <w:t xml:space="preserve">allowed </w:t>
        </w:r>
      </w:ins>
      <w:ins w:id="2357" w:author="Chen Heller" w:date="2023-03-02T15:12:00Z">
        <w:r w:rsidR="00031717">
          <w:t>tracking</w:t>
        </w:r>
      </w:ins>
      <w:ins w:id="2358" w:author="Chen Heller" w:date="2023-01-04T17:01:00Z">
        <w:r w:rsidR="0028261D">
          <w:t xml:space="preserve"> participants' </w:t>
        </w:r>
      </w:ins>
      <w:ins w:id="2359" w:author="Chen Heller" w:date="2023-01-04T17:02:00Z">
        <w:r w:rsidR="0028261D">
          <w:t xml:space="preserve">reaching responses as they </w:t>
        </w:r>
      </w:ins>
      <w:del w:id="2360" w:author="Chen Heller" w:date="2023-01-04T17:02:00Z">
        <w:r w:rsidR="002D0222" w:rsidDel="0028261D">
          <w:delText xml:space="preserve">which </w:delText>
        </w:r>
      </w:del>
      <w:ins w:id="2361" w:author="Chen Heller" w:date="2023-01-04T16:51:00Z">
        <w:r w:rsidR="00D12EAE">
          <w:t>perform</w:t>
        </w:r>
      </w:ins>
      <w:ins w:id="2362" w:author="Chen Heller" w:date="2023-01-04T17:02:00Z">
        <w:r w:rsidR="0028261D">
          <w:t>ed</w:t>
        </w:r>
      </w:ins>
      <w:ins w:id="2363" w:author="Chen Heller" w:date="2023-01-04T16:51:00Z">
        <w:r w:rsidR="00D12EAE">
          <w:t xml:space="preserve"> a semantic judgment (i.e., determine whether the word described a natural item or a man-made artifact) on a visible target word that </w:t>
        </w:r>
      </w:ins>
      <w:ins w:id="2364" w:author="Chen Heller" w:date="2023-01-04T17:02:00Z">
        <w:r w:rsidR="002A70C0">
          <w:t>was</w:t>
        </w:r>
      </w:ins>
      <w:ins w:id="2365" w:author="Chen Heller" w:date="2023-01-04T16:51:00Z">
        <w:r w:rsidR="00D12EAE">
          <w:t xml:space="preserve"> preceded by an invisible prime. </w:t>
        </w:r>
      </w:ins>
      <w:ins w:id="2366" w:author="Chen Heller" w:date="2023-01-31T13:41:00Z">
        <w:r w:rsidR="00297149">
          <w:t xml:space="preserve">To </w:t>
        </w:r>
      </w:ins>
      <w:ins w:id="2367" w:author="Chen Heller" w:date="2023-02-12T13:12:00Z">
        <w:r w:rsidR="00EB6DDD">
          <w:t xml:space="preserve">compare </w:t>
        </w:r>
      </w:ins>
      <w:ins w:id="2368" w:author="Chen Heller" w:date="2023-02-12T13:08:00Z">
        <w:r w:rsidR="002F0C9A">
          <w:t>rea</w:t>
        </w:r>
      </w:ins>
      <w:ins w:id="2369" w:author="Chen Heller" w:date="2023-02-12T13:09:00Z">
        <w:r w:rsidR="002F0C9A">
          <w:t>ching</w:t>
        </w:r>
      </w:ins>
      <w:ins w:id="2370" w:author="Chen Heller" w:date="2023-02-12T13:12:00Z">
        <w:r w:rsidR="00EB6DDD">
          <w:t>'s sensitivity to more prominent measures,</w:t>
        </w:r>
      </w:ins>
      <w:ins w:id="2371" w:author="Chen Heller" w:date="2023-02-12T13:09:00Z">
        <w:r w:rsidR="002F0C9A">
          <w:t xml:space="preserve"> </w:t>
        </w:r>
      </w:ins>
      <w:ins w:id="2372" w:author="Chen Heller" w:date="2023-02-26T16:04:00Z">
        <w:r w:rsidR="00753D28">
          <w:t xml:space="preserve">each participant completed </w:t>
        </w:r>
      </w:ins>
      <w:ins w:id="2373" w:author="Chen Heller" w:date="2023-02-12T13:09:00Z">
        <w:r w:rsidR="00EA11B7">
          <w:t>an addit</w:t>
        </w:r>
      </w:ins>
      <w:ins w:id="2374" w:author="Chen Heller" w:date="2023-02-12T13:10:00Z">
        <w:r w:rsidR="007F2D8B">
          <w:t>i</w:t>
        </w:r>
      </w:ins>
      <w:ins w:id="2375" w:author="Chen Heller" w:date="2023-02-12T13:09:00Z">
        <w:r w:rsidR="00EA11B7">
          <w:t xml:space="preserve">onal session </w:t>
        </w:r>
      </w:ins>
      <w:ins w:id="2376" w:author="Chen Heller" w:date="2023-02-26T16:05:00Z">
        <w:r w:rsidR="00753D28">
          <w:t xml:space="preserve">using </w:t>
        </w:r>
      </w:ins>
      <w:ins w:id="2377" w:author="Chen Heller" w:date="2023-01-31T13:38:00Z">
        <w:r w:rsidR="002B7D01">
          <w:t>keyboard</w:t>
        </w:r>
      </w:ins>
      <w:ins w:id="2378" w:author="Chen Heller" w:date="2023-02-12T13:09:00Z">
        <w:r w:rsidR="002F0C9A">
          <w:t xml:space="preserve"> responses</w:t>
        </w:r>
      </w:ins>
      <w:ins w:id="2379" w:author="Chen Heller" w:date="2023-01-18T12:10:00Z">
        <w:r w:rsidR="00E3118B">
          <w:t>.</w:t>
        </w:r>
      </w:ins>
      <w:del w:id="2380" w:author="Chen Heller" w:date="2023-01-04T17:02:00Z">
        <w:r w:rsidR="002D0222" w:rsidDel="002A70C0">
          <w:delText xml:space="preserve">allowed for continuous motion tracking while participants make reaching responses to </w:delText>
        </w:r>
      </w:del>
      <w:del w:id="2381" w:author="Chen Heller" w:date="2023-01-04T16:45:00Z">
        <w:r w:rsidR="002D0222" w:rsidDel="00966B33">
          <w:delText xml:space="preserve">classify </w:delText>
        </w:r>
      </w:del>
      <w:del w:id="2382"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2383"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2384"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2385"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2386"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2387" w:author="Chen Heller" w:date="2023-01-04T13:29:00Z">
        <w:r w:rsidR="00C1383D" w:rsidRPr="00B61294" w:rsidDel="00977059">
          <w:delText xml:space="preserve">movement </w:delText>
        </w:r>
      </w:del>
      <w:del w:id="2388"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2389" w:author="Chen Heller" w:date="2023-01-04T16:43:00Z"/>
        </w:rPr>
      </w:pPr>
      <w:del w:id="2390"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2391" w:author="Chen Heller" w:date="2023-01-04T13:29:00Z">
        <w:r w:rsidR="00FF06FA" w:rsidDel="00977059">
          <w:delText xml:space="preserve">movement </w:delText>
        </w:r>
      </w:del>
      <w:del w:id="2392"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2393" w:author="Chen Heller" w:date="2023-01-04T16:44:00Z"/>
        </w:rPr>
      </w:pPr>
      <w:del w:id="2394" w:author="Chen Heller" w:date="2023-01-04T16:44:00Z">
        <w:r w:rsidDel="00C646FB">
          <w:lastRenderedPageBreak/>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0BCD6DE6" w:rsidR="00B00AED" w:rsidRDefault="004C7623" w:rsidP="00F5646C">
      <w:del w:id="2395"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2396"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2397" w:author="Chen Heller" w:date="2023-03-02T15:12:00Z">
        <w:r w:rsidR="00367808">
          <w:t>,</w:t>
        </w:r>
      </w:ins>
      <w:ins w:id="2398" w:author="Chen Heller" w:date="2023-01-09T13:29:00Z">
        <w:r w:rsidR="000434D9">
          <w:t xml:space="preserve"> a large congruency effect was found using both measures.</w:t>
        </w:r>
      </w:ins>
      <w:ins w:id="2399" w:author="Chen Heller" w:date="2023-01-16T17:34:00Z">
        <w:r w:rsidR="00956589">
          <w:t xml:space="preserve"> In the reaching session, presenting an incongruent prime biased the participant's response</w:t>
        </w:r>
      </w:ins>
      <w:ins w:id="2400" w:author="Chen Heller" w:date="2023-01-18T09:26:00Z">
        <w:r w:rsidR="004D1478">
          <w:t>s</w:t>
        </w:r>
      </w:ins>
      <w:ins w:id="2401" w:author="Chen Heller" w:date="2023-01-16T17:34:00Z">
        <w:r w:rsidR="00956589">
          <w:t xml:space="preserve"> towards the incorrect answer</w:t>
        </w:r>
      </w:ins>
      <w:ins w:id="2402" w:author="Chen Heller" w:date="2023-01-16T17:36:00Z">
        <w:r w:rsidR="00EC597B">
          <w:t xml:space="preserve">, resulting in </w:t>
        </w:r>
      </w:ins>
      <w:ins w:id="2403" w:author="Chen Heller" w:date="2023-01-16T17:38:00Z">
        <w:r w:rsidR="008F6F85">
          <w:t>average trajectories that c</w:t>
        </w:r>
      </w:ins>
      <w:ins w:id="2404" w:author="Chen Heller" w:date="2023-01-16T17:39:00Z">
        <w:r w:rsidR="008F6F85">
          <w:t>urve towards the center of the screen.</w:t>
        </w:r>
      </w:ins>
      <w:ins w:id="2405" w:author="Chen Heller" w:date="2023-01-16T17:36:00Z">
        <w:r w:rsidR="00EC597B">
          <w:t xml:space="preserve"> </w:t>
        </w:r>
      </w:ins>
      <w:ins w:id="2406" w:author="Chen Heller" w:date="2023-01-18T09:24:00Z">
        <w:r w:rsidR="0000314A">
          <w:t xml:space="preserve">The area between these trajectories was smaller than </w:t>
        </w:r>
      </w:ins>
      <w:ins w:id="2407" w:author="Chen Heller" w:date="2023-01-18T09:26:00Z">
        <w:r w:rsidR="004D1478">
          <w:t xml:space="preserve">between the </w:t>
        </w:r>
      </w:ins>
      <w:ins w:id="2408" w:author="Chen Heller" w:date="2023-01-18T09:25:00Z">
        <w:r w:rsidR="00BE5A40">
          <w:t>congruent o</w:t>
        </w:r>
      </w:ins>
      <w:ins w:id="2409" w:author="Chen Heller" w:date="2023-01-18T09:26:00Z">
        <w:r w:rsidR="00BE5A40">
          <w:t>ne</w:t>
        </w:r>
        <w:r w:rsidR="004D1478">
          <w:t>s</w:t>
        </w:r>
        <w:r w:rsidR="00BE5A40">
          <w:t xml:space="preserve">, </w:t>
        </w:r>
      </w:ins>
      <w:ins w:id="2410" w:author="Chen Heller" w:date="2023-01-18T09:27:00Z">
        <w:r w:rsidR="004D1478">
          <w:t>providing quantifiable evidence for the invisible prime's effect on movement.</w:t>
        </w:r>
      </w:ins>
      <w:ins w:id="2411" w:author="Chen Heller" w:date="2023-01-18T09:29:00Z">
        <w:r w:rsidR="00B7402F">
          <w:t xml:space="preserve"> </w:t>
        </w:r>
      </w:ins>
      <w:ins w:id="2412" w:author="Chen Heller" w:date="2023-01-18T09:33:00Z">
        <w:r w:rsidR="00793BE0">
          <w:t xml:space="preserve">Temporally, this effect can be placed approximately between 160-300ms post target presentation, as </w:t>
        </w:r>
      </w:ins>
      <w:ins w:id="2413" w:author="Chen Heller" w:date="2023-02-26T16:10:00Z">
        <w:r w:rsidR="00760775">
          <w:t xml:space="preserve">depicted </w:t>
        </w:r>
        <w:r w:rsidR="007E296B">
          <w:t>by</w:t>
        </w:r>
      </w:ins>
      <w:ins w:id="2414" w:author="Chen Heller" w:date="2023-01-18T09:33:00Z">
        <w:r w:rsidR="00793BE0">
          <w:t xml:space="preserve"> the </w:t>
        </w:r>
      </w:ins>
      <w:ins w:id="2415" w:author="Chen Heller" w:date="2023-01-18T09:34:00Z">
        <w:r w:rsidR="002019E3">
          <w:t xml:space="preserve">velocity and </w:t>
        </w:r>
      </w:ins>
      <w:ins w:id="2416" w:author="Chen Heller" w:date="2023-01-18T09:33:00Z">
        <w:r w:rsidR="00793BE0">
          <w:t xml:space="preserve">implied endpoint </w:t>
        </w:r>
      </w:ins>
      <w:ins w:id="2417" w:author="Chen Heller" w:date="2023-02-26T16:09:00Z">
        <w:r w:rsidR="00760775">
          <w:t>measurements</w:t>
        </w:r>
      </w:ins>
      <w:ins w:id="2418" w:author="Chen Heller" w:date="2023-01-18T09:33:00Z">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2419" w:author="Chen Heller" w:date="2023-02-27T08:54:00Z">
        <w:r w:rsidR="002F56E3">
          <w:t xml:space="preserve">The curved trajectories </w:t>
        </w:r>
      </w:ins>
      <w:ins w:id="2420" w:author="Chen Heller" w:date="2023-02-27T08:55:00Z">
        <w:r w:rsidR="002F56E3">
          <w:t xml:space="preserve">of </w:t>
        </w:r>
      </w:ins>
      <w:ins w:id="2421" w:author="Chen Heller" w:date="2023-02-27T08:54:00Z">
        <w:r w:rsidR="002F56E3">
          <w:t xml:space="preserve">the incongruent </w:t>
        </w:r>
      </w:ins>
      <w:ins w:id="2422" w:author="Chen Heller" w:date="2023-02-27T08:55:00Z">
        <w:r w:rsidR="002F56E3">
          <w:t xml:space="preserve">trials were longer than the congruent </w:t>
        </w:r>
        <w:r w:rsidR="00D50724">
          <w:t xml:space="preserve">trajectories and took longer to complete, </w:t>
        </w:r>
      </w:ins>
      <w:ins w:id="2423" w:author="Chen Heller" w:date="2023-02-27T08:56:00Z">
        <w:r w:rsidR="00BA028F">
          <w:t>reflecting the prime's interference with the participant's decision</w:t>
        </w:r>
      </w:ins>
      <w:ins w:id="2424" w:author="Chen Heller" w:date="2023-03-02T15:12:00Z">
        <w:r w:rsidR="00367808">
          <w:t>-</w:t>
        </w:r>
      </w:ins>
      <w:ins w:id="2425" w:author="Chen Heller" w:date="2023-02-27T08:56:00Z">
        <w:r w:rsidR="00BA028F">
          <w:t>making.</w:t>
        </w:r>
      </w:ins>
      <w:ins w:id="2426" w:author="Chen Heller" w:date="2023-01-18T12:16:00Z">
        <w:r w:rsidR="00B14D1C">
          <w:t xml:space="preserve"> </w:t>
        </w:r>
      </w:ins>
      <w:ins w:id="2427" w:author="Chen Heller" w:date="2023-01-16T17:51:00Z">
        <w:r w:rsidR="00A00E18">
          <w:t xml:space="preserve">The </w:t>
        </w:r>
      </w:ins>
      <w:ins w:id="2428" w:author="Chen Heller" w:date="2023-01-09T13:31:00Z">
        <w:r w:rsidR="00F17027">
          <w:t>result</w:t>
        </w:r>
      </w:ins>
      <w:ins w:id="2429" w:author="Chen Heller" w:date="2023-01-16T17:51:00Z">
        <w:r w:rsidR="00A00E18">
          <w:t>s</w:t>
        </w:r>
      </w:ins>
      <w:ins w:id="2430" w:author="Chen Heller" w:date="2023-01-09T13:31:00Z">
        <w:r w:rsidR="00F17027">
          <w:t xml:space="preserve"> go beyond previous studies, as the current design included stringent awareness measures, with trial</w:t>
        </w:r>
      </w:ins>
      <w:ins w:id="2431" w:author="Chen Heller" w:date="2023-03-02T15:13:00Z">
        <w:r w:rsidR="00367808">
          <w:t>-</w:t>
        </w:r>
      </w:ins>
      <w:ins w:id="2432" w:author="Chen Heller" w:date="2023-01-09T13:31:00Z">
        <w:r w:rsidR="00F17027">
          <w:t>by</w:t>
        </w:r>
      </w:ins>
      <w:ins w:id="2433" w:author="Chen Heller" w:date="2023-03-02T15:13:00Z">
        <w:r w:rsidR="00367808">
          <w:t>-</w:t>
        </w:r>
      </w:ins>
      <w:ins w:id="2434" w:author="Chen Heller" w:date="2023-01-09T13:31:00Z">
        <w:r w:rsidR="00F17027">
          <w:t>trial subjective and objective measures</w:t>
        </w:r>
      </w:ins>
      <w:ins w:id="2435" w:author="Chen Heller" w:date="2023-02-27T09:01:00Z">
        <w:r w:rsidR="0058425C">
          <w:t>, therefor</w:t>
        </w:r>
      </w:ins>
      <w:ins w:id="2436" w:author="Chen Heller" w:date="2023-03-02T15:13:00Z">
        <w:r w:rsidR="00367808">
          <w:t>e</w:t>
        </w:r>
      </w:ins>
      <w:ins w:id="2437" w:author="Chen Heller" w:date="2023-02-27T09:01:00Z">
        <w:r w:rsidR="0058425C">
          <w:t xml:space="preserve"> </w:t>
        </w:r>
        <w:r w:rsidR="00145D62">
          <w:t>addressing</w:t>
        </w:r>
      </w:ins>
      <w:ins w:id="2438" w:author="Chen Heller" w:date="2023-01-09T13:31:00Z">
        <w:r w:rsidR="00F17027">
          <w:t xml:space="preserve"> previous criticisms that attribute unconscious effects to residual undetected </w:t>
        </w:r>
        <w:r w:rsidR="00F17027" w:rsidRPr="00C57DC5">
          <w:t>awareness</w:t>
        </w:r>
      </w:ins>
      <w:ins w:id="2439" w:author="Chen Heller" w:date="2023-05-03T12:29:00Z">
        <w:r w:rsidR="002E516B" w:rsidRPr="00C57DC5">
          <w:rPr>
            <w:rPrChange w:id="2440" w:author="Chen Heller" w:date="2023-05-03T16:08:00Z">
              <w:rPr>
                <w:highlight w:val="yellow"/>
              </w:rPr>
            </w:rPrChange>
          </w:rPr>
          <w:t xml:space="preserve"> </w:t>
        </w:r>
      </w:ins>
      <w:ins w:id="2441" w:author="Chen Heller" w:date="2023-01-09T13:31:00Z">
        <w:r w:rsidR="00F17027" w:rsidRPr="00C57DC5">
          <w:fldChar w:fldCharType="begin"/>
        </w:r>
      </w:ins>
      <w:r w:rsidR="00F5646C" w:rsidRPr="00C57DC5">
        <w:rPr>
          <w:rPrChange w:id="2442" w:author="Chen Heller" w:date="2023-05-03T16:08:00Z">
            <w:rPr>
              <w:highlight w:val="yellow"/>
            </w:rPr>
          </w:rPrChange>
        </w:rPr>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ins w:id="2443" w:author="Chen Heller" w:date="2023-01-09T13:31:00Z">
        <w:r w:rsidR="00F17027" w:rsidRPr="00C57DC5">
          <w:fldChar w:fldCharType="separate"/>
        </w:r>
      </w:ins>
      <w:r w:rsidR="00F5646C" w:rsidRPr="00C57DC5">
        <w:rPr>
          <w:rFonts w:ascii="Times New Roman" w:hAnsi="Times New Roman" w:cs="Times New Roman"/>
          <w:rPrChange w:id="2444" w:author="Chen Heller" w:date="2023-05-03T16:08:00Z">
            <w:rPr>
              <w:rFonts w:ascii="Times New Roman" w:hAnsi="Times New Roman" w:cs="Times New Roman"/>
              <w:highlight w:val="yellow"/>
            </w:rPr>
          </w:rPrChange>
        </w:rPr>
        <w:t>(Lloyd et al., 2013; Merikle, 1992; Zerweck et al., 2021)</w:t>
      </w:r>
      <w:ins w:id="2445" w:author="Chen Heller" w:date="2023-01-09T13:31:00Z">
        <w:r w:rsidR="00F17027" w:rsidRPr="00C57DC5">
          <w:fldChar w:fldCharType="end"/>
        </w:r>
        <w:r w:rsidR="00F17027" w:rsidRPr="00C57DC5">
          <w:t xml:space="preserve">. </w:t>
        </w:r>
      </w:ins>
      <w:ins w:id="2446" w:author="Chen Heller" w:date="2023-02-27T09:02:00Z">
        <w:r w:rsidR="00ED0CD8" w:rsidRPr="00C57DC5">
          <w:t>Additionally</w:t>
        </w:r>
      </w:ins>
      <w:ins w:id="2447" w:author="Chen Heller" w:date="2023-01-09T13:31:00Z">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w:t>
        </w:r>
        <w:r w:rsidR="00F17027">
          <w:lastRenderedPageBreak/>
          <w:t xml:space="preserve">previous studies reporting </w:t>
        </w:r>
        <w:r w:rsidR="00F17027" w:rsidRPr="00B448BB">
          <w:t>similar</w:t>
        </w:r>
        <w:r w:rsidR="00F17027">
          <w:t xml:space="preserve"> </w:t>
        </w:r>
        <w:commentRangeStart w:id="2448"/>
        <w:r w:rsidR="00F17027">
          <w:t xml:space="preserve">effects </w:t>
        </w:r>
      </w:ins>
      <w:commentRangeEnd w:id="2448"/>
      <w:ins w:id="2449" w:author="Chen Heller" w:date="2023-05-04T17:43:00Z">
        <w:r w:rsidR="00251900">
          <w:rPr>
            <w:rStyle w:val="CommentReference"/>
          </w:rPr>
          <w:commentReference w:id="2448"/>
        </w:r>
      </w:ins>
      <w:ins w:id="2450" w:author="Chen Heller" w:date="2023-01-09T13:31:00Z">
        <w:r w:rsidR="00F17027">
          <w:t xml:space="preserve">(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2451" w:author="Chen Heller" w:date="2023-01-09T13:31:00Z">
        <w:r w:rsidR="002E3E1A" w:rsidDel="00F17027">
          <w:delText xml:space="preserve">In line with </w:delText>
        </w:r>
      </w:del>
      <w:del w:id="2452" w:author="Chen Heller" w:date="2023-01-04T17:05:00Z">
        <w:r w:rsidR="002E3E1A" w:rsidDel="00F12D4E">
          <w:delText xml:space="preserve">my </w:delText>
        </w:r>
      </w:del>
      <w:del w:id="2453" w:author="Chen Heller" w:date="2023-01-09T13:31:00Z">
        <w:r w:rsidR="002E3E1A" w:rsidDel="00F17027">
          <w:delText>predictions</w:delText>
        </w:r>
        <w:r w:rsidR="00B00AED" w:rsidDel="00F17027">
          <w:delText xml:space="preserve">, both </w:delText>
        </w:r>
      </w:del>
      <w:del w:id="2454" w:author="Chen Heller" w:date="2023-01-04T17:05:00Z">
        <w:r w:rsidR="00B00AED" w:rsidDel="00F12D4E">
          <w:delText xml:space="preserve">of which </w:delText>
        </w:r>
      </w:del>
      <w:del w:id="2455" w:author="Chen Heller" w:date="2023-01-09T13:31:00Z">
        <w:r w:rsidR="00B00AED" w:rsidDel="00F17027">
          <w:delText>yielded robust effects.</w:delText>
        </w:r>
      </w:del>
      <w:r w:rsidR="00463A29">
        <w:t xml:space="preserve"> </w:t>
      </w:r>
      <w:del w:id="2456"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2457" w:author="Chen Heller" w:date="2023-01-04T17:08:00Z">
        <w:r w:rsidR="00B00AED" w:rsidDel="00E9122A">
          <w:delText xml:space="preserve">attributing </w:delText>
        </w:r>
      </w:del>
      <w:del w:id="2458"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095482E9"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del w:id="2459" w:author="Chen Heller" w:date="2023-03-02T15:13:00Z">
        <w:r w:rsidR="00BF6789" w:rsidDel="0037558E">
          <w:delText xml:space="preserve">one </w:delText>
        </w:r>
      </w:del>
      <w:ins w:id="2460"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2461"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2462"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2463" w:author="Chen Heller" w:date="2023-02-27T09:10:00Z">
        <w:r w:rsidR="00F654BF">
          <w:t xml:space="preserve">Evidence that the </w:t>
        </w:r>
      </w:ins>
      <w:ins w:id="2464" w:author="Chen Heller" w:date="2023-03-02T17:28:00Z">
        <w:r w:rsidR="00095F00">
          <w:t>de</w:t>
        </w:r>
      </w:ins>
      <w:ins w:id="2465" w:author="Chen Heller" w:date="2023-02-27T09:10:00Z">
        <w:r w:rsidR="00F654BF">
          <w:t xml:space="preserve">cision </w:t>
        </w:r>
      </w:ins>
      <w:ins w:id="2466" w:author="Chen Heller" w:date="2023-03-02T17:30:00Z">
        <w:r w:rsidR="009B084A">
          <w:t>occurs</w:t>
        </w:r>
      </w:ins>
      <w:ins w:id="2467" w:author="Chen Heller" w:date="2023-03-02T17:28:00Z">
        <w:r w:rsidR="009819A0">
          <w:t xml:space="preserve"> </w:t>
        </w:r>
      </w:ins>
      <w:ins w:id="2468" w:author="Chen Heller" w:date="2023-02-27T09:10:00Z">
        <w:r w:rsidR="00F654BF">
          <w:t xml:space="preserve">during the movement and not before is provided by the </w:t>
        </w:r>
      </w:ins>
      <w:ins w:id="2469" w:author="Chen Heller" w:date="2023-02-27T09:17:00Z">
        <w:r w:rsidR="00E45FC6">
          <w:t xml:space="preserve">reaching onset </w:t>
        </w:r>
      </w:ins>
      <w:ins w:id="2470" w:author="Chen Heller" w:date="2023-02-27T09:16:00Z">
        <w:r w:rsidR="00E45FC6">
          <w:t xml:space="preserve">and </w:t>
        </w:r>
      </w:ins>
      <w:ins w:id="2471" w:author="Chen Heller" w:date="2023-02-27T09:17:00Z">
        <w:r w:rsidR="00E45FC6">
          <w:t>reaching</w:t>
        </w:r>
      </w:ins>
      <w:ins w:id="2472" w:author="Chen Heller" w:date="2023-02-27T09:16:00Z">
        <w:r w:rsidR="00E45FC6">
          <w:t xml:space="preserve"> duration measurem</w:t>
        </w:r>
      </w:ins>
      <w:ins w:id="2473" w:author="Chen Heller" w:date="2023-02-27T09:17:00Z">
        <w:r w:rsidR="00E45FC6">
          <w:t>ent</w:t>
        </w:r>
      </w:ins>
      <w:ins w:id="2474" w:author="Chen Heller" w:date="2023-02-27T09:16:00Z">
        <w:r w:rsidR="00E45FC6">
          <w:t>s.</w:t>
        </w:r>
      </w:ins>
      <w:ins w:id="2475" w:author="Chen Heller" w:date="2023-02-27T09:10:00Z">
        <w:r w:rsidR="00F654BF">
          <w:t xml:space="preserve"> </w:t>
        </w:r>
      </w:ins>
      <w:ins w:id="2476" w:author="Chen Heller" w:date="2023-02-02T12:30:00Z">
        <w:r w:rsidR="00432208">
          <w:t xml:space="preserve">Had the decision been made before the reaching </w:t>
        </w:r>
      </w:ins>
      <w:ins w:id="2477" w:author="Chen Heller" w:date="2023-02-02T12:31:00Z">
        <w:r w:rsidR="00432208">
          <w:t xml:space="preserve">was initiated, </w:t>
        </w:r>
      </w:ins>
      <w:ins w:id="2478" w:author="Chen Heller" w:date="2023-03-02T17:36:00Z">
        <w:r w:rsidR="00BE4BFF">
          <w:t xml:space="preserve">the prime-target congruency would have been expected </w:t>
        </w:r>
      </w:ins>
      <w:ins w:id="2479" w:author="Chen Heller" w:date="2023-03-02T17:37:00Z">
        <w:r w:rsidR="00BE4BFF">
          <w:t xml:space="preserve">to influence the </w:t>
        </w:r>
      </w:ins>
      <w:ins w:id="2480" w:author="Chen Heller" w:date="2023-02-02T12:31:00Z">
        <w:r w:rsidR="00432208">
          <w:t>onset</w:t>
        </w:r>
      </w:ins>
      <w:ins w:id="2481" w:author="Chen Heller" w:date="2023-03-02T17:37:00Z">
        <w:r w:rsidR="00BE4BFF">
          <w:t>s</w:t>
        </w:r>
      </w:ins>
      <w:ins w:id="2482" w:author="Chen Heller" w:date="2023-02-02T12:35:00Z">
        <w:r w:rsidR="005402EB">
          <w:t xml:space="preserve">, </w:t>
        </w:r>
      </w:ins>
      <w:ins w:id="2483" w:author="Chen Heller" w:date="2023-02-02T12:36:00Z">
        <w:r w:rsidR="00BF5F9A">
          <w:t>however</w:t>
        </w:r>
      </w:ins>
      <w:ins w:id="2484" w:author="Chen Heller" w:date="2023-02-02T12:31:00Z">
        <w:r w:rsidR="00432208">
          <w:t xml:space="preserve"> </w:t>
        </w:r>
      </w:ins>
      <w:ins w:id="2485" w:author="Chen Heller" w:date="2023-02-02T12:35:00Z">
        <w:r w:rsidR="005402EB">
          <w:t xml:space="preserve">this is not the case. Instead, </w:t>
        </w:r>
      </w:ins>
      <w:ins w:id="2486" w:author="Chen Heller" w:date="2023-02-02T12:37:00Z">
        <w:r w:rsidR="00BF5F9A">
          <w:t xml:space="preserve">a difference is found between the </w:t>
        </w:r>
      </w:ins>
      <w:ins w:id="2487" w:author="Chen Heller" w:date="2023-02-02T12:32:00Z">
        <w:r w:rsidR="00DF4574">
          <w:t xml:space="preserve">durations, </w:t>
        </w:r>
      </w:ins>
      <w:ins w:id="2488" w:author="Chen Heller" w:date="2023-02-02T12:33:00Z">
        <w:r w:rsidR="002A51A0">
          <w:t xml:space="preserve">testifying that the decision </w:t>
        </w:r>
      </w:ins>
      <w:ins w:id="2489" w:author="Chen Heller" w:date="2023-02-27T09:18:00Z">
        <w:r w:rsidR="002B5497">
          <w:t>process</w:t>
        </w:r>
      </w:ins>
      <w:ins w:id="2490" w:author="Chen Heller" w:date="2023-02-02T12:33:00Z">
        <w:r w:rsidR="002A51A0">
          <w:t xml:space="preserve"> </w:t>
        </w:r>
      </w:ins>
      <w:ins w:id="2491" w:author="Chen Heller" w:date="2023-02-27T09:18:00Z">
        <w:r w:rsidR="00FF07DF">
          <w:t xml:space="preserve">coincides </w:t>
        </w:r>
      </w:ins>
      <w:ins w:id="2492" w:author="Chen Heller" w:date="2023-02-02T12:36:00Z">
        <w:r w:rsidR="00EF7C05">
          <w:t xml:space="preserve">with the </w:t>
        </w:r>
      </w:ins>
      <w:ins w:id="2493" w:author="Chen Heller" w:date="2023-02-02T12:33:00Z">
        <w:r w:rsidR="002A51A0">
          <w:t>movement</w:t>
        </w:r>
      </w:ins>
      <w:ins w:id="2494" w:author="Chen Heller" w:date="2023-01-18T13:07:00Z">
        <w:r w:rsidR="00EE4147">
          <w:t xml:space="preserve">. </w:t>
        </w:r>
      </w:ins>
      <w:ins w:id="2495" w:author="Chen Heller" w:date="2023-02-27T09:56:00Z">
        <w:r w:rsidR="00AD29A9">
          <w:t>Although m</w:t>
        </w:r>
      </w:ins>
      <w:ins w:id="2496" w:author="Chen Heller" w:date="2023-02-27T09:50:00Z">
        <w:r w:rsidR="00E60A40">
          <w:t xml:space="preserve">onitoring the decision </w:t>
        </w:r>
      </w:ins>
      <w:ins w:id="2497" w:author="Chen Heller" w:date="2023-02-27T09:51:00Z">
        <w:r w:rsidR="00E60A40">
          <w:t xml:space="preserve">process </w:t>
        </w:r>
      </w:ins>
      <w:ins w:id="2498" w:author="Chen Heller" w:date="2023-02-02T12:43:00Z">
        <w:r w:rsidR="00314ED6">
          <w:t xml:space="preserve">allowed </w:t>
        </w:r>
      </w:ins>
      <w:ins w:id="2499" w:author="Chen Heller" w:date="2023-01-18T13:07:00Z">
        <w:r w:rsidR="00EE4147">
          <w:t>captur</w:t>
        </w:r>
      </w:ins>
      <w:ins w:id="2500" w:author="Chen Heller" w:date="2023-02-02T11:43:00Z">
        <w:r w:rsidR="000B0581">
          <w:t>ing</w:t>
        </w:r>
      </w:ins>
      <w:ins w:id="2501" w:author="Chen Heller" w:date="2023-01-18T13:07:00Z">
        <w:r w:rsidR="00EE4147">
          <w:t xml:space="preserve"> </w:t>
        </w:r>
      </w:ins>
      <w:ins w:id="2502" w:author="Chen Heller" w:date="2023-01-16T17:11:00Z">
        <w:r w:rsidR="00B14A91">
          <w:t xml:space="preserve">interesting </w:t>
        </w:r>
        <w:r w:rsidR="001F5A3B">
          <w:t xml:space="preserve">events </w:t>
        </w:r>
      </w:ins>
      <w:del w:id="2503" w:author="Chen Heller" w:date="2023-02-27T09:56:00Z">
        <w:r w:rsidR="00CA3047" w:rsidDel="00AD29A9">
          <w:delText xml:space="preserve">including </w:delText>
        </w:r>
      </w:del>
      <w:ins w:id="2504"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505"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506" w:author="Chen Heller" w:date="2023-02-27T09:57:00Z">
        <w:r w:rsidR="00AD29A9">
          <w:t xml:space="preserve">, </w:t>
        </w:r>
      </w:ins>
      <w:ins w:id="2507" w:author="Chen Heller" w:date="2023-02-27T10:06:00Z">
        <w:r w:rsidR="00825236">
          <w:t>the</w:t>
        </w:r>
      </w:ins>
      <w:ins w:id="2508" w:author="Chen Heller" w:date="2023-03-02T17:38:00Z">
        <w:r w:rsidR="00173B3A">
          <w:t>y</w:t>
        </w:r>
      </w:ins>
      <w:ins w:id="2509" w:author="Chen Heller" w:date="2023-02-27T10:06:00Z">
        <w:r w:rsidR="00825236">
          <w:t xml:space="preserve"> </w:t>
        </w:r>
      </w:ins>
      <w:ins w:id="2510" w:author="Chen Heller" w:date="2023-02-27T09:57:00Z">
        <w:r w:rsidR="00AD29A9">
          <w:t xml:space="preserve">were not </w:t>
        </w:r>
      </w:ins>
      <w:ins w:id="2511" w:author="Chen Heller" w:date="2023-02-27T10:06:00Z">
        <w:r w:rsidR="00825236">
          <w:t xml:space="preserve">expressed </w:t>
        </w:r>
      </w:ins>
      <w:ins w:id="2512" w:author="Chen Heller" w:date="2023-02-27T09:57:00Z">
        <w:r w:rsidR="00F62ADA">
          <w:t>in the averaged trajectories</w:t>
        </w:r>
      </w:ins>
      <w:ins w:id="2513" w:author="Chen Heller" w:date="2023-02-27T09:52:00Z">
        <w:r w:rsidR="00B13A08">
          <w:t>.</w:t>
        </w:r>
      </w:ins>
      <w:ins w:id="2514" w:author="Chen Heller" w:date="2023-02-27T09:57:00Z">
        <w:r w:rsidR="00F62ADA">
          <w:t xml:space="preserve"> Therefor</w:t>
        </w:r>
      </w:ins>
      <w:ins w:id="2515" w:author="Chen Heller" w:date="2023-03-02T15:14:00Z">
        <w:r w:rsidR="0037558E">
          <w:t>e</w:t>
        </w:r>
      </w:ins>
      <w:ins w:id="2516" w:author="Chen Heller" w:date="2023-02-27T09:57:00Z">
        <w:r w:rsidR="00F62ADA">
          <w:t xml:space="preserve"> </w:t>
        </w:r>
      </w:ins>
      <w:ins w:id="2517" w:author="Chen Heller" w:date="2023-02-27T10:26:00Z">
        <w:r w:rsidR="00387D82">
          <w:t xml:space="preserve">Figure [ref] provides </w:t>
        </w:r>
      </w:ins>
      <w:ins w:id="2518" w:author="Chen Heller" w:date="2023-02-27T09:57:00Z">
        <w:r w:rsidR="00F62ADA">
          <w:t>a sample of trial</w:t>
        </w:r>
      </w:ins>
      <w:ins w:id="2519" w:author="Chen Heller" w:date="2023-02-27T10:07:00Z">
        <w:r w:rsidR="007F4285">
          <w:t>s</w:t>
        </w:r>
      </w:ins>
      <w:ins w:id="2520" w:author="Chen Heller" w:date="2023-02-27T09:57:00Z">
        <w:r w:rsidR="00F62ADA">
          <w:t xml:space="preserve"> </w:t>
        </w:r>
      </w:ins>
      <w:ins w:id="2521" w:author="Chen Heller" w:date="2023-02-27T10:08:00Z">
        <w:r w:rsidR="007F4285">
          <w:t>depicting</w:t>
        </w:r>
      </w:ins>
      <w:ins w:id="2522" w:author="Chen Heller" w:date="2023-02-27T10:07:00Z">
        <w:r w:rsidR="007F4285">
          <w:t xml:space="preserve"> </w:t>
        </w:r>
      </w:ins>
      <w:ins w:id="2523" w:author="Chen Heller" w:date="2023-02-27T10:08:00Z">
        <w:r w:rsidR="007F4285">
          <w:t xml:space="preserve">this </w:t>
        </w:r>
      </w:ins>
      <w:ins w:id="2524" w:author="Chen Heller" w:date="2023-02-27T09:58:00Z">
        <w:r w:rsidR="004B6A7E">
          <w:t xml:space="preserve">indecisive </w:t>
        </w:r>
      </w:ins>
      <w:ins w:id="2525" w:author="Chen Heller" w:date="2023-02-27T10:31:00Z">
        <w:r w:rsidR="004F4301">
          <w:t>behavior, which</w:t>
        </w:r>
      </w:ins>
      <w:ins w:id="2526" w:author="Chen Heller" w:date="2023-02-27T10:26:00Z">
        <w:r w:rsidR="00387D82">
          <w:t xml:space="preserve"> was more common </w:t>
        </w:r>
      </w:ins>
      <w:ins w:id="2527" w:author="Chen Heller" w:date="2023-02-27T10:31:00Z">
        <w:r w:rsidR="004F4301">
          <w:t>in</w:t>
        </w:r>
      </w:ins>
      <w:ins w:id="2528" w:author="Chen Heller" w:date="2023-02-27T10:26:00Z">
        <w:r w:rsidR="00387D82">
          <w:t xml:space="preserve"> the incongruent condition</w:t>
        </w:r>
      </w:ins>
      <w:r w:rsidR="005F0446">
        <w:t>.</w:t>
      </w:r>
      <w:del w:id="2529" w:author="Chen Heller" w:date="2023-02-02T13:01:00Z">
        <w:r w:rsidR="005F0446" w:rsidDel="003774E0">
          <w:delText xml:space="preserve"> </w:delText>
        </w:r>
      </w:del>
      <w:ins w:id="2530" w:author="Chen Heller" w:date="2023-01-16T17:14:00Z">
        <w:r w:rsidR="00BF4FCB">
          <w:t xml:space="preserve"> </w:t>
        </w:r>
      </w:ins>
      <w:ins w:id="2531" w:author="Chen Heller" w:date="2023-01-16T17:54:00Z">
        <w:r w:rsidR="000C368B">
          <w:t xml:space="preserve">COM behavior </w:t>
        </w:r>
      </w:ins>
      <w:del w:id="2532" w:author="Chen Heller" w:date="2023-01-16T17:54:00Z">
        <w:r w:rsidR="005F0446" w:rsidDel="000C368B">
          <w:delText xml:space="preserve">This type of </w:delText>
        </w:r>
        <w:r w:rsidR="00E8307D" w:rsidDel="000C368B">
          <w:delText xml:space="preserve">behavior </w:delText>
        </w:r>
      </w:del>
      <w:r w:rsidR="005F0446">
        <w:t xml:space="preserve">is </w:t>
      </w:r>
      <w:r w:rsidR="005F0446">
        <w:lastRenderedPageBreak/>
        <w:t xml:space="preserve">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2533"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534"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535" w:author="Chen Heller" w:date="2023-01-16T17:12:00Z">
        <w:r w:rsidR="00D02C7F">
          <w:t xml:space="preserve"> </w:t>
        </w:r>
      </w:ins>
    </w:p>
    <w:p w14:paraId="26216D45" w14:textId="1DD8B2D8" w:rsidR="00C07D7A" w:rsidRDefault="007A6540" w:rsidP="00C07D7A">
      <w:r>
        <w:t xml:space="preserve">Contrary to </w:t>
      </w:r>
      <w:del w:id="2536" w:author="Chen Heller" w:date="2023-01-18T13:12:00Z">
        <w:r w:rsidDel="00E76A1D">
          <w:delText xml:space="preserve">my </w:delText>
        </w:r>
      </w:del>
      <w:ins w:id="2537" w:author="Chen Heller" w:date="2023-01-18T13:12:00Z">
        <w:r w:rsidR="00E76A1D">
          <w:t xml:space="preserve">the </w:t>
        </w:r>
      </w:ins>
      <w:del w:id="2538" w:author="Chen Heller" w:date="2023-01-18T13:12:00Z">
        <w:r w:rsidDel="00E76A1D">
          <w:delText>hypothesis</w:delText>
        </w:r>
      </w:del>
      <w:ins w:id="2539" w:author="Chen Heller" w:date="2023-02-02T13:05:00Z">
        <w:r w:rsidR="004D5FA1">
          <w:t>predictions</w:t>
        </w:r>
      </w:ins>
      <w:r>
        <w:t xml:space="preserve">, the effect size in the keyboard condition </w:t>
      </w:r>
      <w:r w:rsidR="003B1BD0">
        <w:t xml:space="preserve">was </w:t>
      </w:r>
      <w:del w:id="2540" w:author="Chen Heller" w:date="2023-01-30T13:20:00Z">
        <w:r w:rsidR="002B6B6F" w:rsidDel="00D825AF">
          <w:delText xml:space="preserve">comparable </w:delText>
        </w:r>
      </w:del>
      <w:ins w:id="2541" w:author="Chen Heller" w:date="2023-01-30T13:20:00Z">
        <w:r w:rsidR="00D825AF">
          <w:t xml:space="preserve">only slightly smaller </w:t>
        </w:r>
      </w:ins>
      <w:del w:id="2542" w:author="Chen Heller" w:date="2023-01-30T13:20:00Z">
        <w:r w:rsidR="003B1BD0" w:rsidDel="00D825AF">
          <w:delText xml:space="preserve">to </w:delText>
        </w:r>
      </w:del>
      <w:ins w:id="2543"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544" w:author="Chen Heller" w:date="2023-01-04T13:29:00Z">
        <w:r w:rsidR="003B1BD0" w:rsidDel="00977059">
          <w:delText xml:space="preserve">movement </w:delText>
        </w:r>
      </w:del>
      <w:ins w:id="2545"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546" w:author="Chen Heller" w:date="2023-01-30T13:21:00Z">
        <w:r w:rsidR="00C07D7A" w:rsidDel="00D825AF">
          <w:delText xml:space="preserve">contrasts </w:delText>
        </w:r>
      </w:del>
      <w:ins w:id="2547"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548" w:author="Chen Heller" w:date="2023-01-18T13:13:00Z">
        <w:r w:rsidR="00C07D7A" w:rsidDel="00E76A1D">
          <w:delText xml:space="preserve">an </w:delText>
        </w:r>
      </w:del>
      <w:ins w:id="2549" w:author="Chen Heller" w:date="2023-01-18T13:13:00Z">
        <w:r w:rsidR="00E76A1D">
          <w:t xml:space="preserve">a dramatic </w:t>
        </w:r>
      </w:ins>
      <w:r w:rsidR="00C07D7A">
        <w:t xml:space="preserve">advantage for mouse tracking over keyboard responses. </w:t>
      </w:r>
      <w:del w:id="2550" w:author="Chen Heller" w:date="2023-02-27T10:38:00Z">
        <w:r w:rsidR="001F5C20" w:rsidDel="00D668C1">
          <w:delText>One possible explanation for t</w:delText>
        </w:r>
      </w:del>
      <w:ins w:id="2551" w:author="Chen Heller" w:date="2023-05-07T14:49:00Z">
        <w:r w:rsidR="00522333">
          <w:t>This</w:t>
        </w:r>
      </w:ins>
      <w:del w:id="2552" w:author="Chen Heller" w:date="2023-05-07T14:49:00Z">
        <w:r w:rsidR="001F5C20" w:rsidDel="00522333">
          <w:delText>his</w:delText>
        </w:r>
      </w:del>
      <w:r w:rsidR="001F5C20">
        <w:t xml:space="preserve"> discrepancy might stem from the different form</w:t>
      </w:r>
      <w:ins w:id="2553" w:author="Chen Heller" w:date="2023-03-02T15:14:00Z">
        <w:r w:rsidR="0037558E">
          <w:t>s</w:t>
        </w:r>
      </w:ins>
      <w:r w:rsidR="001F5C20">
        <w:t xml:space="preserve"> of movement tracking</w:t>
      </w:r>
      <w:ins w:id="2554" w:author="Chen Heller" w:date="2023-02-27T10:41:00Z">
        <w:r w:rsidR="009247E9">
          <w:t xml:space="preserve"> used in each study</w:t>
        </w:r>
      </w:ins>
      <w:r w:rsidR="001F5C20">
        <w:t xml:space="preserve">; while </w:t>
      </w:r>
      <w:del w:id="2555" w:author="Chen Heller" w:date="2023-01-18T15:08:00Z">
        <w:r w:rsidR="001F5C20" w:rsidDel="00E6618F">
          <w:delText xml:space="preserve">I </w:delText>
        </w:r>
      </w:del>
      <w:ins w:id="2556" w:author="Chen Heller" w:date="2023-01-18T15:08:00Z">
        <w:r w:rsidR="00E6618F">
          <w:t xml:space="preserve">the current experiment </w:t>
        </w:r>
      </w:ins>
      <w:r w:rsidR="001F5C20">
        <w:t xml:space="preserve">used </w:t>
      </w:r>
      <w:del w:id="2557"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558" w:author="Chen Heller" w:date="2023-03-02T15:14:00Z">
        <w:r w:rsidR="00C07D7A" w:rsidDel="009B06B1">
          <w:delText>,</w:delText>
        </w:r>
      </w:del>
      <w:r w:rsidR="00C07D7A">
        <w:t xml:space="preserve"> </w:t>
      </w:r>
      <w:del w:id="2559" w:author="Chen Heller" w:date="2023-01-18T13:14:00Z">
        <w:r w:rsidR="00C07D7A" w:rsidDel="00EE6BFF">
          <w:delText xml:space="preserve">which </w:delText>
        </w:r>
      </w:del>
      <w:ins w:id="2560" w:author="Chen Heller" w:date="2023-01-18T13:14:00Z">
        <w:r w:rsidR="00EE6BFF">
          <w:t xml:space="preserve">since </w:t>
        </w:r>
        <w:r w:rsidR="006C1CC8">
          <w:t>it</w:t>
        </w:r>
        <w:r w:rsidR="00EE6BFF">
          <w:t xml:space="preserve"> </w:t>
        </w:r>
      </w:ins>
      <w:r w:rsidR="00C07D7A">
        <w:t xml:space="preserve">places </w:t>
      </w:r>
      <w:del w:id="2561" w:author="Chen Heller" w:date="2023-03-02T15:14:00Z">
        <w:r w:rsidR="00C07D7A" w:rsidDel="009B06B1">
          <w:delText xml:space="preserve">less </w:delText>
        </w:r>
      </w:del>
      <w:ins w:id="2562" w:author="Chen Heller" w:date="2023-03-02T15:14:00Z">
        <w:r w:rsidR="009B06B1">
          <w:t xml:space="preserve">fewer </w:t>
        </w:r>
      </w:ins>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del w:id="2563" w:author="Chen Heller" w:date="2023-05-07T14:55:00Z">
        <w:r w:rsidR="006316CA" w:rsidDel="00570C94">
          <w:delText>be more sensitive to subtle effects</w:delText>
        </w:r>
      </w:del>
      <w:ins w:id="2564" w:author="Chen Heller" w:date="2023-05-07T14:55:00Z">
        <w:r w:rsidR="00570C94">
          <w:t>express</w:t>
        </w:r>
      </w:ins>
      <w:ins w:id="2565" w:author="Chen Heller" w:date="2023-05-07T14:56:00Z">
        <w:r w:rsidR="00B85270">
          <w:t xml:space="preserve"> more </w:t>
        </w:r>
        <w:r w:rsidR="00160F42">
          <w:t>variability</w:t>
        </w:r>
      </w:ins>
      <w:ins w:id="2566" w:author="Chen Heller" w:date="2023-05-07T14:57:00Z">
        <w:r w:rsidR="00E55F0D">
          <w:t xml:space="preserve"> </w:t>
        </w:r>
      </w:ins>
      <w:ins w:id="2567" w:author="Chen Heller" w:date="2023-05-07T15:02:00Z">
        <w:r w:rsidR="00CD022A">
          <w:t>between conditions</w:t>
        </w:r>
      </w:ins>
      <w:r w:rsidR="00C07D7A">
        <w:t xml:space="preserve">. </w:t>
      </w:r>
      <w:del w:id="2568" w:author="Chen Heller" w:date="2023-05-07T15:02:00Z">
        <w:r w:rsidR="00B63590" w:rsidDel="00CD022A">
          <w:delText>Indeed</w:delText>
        </w:r>
      </w:del>
      <w:ins w:id="2569" w:author="Chen Heller" w:date="2023-05-07T15:02:00Z">
        <w:r w:rsidR="00CD022A">
          <w:t>Additionally</w:t>
        </w:r>
      </w:ins>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48E3F981"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570" w:author="Chen Heller" w:date="2023-01-18T13:16:00Z">
        <w:r w:rsidR="00C07D7A" w:rsidDel="00A70478">
          <w:delText xml:space="preserve">I </w:delText>
        </w:r>
      </w:del>
      <w:ins w:id="2571"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w:t>
      </w:r>
      <w:commentRangeStart w:id="2572"/>
      <w:r w:rsidR="00C07D7A">
        <w:t xml:space="preserve">Xiao et al. </w:t>
      </w:r>
      <w:commentRangeEnd w:id="2572"/>
      <w:r w:rsidR="00462973">
        <w:rPr>
          <w:rStyle w:val="CommentReference"/>
        </w:rPr>
        <w:commentReference w:id="2572"/>
      </w:r>
      <w:r w:rsidR="00C07D7A">
        <w:t>used AUC</w:t>
      </w:r>
      <w:ins w:id="2573"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574" w:author="Chen Heller" w:date="2023-02-27T10:43:00Z">
        <w:r w:rsidR="00FB377D">
          <w:t xml:space="preserve">that </w:t>
        </w:r>
        <w:r w:rsidR="00FB377D">
          <w:lastRenderedPageBreak/>
          <w:t xml:space="preserve">estimated </w:t>
        </w:r>
      </w:ins>
      <w:del w:id="2575" w:author="Chen Heller" w:date="2023-02-27T10:43:00Z">
        <w:r w:rsidR="001624DE" w:rsidDel="00FB377D">
          <w:delText>using</w:delText>
        </w:r>
        <w:r w:rsidR="00C07D7A" w:rsidDel="00FB377D">
          <w:delText xml:space="preserve"> </w:delText>
        </w:r>
      </w:del>
      <w:r w:rsidR="00C07D7A">
        <w:t xml:space="preserve">the AUC measure </w:t>
      </w:r>
      <w:del w:id="2576" w:author="Chen Heller" w:date="2023-02-27T10:43:00Z">
        <w:r w:rsidR="00C07D7A" w:rsidDel="00FB377D">
          <w:delText xml:space="preserve">on </w:delText>
        </w:r>
      </w:del>
      <w:ins w:id="2577" w:author="Chen Heller" w:date="2023-02-27T10:43:00Z">
        <w:r w:rsidR="00FB377D">
          <w:t xml:space="preserve">for </w:t>
        </w:r>
      </w:ins>
      <w:ins w:id="2578" w:author="Chen Heller" w:date="2023-01-18T13:17:00Z">
        <w:r w:rsidR="00A76FF7">
          <w:t xml:space="preserve">the current </w:t>
        </w:r>
      </w:ins>
      <w:del w:id="2579" w:author="Chen Heller" w:date="2023-01-18T13:17:00Z">
        <w:r w:rsidR="00C07D7A" w:rsidDel="00A76FF7">
          <w:delText xml:space="preserve">my </w:delText>
        </w:r>
      </w:del>
      <w:r w:rsidR="00C07D7A">
        <w:t>data reve</w:t>
      </w:r>
      <w:ins w:id="2580" w:author="Chen Heller" w:date="2023-01-09T13:33:00Z">
        <w:r w:rsidR="0018530D">
          <w:t>a</w:t>
        </w:r>
      </w:ins>
      <w:r w:rsidR="00C07D7A">
        <w:t>led similar effect size to that produced by the reach area measure</w:t>
      </w:r>
      <w:ins w:id="2581" w:author="Chen Heller" w:date="2023-01-09T13:33:00Z">
        <w:r w:rsidR="0018530D">
          <w:t xml:space="preserve"> (for </w:t>
        </w:r>
      </w:ins>
      <w:ins w:id="2582" w:author="Chen Heller" w:date="2023-03-02T15:15:00Z">
        <w:r w:rsidR="001A3FBE">
          <w:t xml:space="preserve">a </w:t>
        </w:r>
      </w:ins>
      <w:ins w:id="2583" w:author="Chen Heller" w:date="2023-01-09T13:33:00Z">
        <w:r w:rsidR="0018530D">
          <w:t>full description of</w:t>
        </w:r>
      </w:ins>
      <w:ins w:id="2584" w:author="Chen Heller" w:date="2023-02-27T10:44:00Z">
        <w:r w:rsidR="00FB377D">
          <w:t xml:space="preserve"> the</w:t>
        </w:r>
      </w:ins>
      <w:ins w:id="2585" w:author="Chen Heller" w:date="2023-01-09T13:33:00Z">
        <w:r w:rsidR="0018530D">
          <w:t xml:space="preserve"> results</w:t>
        </w:r>
      </w:ins>
      <w:ins w:id="2586" w:author="Chen Heller" w:date="2023-03-02T15:15:00Z">
        <w:r w:rsidR="001A3FBE">
          <w:t>,</w:t>
        </w:r>
      </w:ins>
      <w:ins w:id="2587" w:author="Chen Heller" w:date="2023-01-09T13:33:00Z">
        <w:r w:rsidR="0018530D">
          <w:t xml:space="preserve"> see Supplementary Material [ref])</w:t>
        </w:r>
      </w:ins>
      <w:r w:rsidR="00C07D7A">
        <w:t>.</w:t>
      </w:r>
      <w:r w:rsidR="006E765D">
        <w:t xml:space="preserve"> Thus, this difference </w:t>
      </w:r>
      <w:r w:rsidR="00950DF9">
        <w:t>in analysis approaches cannot explain the differential results.</w:t>
      </w:r>
    </w:p>
    <w:p w14:paraId="51969BEE" w14:textId="114C4B09"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588"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w:t>
      </w:r>
      <w:proofErr w:type="spellStart"/>
      <w:r w:rsidR="00671861" w:rsidRPr="00671861">
        <w:rPr>
          <w:rFonts w:ascii="Times New Roman" w:hAnsi="Times New Roman" w:cs="Times New Roman"/>
        </w:rPr>
        <w:t>Vadillo</w:t>
      </w:r>
      <w:proofErr w:type="spellEnd"/>
      <w:r w:rsidR="00671861" w:rsidRPr="00671861">
        <w:rPr>
          <w:rFonts w:ascii="Times New Roman" w:hAnsi="Times New Roman" w:cs="Times New Roman"/>
        </w:rPr>
        <w:t xml:space="preserve">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589" w:author="Chen Heller" w:date="2023-02-27T10:45:00Z">
        <w:r w:rsidR="00C07D7A" w:rsidDel="00D25DBC">
          <w:delText>processed</w:delText>
        </w:r>
      </w:del>
      <w:ins w:id="2590"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591" w:author="Chen Heller" w:date="2023-02-27T10:45:00Z">
        <w:r w:rsidR="007D198C" w:rsidDel="00D25DBC">
          <w:delText xml:space="preserve">more </w:delText>
        </w:r>
      </w:del>
      <w:ins w:id="2592"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593" w:author="Chen Heller" w:date="2023-03-02T15:15:00Z">
        <w:r w:rsidR="00C07D7A" w:rsidDel="001A3FBE">
          <w:delText>,</w:delText>
        </w:r>
      </w:del>
      <w:r w:rsidR="00C07D7A">
        <w:t xml:space="preserve"> </w:t>
      </w:r>
      <w:r w:rsidR="00877280">
        <w:t xml:space="preserve">and </w:t>
      </w:r>
      <w:del w:id="2594"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del w:id="2595" w:author="Chen Heller" w:date="2023-02-27T10:49:00Z">
        <w:r w:rsidDel="009E072D">
          <w:delText xml:space="preserve">possible </w:delText>
        </w:r>
      </w:del>
      <w:ins w:id="2596" w:author="Chen Heller" w:date="2023-02-27T10:49:00Z">
        <w:r w:rsidR="009E072D">
          <w:t xml:space="preserve">plausible </w:t>
        </w:r>
      </w:ins>
      <w:r>
        <w:t xml:space="preserve">that </w:t>
      </w:r>
      <w:del w:id="2597"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598" w:author="Chen Heller" w:date="2023-02-27T10:50:00Z">
        <w:r w:rsidR="00EF4F7C" w:rsidDel="009E072D">
          <w:delText xml:space="preserve">which </w:delText>
        </w:r>
      </w:del>
      <w:ins w:id="2599" w:author="Chen Heller" w:date="2023-02-27T10:50:00Z">
        <w:r w:rsidR="009E072D">
          <w:t xml:space="preserve">thereby </w:t>
        </w:r>
      </w:ins>
      <w:del w:id="2600" w:author="Chen Heller" w:date="2023-02-27T10:50:00Z">
        <w:r w:rsidR="00EF4F7C" w:rsidDel="009E072D">
          <w:delText xml:space="preserve">calls </w:delText>
        </w:r>
      </w:del>
      <w:ins w:id="2601" w:author="Chen Heller" w:date="2023-02-27T10:50:00Z">
        <w:r w:rsidR="009E072D">
          <w:t xml:space="preserve">calling </w:t>
        </w:r>
      </w:ins>
      <w:r w:rsidR="00EF4F7C">
        <w:t xml:space="preserve">for </w:t>
      </w:r>
      <w:r>
        <w:t xml:space="preserve">further </w:t>
      </w:r>
      <w:del w:id="2602" w:author="Chen Heller" w:date="2023-02-27T10:51:00Z">
        <w:r w:rsidDel="002951B2">
          <w:delText xml:space="preserve">studies to examine </w:delText>
        </w:r>
      </w:del>
      <w:ins w:id="2603"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w:t>
      </w:r>
      <w:del w:id="2604"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605" w:author="Chen Heller" w:date="2023-03-02T15:16:00Z">
        <w:r w:rsidR="001A3FBE">
          <w:t>-</w:t>
        </w:r>
      </w:ins>
      <w:del w:id="2606" w:author="Chen Heller" w:date="2023-03-02T15:16:00Z">
        <w:r w:rsidDel="001A3FBE">
          <w:delText xml:space="preserve"> </w:delText>
        </w:r>
      </w:del>
      <w:r>
        <w:t>to</w:t>
      </w:r>
      <w:ins w:id="2607" w:author="Chen Heller" w:date="2023-03-02T15:16:00Z">
        <w:r w:rsidR="001A3FBE">
          <w:t>-</w:t>
        </w:r>
      </w:ins>
      <w:del w:id="2608" w:author="Chen Heller" w:date="2023-03-02T15:16:00Z">
        <w:r w:rsidDel="001A3FBE">
          <w:delText xml:space="preserve"> </w:delText>
        </w:r>
      </w:del>
      <w:r>
        <w:t>noise ratio in the reaching task and allow reaching to unravel a larger congruency effect.</w:t>
      </w:r>
    </w:p>
    <w:p w14:paraId="12FC8C8D" w14:textId="41615D6B" w:rsidR="00DC11F3" w:rsidRDefault="00BF3E1B" w:rsidP="00884885">
      <w:r>
        <w:lastRenderedPageBreak/>
        <w:t xml:space="preserve">Assuming the results obtained here are genuine, one could go beyond the discrepancy between </w:t>
      </w:r>
      <w:r w:rsidR="00502F15">
        <w:t>them</w:t>
      </w:r>
      <w:r>
        <w:t xml:space="preserve"> and those </w:t>
      </w:r>
      <w:r w:rsidR="00725A51">
        <w:t xml:space="preserve">reported </w:t>
      </w:r>
      <w:r>
        <w:t>by Xiao et al. (2015)</w:t>
      </w:r>
      <w:del w:id="2609" w:author="Chen Heller" w:date="2023-03-15T12:34:00Z">
        <w:r w:rsidDel="00287246">
          <w:delText>,</w:delText>
        </w:r>
      </w:del>
      <w:r>
        <w:t xml:space="preserve"> </w:t>
      </w:r>
      <w:r w:rsidR="00725A51">
        <w:t>and</w:t>
      </w:r>
      <w:r>
        <w:t xml:space="preserve"> ask </w:t>
      </w:r>
      <w:r w:rsidR="00725A51">
        <w:t xml:space="preserve">how can </w:t>
      </w:r>
      <w:del w:id="2610" w:author="Chen Heller" w:date="2023-03-02T15:17:00Z">
        <w:r w:rsidR="00725A51" w:rsidDel="008152C5">
          <w:delText xml:space="preserve">we </w:delText>
        </w:r>
      </w:del>
      <w:ins w:id="2611" w:author="Chen Heller" w:date="2023-03-02T15:17:00Z">
        <w:r w:rsidR="008152C5">
          <w:t xml:space="preserve">they be </w:t>
        </w:r>
      </w:ins>
      <w:r w:rsidR="00725A51">
        <w:t>explain</w:t>
      </w:r>
      <w:ins w:id="2612" w:author="Chen Heller" w:date="2023-03-02T15:17:00Z">
        <w:r w:rsidR="008152C5">
          <w:t>ed</w:t>
        </w:r>
      </w:ins>
      <w:del w:id="2613" w:author="Chen Heller" w:date="2023-03-02T15:17:00Z">
        <w:r w:rsidR="00725A51" w:rsidDel="008152C5">
          <w:delText xml:space="preserve"> the</w:delText>
        </w:r>
      </w:del>
      <w:del w:id="2614" w:author="Chen Heller" w:date="2023-02-27T10:53:00Z">
        <w:r w:rsidR="00725A51" w:rsidDel="00733404">
          <w:delText xml:space="preserve"> current findings</w:delText>
        </w:r>
      </w:del>
      <w:r w:rsidR="00725A51">
        <w:t xml:space="preserve">. That is, why </w:t>
      </w:r>
      <w:r w:rsidR="00D0539B">
        <w:t>was</w:t>
      </w:r>
      <w:ins w:id="2615" w:author="Chen Heller" w:date="2023-03-22T11:54:00Z">
        <w:r w:rsidR="00854EA5">
          <w:t xml:space="preserve"> the</w:t>
        </w:r>
      </w:ins>
      <w:r w:rsidR="00D0539B">
        <w:t xml:space="preserve"> </w:t>
      </w:r>
      <w:del w:id="2616"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617" w:author="Chen Heller" w:date="2023-01-18T14:35:00Z">
        <w:r w:rsidR="00D338ED">
          <w:t>'s effect only slightly larger than that of the keyboard response</w:t>
        </w:r>
      </w:ins>
      <w:ins w:id="2618" w:author="Chen Heller" w:date="2023-03-02T15:17:00Z">
        <w:r w:rsidR="008152C5">
          <w:t>?</w:t>
        </w:r>
      </w:ins>
      <w:del w:id="2619" w:author="Chen Heller" w:date="2023-01-18T14:35:00Z">
        <w:r w:rsidR="00725A51" w:rsidDel="00D338ED">
          <w:delText xml:space="preserve"> not found.</w:delText>
        </w:r>
      </w:del>
      <w:r>
        <w:t xml:space="preserve"> </w:t>
      </w:r>
      <w:r w:rsidR="00725A51">
        <w:t xml:space="preserve">One </w:t>
      </w:r>
      <w:r w:rsidR="00C13750">
        <w:t xml:space="preserve">possible explanation </w:t>
      </w:r>
      <w:del w:id="2620" w:author="Chen Heller" w:date="2023-02-02T13:12:00Z">
        <w:r w:rsidR="009144E2" w:rsidDel="00416240">
          <w:delText>might stem from</w:delText>
        </w:r>
      </w:del>
      <w:ins w:id="2621"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622" w:author="Chen Heller" w:date="2023-02-12T13:59:00Z">
        <w:r w:rsidR="006D472D">
          <w:t xml:space="preserve">movements are </w:t>
        </w:r>
      </w:ins>
      <w:del w:id="2623"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2624"/>
      <w:r w:rsidR="00B160A8">
        <w:t>comple</w:t>
      </w:r>
      <w:r w:rsidR="00ED1528">
        <w:t>x</w:t>
      </w:r>
      <w:r w:rsidR="00181385">
        <w:t xml:space="preserve"> than a simple keypress</w:t>
      </w:r>
      <w:commentRangeEnd w:id="2624"/>
      <w:r w:rsidR="007D7457">
        <w:rPr>
          <w:rStyle w:val="CommentReference"/>
        </w:rPr>
        <w:commentReference w:id="2624"/>
      </w:r>
      <w:ins w:id="2625" w:author="Chen Heller" w:date="2023-02-12T14:04:00Z">
        <w:r w:rsidR="0093001E">
          <w:t xml:space="preserve"> as they </w:t>
        </w:r>
      </w:ins>
      <w:ins w:id="2626" w:author="Chen Heller" w:date="2023-03-02T17:44:00Z">
        <w:r w:rsidR="00672398">
          <w:t xml:space="preserve">could potentially be </w:t>
        </w:r>
      </w:ins>
      <w:ins w:id="2627" w:author="Chen Heller" w:date="2023-02-12T14:04:00Z">
        <w:r w:rsidR="0093001E">
          <w:t xml:space="preserve">affected by a multitude of parameters that </w:t>
        </w:r>
      </w:ins>
      <w:ins w:id="2628" w:author="Chen Heller" w:date="2023-02-12T14:05:00Z">
        <w:r w:rsidR="0006492A">
          <w:t>do not influence keypresses</w:t>
        </w:r>
      </w:ins>
      <w:ins w:id="2629" w:author="Chen Heller" w:date="2023-02-27T10:55:00Z">
        <w:r w:rsidR="0099179F">
          <w:t xml:space="preserve"> (e.g., </w:t>
        </w:r>
      </w:ins>
      <w:ins w:id="2630" w:author="Chen Heller" w:date="2023-02-12T14:04:00Z">
        <w:r w:rsidR="0093001E">
          <w:t xml:space="preserve">trajectory planning, </w:t>
        </w:r>
      </w:ins>
      <w:ins w:id="2631" w:author="Chen Heller" w:date="2023-02-27T10:56:00Z">
        <w:r w:rsidR="00DB4AFD">
          <w:t xml:space="preserve">muscle exhaustion, </w:t>
        </w:r>
      </w:ins>
      <w:ins w:id="2632" w:author="Chen Heller" w:date="2023-02-12T14:04:00Z">
        <w:r w:rsidR="0093001E">
          <w:t xml:space="preserve">arm length and posture, </w:t>
        </w:r>
      </w:ins>
      <w:ins w:id="2633" w:author="Chen Heller" w:date="2023-03-02T17:45:00Z">
        <w:r w:rsidR="00672398">
          <w:t xml:space="preserve">and </w:t>
        </w:r>
      </w:ins>
      <w:ins w:id="2634" w:author="Chen Heller" w:date="2023-02-12T14:04:00Z">
        <w:r w:rsidR="0093001E">
          <w:t>so forth</w:t>
        </w:r>
      </w:ins>
      <w:ins w:id="2635" w:author="Chen Heller" w:date="2023-02-27T10:56:00Z">
        <w:r w:rsidR="00DB4AFD">
          <w:t>)</w:t>
        </w:r>
      </w:ins>
      <w:r w:rsidR="00181385">
        <w:t>.</w:t>
      </w:r>
      <w:r w:rsidR="00B160A8">
        <w:t xml:space="preserve"> </w:t>
      </w:r>
      <w:ins w:id="2636" w:author="Chen Heller" w:date="2023-02-27T10:56:00Z">
        <w:r w:rsidR="00D53D6D">
          <w:t xml:space="preserve">A larger </w:t>
        </w:r>
      </w:ins>
      <w:ins w:id="2637" w:author="Chen Heller" w:date="2023-02-27T10:57:00Z">
        <w:r w:rsidR="00623686">
          <w:t xml:space="preserve">amount of free parameters </w:t>
        </w:r>
      </w:ins>
      <w:del w:id="2638" w:author="Chen Heller" w:date="2023-02-12T14:05:00Z">
        <w:r w:rsidR="00181385" w:rsidDel="001F085D">
          <w:delText>T</w:delText>
        </w:r>
        <w:r w:rsidR="00EE0803" w:rsidDel="001F085D">
          <w:delText xml:space="preserve">he </w:delText>
        </w:r>
      </w:del>
      <w:del w:id="2639" w:author="Chen Heller" w:date="2023-02-27T10:57:00Z">
        <w:r w:rsidR="00EE0803" w:rsidDel="00623686">
          <w:delText xml:space="preserve">more </w:delText>
        </w:r>
      </w:del>
      <w:del w:id="2640" w:author="Chen Heller" w:date="2023-02-12T14:05:00Z">
        <w:r w:rsidR="00EE0803" w:rsidDel="001F085D">
          <w:delText xml:space="preserve">complex a process is, the more </w:delText>
        </w:r>
      </w:del>
      <w:ins w:id="2641" w:author="Chen Heller" w:date="2023-02-12T13:57:00Z">
        <w:r w:rsidR="00745CB4">
          <w:t xml:space="preserve">leaves more </w:t>
        </w:r>
      </w:ins>
      <w:r w:rsidR="00EE0803">
        <w:t xml:space="preserve">room </w:t>
      </w:r>
      <w:del w:id="2642" w:author="Chen Heller" w:date="2023-02-12T13:57:00Z">
        <w:r w:rsidR="00EE0803" w:rsidDel="00745CB4">
          <w:delText xml:space="preserve">there is </w:delText>
        </w:r>
      </w:del>
      <w:r w:rsidR="00EE0803">
        <w:t xml:space="preserve">for </w:t>
      </w:r>
      <w:del w:id="2643" w:author="Chen Heller" w:date="2023-02-27T10:56:00Z">
        <w:r w:rsidR="00EE0803" w:rsidDel="00D53D6D">
          <w:delText xml:space="preserve">error and </w:delText>
        </w:r>
      </w:del>
      <w:r w:rsidR="00EE0803">
        <w:t xml:space="preserve">variability when executing </w:t>
      </w:r>
      <w:del w:id="2644" w:author="Chen Heller" w:date="2023-02-12T13:57:00Z">
        <w:r w:rsidR="00EE0803" w:rsidDel="00745CB4">
          <w:delText>it</w:delText>
        </w:r>
        <w:r w:rsidR="00746BAC" w:rsidDel="00745CB4">
          <w:delText xml:space="preserve"> </w:delText>
        </w:r>
      </w:del>
      <w:ins w:id="2645" w:author="Chen Heller" w:date="2023-02-12T13:57:00Z">
        <w:r w:rsidR="00745CB4">
          <w:t xml:space="preserve">the </w:t>
        </w:r>
      </w:ins>
      <w:ins w:id="2646" w:author="Chen Heller" w:date="2023-02-12T14:05:00Z">
        <w:r w:rsidR="001F085D">
          <w:t>response</w:t>
        </w:r>
      </w:ins>
      <w:ins w:id="2647" w:author="Chen Heller" w:date="2023-03-02T15:17:00Z">
        <w:r w:rsidR="00A139BB">
          <w:t>,</w:t>
        </w:r>
      </w:ins>
      <w:del w:id="2648"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649" w:author="Chen Heller" w:date="2023-02-27T11:00:00Z">
        <w:r w:rsidR="008A65D3">
          <w:t xml:space="preserve"> </w:t>
        </w:r>
      </w:ins>
      <w:ins w:id="2650" w:author="Chen Heller" w:date="2023-02-27T11:01:00Z">
        <w:r w:rsidR="000A2C2C">
          <w:t>which</w:t>
        </w:r>
      </w:ins>
      <w:ins w:id="2651" w:author="Chen Heller" w:date="2023-03-15T11:47:00Z">
        <w:r w:rsidR="008535CC">
          <w:t>, in turn,</w:t>
        </w:r>
      </w:ins>
      <w:del w:id="2652" w:author="Chen Heller" w:date="2023-02-27T11:00:00Z">
        <w:r w:rsidR="00F77750" w:rsidDel="008A65D3">
          <w:delText>.</w:delText>
        </w:r>
      </w:del>
      <w:r w:rsidR="00F77750">
        <w:t xml:space="preserve"> </w:t>
      </w:r>
      <w:del w:id="2653"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654" w:author="Chen Heller" w:date="2023-02-27T11:08:00Z">
        <w:r w:rsidR="007B612C" w:rsidDel="00BE4794">
          <w:delText xml:space="preserve"> </w:delText>
        </w:r>
        <w:r w:rsidR="000E6656" w:rsidDel="00BE4794">
          <w:delText>and make it harder to find</w:delText>
        </w:r>
      </w:del>
      <w:del w:id="2655"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2656"/>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 xml:space="preserve">(Everitt &amp; </w:t>
      </w:r>
      <w:proofErr w:type="spellStart"/>
      <w:r w:rsidR="00773F6F" w:rsidRPr="00773F6F">
        <w:rPr>
          <w:rFonts w:ascii="Times New Roman" w:hAnsi="Times New Roman" w:cs="Times New Roman"/>
        </w:rPr>
        <w:t>Skrondal</w:t>
      </w:r>
      <w:proofErr w:type="spellEnd"/>
      <w:r w:rsidR="00773F6F" w:rsidRPr="00773F6F">
        <w:rPr>
          <w:rFonts w:ascii="Times New Roman" w:hAnsi="Times New Roman" w:cs="Times New Roman"/>
        </w:rPr>
        <w:t>, 2010)</w:t>
      </w:r>
      <w:r w:rsidR="00773F6F">
        <w:fldChar w:fldCharType="end"/>
      </w:r>
      <w:commentRangeEnd w:id="2656"/>
      <w:r w:rsidR="003B522E">
        <w:rPr>
          <w:rStyle w:val="CommentReference"/>
        </w:rPr>
        <w:commentReference w:id="2656"/>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226DB889" w:rsidR="00C42604" w:rsidRDefault="003F6AD7" w:rsidP="00C42604">
      <w:pPr>
        <w:rPr>
          <w:ins w:id="2657" w:author="Chen Heller" w:date="2023-03-22T10:51:00Z"/>
        </w:rPr>
      </w:pPr>
      <w:del w:id="2658" w:author="Chen Heller" w:date="2023-02-27T11:09:00Z">
        <w:r w:rsidDel="00BE4794">
          <w:delText>An</w:delText>
        </w:r>
        <w:r w:rsidR="00B47C3E" w:rsidDel="00BE4794">
          <w:delText>other</w:delText>
        </w:r>
        <w:r w:rsidDel="00BE4794">
          <w:delText xml:space="preserve"> </w:delText>
        </w:r>
      </w:del>
      <w:ins w:id="2659" w:author="Chen Heller" w:date="2023-02-27T11:09:00Z">
        <w:r w:rsidR="00BE4794">
          <w:t xml:space="preserve">An </w:t>
        </w:r>
      </w:ins>
      <w:r>
        <w:t xml:space="preserve">alternative explanation </w:t>
      </w:r>
      <w:r w:rsidR="00B47C3E">
        <w:t xml:space="preserve">for </w:t>
      </w:r>
      <w:r>
        <w:t xml:space="preserve">the results </w:t>
      </w:r>
      <w:del w:id="2660" w:author="Chen Heller" w:date="2023-03-22T10:39:00Z">
        <w:r w:rsidR="00B47C3E" w:rsidDel="00E7205D">
          <w:delText xml:space="preserve">relies </w:delText>
        </w:r>
      </w:del>
      <w:ins w:id="2661" w:author="Chen Heller" w:date="2023-03-22T10:39:00Z">
        <w:r w:rsidR="00E7205D">
          <w:t>proceeds from</w:t>
        </w:r>
      </w:ins>
      <w:del w:id="2662" w:author="Chen Heller" w:date="2023-03-22T10:39:00Z">
        <w:r w:rsidR="00B47C3E" w:rsidDel="00E7205D">
          <w:delText>on</w:delText>
        </w:r>
      </w:del>
      <w:r w:rsidR="00B47C3E">
        <w:t xml:space="preserve">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663" w:author="Chen Heller" w:date="2023-01-16T14:44:00Z">
        <w:r w:rsidR="005C5A39">
          <w:t xml:space="preserve">approximately </w:t>
        </w:r>
      </w:ins>
      <w:ins w:id="2664" w:author="Chen Heller" w:date="2023-03-22T10:39:00Z">
        <w:r w:rsidR="0056778C">
          <w:t xml:space="preserve">until </w:t>
        </w:r>
      </w:ins>
      <w:ins w:id="2665" w:author="Chen Heller" w:date="2023-01-30T14:01:00Z">
        <w:r w:rsidR="00E558A1">
          <w:t>3</w:t>
        </w:r>
      </w:ins>
      <w:ins w:id="2666" w:author="Chen Heller" w:date="2023-03-08T15:43:00Z">
        <w:r w:rsidR="00A6242D">
          <w:t>4</w:t>
        </w:r>
      </w:ins>
      <w:ins w:id="2667" w:author="Chen Heller" w:date="2023-01-30T14:01:00Z">
        <w:r w:rsidR="00E558A1">
          <w:t>0</w:t>
        </w:r>
      </w:ins>
      <w:ins w:id="2668" w:author="Chen Heller" w:date="2023-01-16T14:44:00Z">
        <w:r w:rsidR="005C5A39">
          <w:t>ms</w:t>
        </w:r>
      </w:ins>
      <w:ins w:id="2669" w:author="Chen Heller" w:date="2023-02-27T11:14:00Z">
        <w:r w:rsidR="00B52F48">
          <w:t xml:space="preserve"> post reaching onset</w:t>
        </w:r>
      </w:ins>
      <w:ins w:id="2670" w:author="Chen Heller" w:date="2023-02-27T11:15:00Z">
        <w:r w:rsidR="0097325B">
          <w:t xml:space="preserve">, which </w:t>
        </w:r>
      </w:ins>
      <w:ins w:id="2671" w:author="Chen Heller" w:date="2023-02-27T12:18:00Z">
        <w:r w:rsidR="004A0C1A">
          <w:t xml:space="preserve">extends over </w:t>
        </w:r>
      </w:ins>
      <w:ins w:id="2672" w:author="Chen Heller" w:date="2023-03-22T10:39:00Z">
        <w:r w:rsidR="0056778C">
          <w:t>80</w:t>
        </w:r>
      </w:ins>
      <w:ins w:id="2673" w:author="Chen Heller" w:date="2023-03-08T15:44:00Z">
        <w:r w:rsidR="008A6365">
          <w:t>%</w:t>
        </w:r>
      </w:ins>
      <w:ins w:id="2674" w:author="Chen Heller" w:date="2023-02-27T11:15:00Z">
        <w:r w:rsidR="00C1270E">
          <w:t xml:space="preserve"> </w:t>
        </w:r>
        <w:r w:rsidR="0097325B">
          <w:t xml:space="preserve">of the </w:t>
        </w:r>
      </w:ins>
      <w:ins w:id="2675" w:author="Chen Heller" w:date="2023-02-27T11:16:00Z">
        <w:r w:rsidR="00C1270E">
          <w:t xml:space="preserve">average </w:t>
        </w:r>
      </w:ins>
      <w:ins w:id="2676" w:author="Chen Heller" w:date="2023-02-27T11:17:00Z">
        <w:r w:rsidR="00D07BF4">
          <w:t>reaching duration (</w:t>
        </w:r>
      </w:ins>
      <w:ins w:id="2677" w:author="Chen Heller" w:date="2023-02-27T11:15:00Z">
        <w:r w:rsidR="00C1270E">
          <w:t>422ms</w:t>
        </w:r>
      </w:ins>
      <w:ins w:id="2678" w:author="Chen Heller" w:date="2023-02-27T11:17:00Z">
        <w:r w:rsidR="00D07BF4">
          <w:t>)</w:t>
        </w:r>
      </w:ins>
      <w:del w:id="2679" w:author="Chen Heller" w:date="2023-01-16T14:44:00Z">
        <w:r w:rsidR="00FC7606" w:rsidDel="005C5A39">
          <w:delText>almost throughout the entire movement</w:delText>
        </w:r>
      </w:del>
      <w:r w:rsidR="00FC7606">
        <w:t>.</w:t>
      </w:r>
      <w:ins w:id="2680" w:author="Chen Heller" w:date="2023-03-22T10:46:00Z">
        <w:r w:rsidR="00294E55">
          <w:t xml:space="preserve"> On the con</w:t>
        </w:r>
      </w:ins>
      <w:ins w:id="2681" w:author="Chen Heller" w:date="2023-03-22T10:47:00Z">
        <w:r w:rsidR="00294E55">
          <w:t xml:space="preserve">trary, the length of the response window used in the current experiment </w:t>
        </w:r>
      </w:ins>
      <w:ins w:id="2682" w:author="Chen Heller" w:date="2023-03-22T16:59:00Z">
        <w:r w:rsidR="005D209B">
          <w:t xml:space="preserve">was relatively short and </w:t>
        </w:r>
      </w:ins>
      <w:ins w:id="2683" w:author="Chen Heller" w:date="2023-03-22T10:47:00Z">
        <w:r w:rsidR="00294E55">
          <w:t xml:space="preserve">could potentially account for the outstanding effects that </w:t>
        </w:r>
      </w:ins>
      <w:ins w:id="2684" w:author="Chen Heller" w:date="2023-03-22T10:48:00Z">
        <w:r w:rsidR="00294E55">
          <w:t>were found here.</w:t>
        </w:r>
        <w:r w:rsidR="00294E55" w:rsidRPr="00294E55">
          <w:t xml:space="preserve"> </w:t>
        </w:r>
        <w:r w:rsidR="00294E55">
          <w:t xml:space="preserve">Unconscious effects have been shown to </w:t>
        </w:r>
        <w:r w:rsidR="00294E55">
          <w:lastRenderedPageBreak/>
          <w:t xml:space="preserve">diminish over time and therefore be largest for short RTs </w:t>
        </w:r>
        <w:commentRangeStart w:id="2685"/>
        <w:r w:rsidR="00294E55">
          <w:t>ref</w:t>
        </w:r>
        <w:commentRangeEnd w:id="2685"/>
        <w:r w:rsidR="00294E55">
          <w:rPr>
            <w:rStyle w:val="CommentReference"/>
          </w:rPr>
          <w:commentReference w:id="2686"/>
        </w:r>
        <w:commentRangeStart w:id="2686"/>
        <w:commentRangeEnd w:id="2686"/>
        <w:r w:rsidR="00294E55">
          <w:t xml:space="preserve">. Indeed, a comparison of the current study's keyboard session with the original study by </w:t>
        </w:r>
        <w:proofErr w:type="spellStart"/>
        <w:r w:rsidR="00294E55">
          <w:t>Dehaene</w:t>
        </w:r>
        <w:proofErr w:type="spellEnd"/>
        <w:r w:rsidR="00294E55">
          <w:t xml:space="preserve"> [ref] reveals that although a similar experimental procedure was used, </w:t>
        </w:r>
      </w:ins>
      <w:ins w:id="2687" w:author="Chen Heller" w:date="2023-03-22T10:49:00Z">
        <w:r w:rsidR="001F54D6">
          <w:t xml:space="preserve">here </w:t>
        </w:r>
      </w:ins>
      <w:ins w:id="2688" w:author="Chen Heller" w:date="2023-03-22T10:48:00Z">
        <w:r w:rsidR="00294E55">
          <w:t xml:space="preserve">the </w:t>
        </w:r>
      </w:ins>
      <w:ins w:id="2689" w:author="Chen Heller" w:date="2023-03-22T10:49:00Z">
        <w:r w:rsidR="001F54D6">
          <w:t xml:space="preserve">observed </w:t>
        </w:r>
      </w:ins>
      <w:ins w:id="2690" w:author="Chen Heller" w:date="2023-03-22T10:48:00Z">
        <w:r w:rsidR="00294E55">
          <w:t xml:space="preserve">RT was approximately 80ms shorter and </w:t>
        </w:r>
      </w:ins>
      <w:ins w:id="2691" w:author="Chen Heller" w:date="2023-03-22T10:49:00Z">
        <w:r w:rsidR="001F54D6">
          <w:t xml:space="preserve">the </w:t>
        </w:r>
      </w:ins>
      <w:ins w:id="2692" w:author="Chen Heller" w:date="2023-03-22T10:48:00Z">
        <w:r w:rsidR="00294E55">
          <w:t>effect</w:t>
        </w:r>
      </w:ins>
      <w:ins w:id="2693" w:author="Chen Heller" w:date="2023-03-22T10:49:00Z">
        <w:r w:rsidR="001F54D6">
          <w:t xml:space="preserve"> size was larger</w:t>
        </w:r>
      </w:ins>
      <w:ins w:id="2694" w:author="Chen Heller" w:date="2023-03-22T10:48:00Z">
        <w:r w:rsidR="00294E55">
          <w:t xml:space="preserve">. Taken together, these results stress the </w:t>
        </w:r>
      </w:ins>
      <w:ins w:id="2695" w:author="Chen Heller" w:date="2023-03-22T10:50:00Z">
        <w:r w:rsidR="0084762D">
          <w:t xml:space="preserve">importance </w:t>
        </w:r>
      </w:ins>
      <w:ins w:id="2696" w:author="Chen Heller" w:date="2023-03-22T10:48:00Z">
        <w:r w:rsidR="00294E55">
          <w:t xml:space="preserve">of short response windows in experiments that probe unconscious processes. </w:t>
        </w:r>
      </w:ins>
    </w:p>
    <w:p w14:paraId="29CDF939" w14:textId="1F3F8AAD" w:rsidR="005C5A39" w:rsidRDefault="0050667F" w:rsidP="00C42604">
      <w:pPr>
        <w:rPr>
          <w:ins w:id="2697" w:author="Chen Heller" w:date="2023-01-16T14:44:00Z"/>
        </w:rPr>
      </w:pPr>
      <w:ins w:id="2698" w:author="Chen Heller" w:date="2023-03-22T10:59:00Z">
        <w:r>
          <w:t>Large effect</w:t>
        </w:r>
      </w:ins>
      <w:ins w:id="2699" w:author="Chen Heller" w:date="2023-03-22T17:02:00Z">
        <w:r w:rsidR="00BC1F33">
          <w:t>s</w:t>
        </w:r>
      </w:ins>
      <w:ins w:id="2700" w:author="Chen Heller" w:date="2023-03-22T10:59:00Z">
        <w:r>
          <w:t xml:space="preserve"> such as those </w:t>
        </w:r>
        <w:r w:rsidR="006306AF">
          <w:t xml:space="preserve">exhibited </w:t>
        </w:r>
        <w:r>
          <w:t>here are uncommon to unconscious priming experiments [</w:t>
        </w:r>
        <w:commentRangeStart w:id="2701"/>
        <w:r>
          <w:t>ref</w:t>
        </w:r>
      </w:ins>
      <w:commentRangeEnd w:id="2701"/>
      <w:ins w:id="2702" w:author="Chen Heller" w:date="2023-03-22T11:01:00Z">
        <w:r w:rsidR="006306AF">
          <w:rPr>
            <w:rStyle w:val="CommentReference"/>
          </w:rPr>
          <w:commentReference w:id="2701"/>
        </w:r>
      </w:ins>
      <w:ins w:id="2703" w:author="Chen Heller" w:date="2023-03-22T10:59:00Z">
        <w:r>
          <w:t xml:space="preserve">] and </w:t>
        </w:r>
      </w:ins>
      <w:ins w:id="2704" w:author="Chen Heller" w:date="2023-03-22T10:48:00Z">
        <w:r w:rsidR="00294E55">
          <w:t xml:space="preserve">could </w:t>
        </w:r>
      </w:ins>
      <w:ins w:id="2705" w:author="Chen Heller" w:date="2023-03-22T17:06:00Z">
        <w:r w:rsidR="00B343D7">
          <w:t xml:space="preserve">provide an additional account </w:t>
        </w:r>
      </w:ins>
      <w:ins w:id="2706" w:author="Chen Heller" w:date="2023-03-22T10:48:00Z">
        <w:r w:rsidR="00294E55">
          <w:t xml:space="preserve">for the </w:t>
        </w:r>
      </w:ins>
      <w:ins w:id="2707" w:author="Chen Heller" w:date="2023-03-22T17:26:00Z">
        <w:r w:rsidR="00806126">
          <w:t xml:space="preserve">unexpected </w:t>
        </w:r>
      </w:ins>
      <w:ins w:id="2708" w:author="Chen Heller" w:date="2023-03-22T17:28:00Z">
        <w:r w:rsidR="00912E5C">
          <w:t>similarity between the keyboard and reaching effects</w:t>
        </w:r>
      </w:ins>
      <w:ins w:id="2709" w:author="Chen Heller" w:date="2023-03-22T11:00:00Z">
        <w:r w:rsidR="006306AF">
          <w:t xml:space="preserve">. </w:t>
        </w:r>
      </w:ins>
      <w:ins w:id="2710" w:author="Chen Heller" w:date="2023-03-22T17:08:00Z">
        <w:r w:rsidR="00CB50F5">
          <w:t xml:space="preserve">If the </w:t>
        </w:r>
      </w:ins>
      <w:ins w:id="2711" w:author="Chen Heller" w:date="2023-03-22T17:11:00Z">
        <w:r w:rsidR="001478E0">
          <w:t xml:space="preserve">current </w:t>
        </w:r>
      </w:ins>
      <w:ins w:id="2712" w:author="Chen Heller" w:date="2023-03-22T17:29:00Z">
        <w:r w:rsidR="00912E5C">
          <w:t xml:space="preserve">effects </w:t>
        </w:r>
      </w:ins>
      <w:ins w:id="2713" w:author="Chen Heller" w:date="2023-03-22T17:08:00Z">
        <w:r w:rsidR="00CB50F5">
          <w:t xml:space="preserve">were </w:t>
        </w:r>
      </w:ins>
      <w:ins w:id="2714" w:author="Chen Heller" w:date="2023-03-22T17:03:00Z">
        <w:r w:rsidR="00266551">
          <w:t>limited b</w:t>
        </w:r>
      </w:ins>
      <w:ins w:id="2715" w:author="Chen Heller" w:date="2023-03-22T17:04:00Z">
        <w:r w:rsidR="00266551">
          <w:t xml:space="preserve">y </w:t>
        </w:r>
      </w:ins>
      <w:ins w:id="2716" w:author="Chen Heller" w:date="2023-03-22T11:06:00Z">
        <w:r w:rsidR="007A3BB7">
          <w:t xml:space="preserve">ceiling </w:t>
        </w:r>
      </w:ins>
      <w:ins w:id="2717" w:author="Chen Heller" w:date="2023-03-22T17:29:00Z">
        <w:r w:rsidR="00912E5C">
          <w:t>barrier</w:t>
        </w:r>
      </w:ins>
      <w:ins w:id="2718" w:author="Chen Heller" w:date="2023-03-22T11:06:00Z">
        <w:r w:rsidR="007A3BB7">
          <w:t xml:space="preserve">, </w:t>
        </w:r>
      </w:ins>
      <w:ins w:id="2719" w:author="Chen Heller" w:date="2023-03-22T17:11:00Z">
        <w:r w:rsidR="001478E0">
          <w:t xml:space="preserve">then </w:t>
        </w:r>
      </w:ins>
      <w:ins w:id="2720" w:author="Chen Heller" w:date="2023-03-22T17:08:00Z">
        <w:r w:rsidR="00C15594">
          <w:t xml:space="preserve">the difference between the keyboard </w:t>
        </w:r>
      </w:ins>
      <w:ins w:id="2721" w:author="Chen Heller" w:date="2023-03-22T17:09:00Z">
        <w:r w:rsidR="00C15594">
          <w:t xml:space="preserve">and the reaching task </w:t>
        </w:r>
      </w:ins>
      <w:ins w:id="2722" w:author="Chen Heller" w:date="2023-03-22T17:10:00Z">
        <w:r w:rsidR="00AE6807">
          <w:t xml:space="preserve">was limited by the </w:t>
        </w:r>
      </w:ins>
      <w:ins w:id="2723" w:author="Chen Heller" w:date="2023-03-22T17:11:00Z">
        <w:r w:rsidR="00AE6807">
          <w:t>remainder</w:t>
        </w:r>
        <w:r w:rsidR="0017143F">
          <w:t xml:space="preserve"> between those </w:t>
        </w:r>
      </w:ins>
      <w:ins w:id="2724" w:author="Chen Heller" w:date="2023-03-22T17:29:00Z">
        <w:r w:rsidR="00857CFA">
          <w:t>barriers</w:t>
        </w:r>
      </w:ins>
      <w:ins w:id="2725" w:author="Chen Heller" w:date="2023-03-22T17:11:00Z">
        <w:r w:rsidR="0017143F">
          <w:t>.</w:t>
        </w:r>
      </w:ins>
      <w:ins w:id="2726" w:author="Chen Heller" w:date="2023-03-22T10:48:00Z">
        <w:r w:rsidR="00294E55">
          <w:t xml:space="preserve"> Replicating the current experiment with a more complex task that is expected to produce smaller effects would </w:t>
        </w:r>
      </w:ins>
      <w:ins w:id="2727" w:author="Chen Heller" w:date="2023-03-22T17:04:00Z">
        <w:r w:rsidR="00EC1703">
          <w:t xml:space="preserve">allow for more </w:t>
        </w:r>
      </w:ins>
      <w:ins w:id="2728" w:author="Chen Heller" w:date="2023-03-22T10:48:00Z">
        <w:r w:rsidR="00294E55">
          <w:t xml:space="preserve">variability and </w:t>
        </w:r>
      </w:ins>
      <w:ins w:id="2729" w:author="Chen Heller" w:date="2023-03-22T17:05:00Z">
        <w:r w:rsidR="00EC1703">
          <w:t xml:space="preserve">could potentially reveal </w:t>
        </w:r>
      </w:ins>
      <w:ins w:id="2730" w:author="Chen Heller" w:date="2023-03-22T10:48:00Z">
        <w:r w:rsidR="00294E55">
          <w:t xml:space="preserve">the </w:t>
        </w:r>
      </w:ins>
      <w:ins w:id="2731" w:author="Chen Heller" w:date="2023-03-22T11:07:00Z">
        <w:r w:rsidR="00293E0C">
          <w:t xml:space="preserve">reaching measure's </w:t>
        </w:r>
      </w:ins>
      <w:ins w:id="2732" w:author="Chen Heller" w:date="2023-03-22T10:48:00Z">
        <w:r w:rsidR="00294E55">
          <w:t>advantage</w:t>
        </w:r>
      </w:ins>
      <w:ins w:id="2733" w:author="Chen Heller" w:date="2023-03-22T17:05:00Z">
        <w:r w:rsidR="00EC1703">
          <w:t>.</w:t>
        </w:r>
      </w:ins>
    </w:p>
    <w:p w14:paraId="16D82428" w14:textId="720C38D4" w:rsidR="00E94A0B" w:rsidRDefault="00D162CB" w:rsidP="00BC6B5B">
      <w:pPr>
        <w:rPr>
          <w:ins w:id="2734" w:author="Chen Heller" w:date="2023-03-19T17:27:00Z"/>
        </w:rPr>
      </w:pPr>
      <w:ins w:id="2735" w:author="Chen Heller" w:date="2023-03-12T11:42:00Z">
        <w:r>
          <w:t xml:space="preserve"> </w:t>
        </w:r>
      </w:ins>
      <w:ins w:id="2736" w:author="Chen Heller" w:date="2023-01-31T10:09:00Z">
        <w:r w:rsidR="00E94A0B">
          <w:t>[</w:t>
        </w:r>
        <w:commentRangeStart w:id="2737"/>
        <w:commentRangeStart w:id="2738"/>
        <w:commentRangeStart w:id="2739"/>
        <w:r w:rsidR="00E94A0B">
          <w:t>ref</w:t>
        </w:r>
      </w:ins>
      <w:commentRangeEnd w:id="2737"/>
      <w:ins w:id="2740" w:author="Chen Heller" w:date="2023-01-31T10:10:00Z">
        <w:r w:rsidR="00E94A0B">
          <w:rPr>
            <w:rStyle w:val="CommentReference"/>
          </w:rPr>
          <w:commentReference w:id="2737"/>
        </w:r>
      </w:ins>
      <w:commentRangeEnd w:id="2738"/>
      <w:ins w:id="2741" w:author="Chen Heller" w:date="2023-02-20T10:03:00Z">
        <w:r w:rsidR="001749B0">
          <w:rPr>
            <w:rStyle w:val="CommentReference"/>
          </w:rPr>
          <w:commentReference w:id="2738"/>
        </w:r>
      </w:ins>
      <w:commentRangeEnd w:id="2739"/>
      <w:ins w:id="2742" w:author="Chen Heller" w:date="2023-02-22T12:31:00Z">
        <w:r w:rsidR="004957C6">
          <w:rPr>
            <w:rStyle w:val="CommentReference"/>
          </w:rPr>
          <w:commentReference w:id="2739"/>
        </w:r>
      </w:ins>
      <w:ins w:id="2743" w:author="Chen Heller" w:date="2023-01-31T10:09:00Z">
        <w:r w:rsidR="00E94A0B">
          <w:t>]</w:t>
        </w:r>
      </w:ins>
      <w:ins w:id="2744" w:author="Chen Heller" w:date="2023-01-31T10:27:00Z">
        <w:r w:rsidR="00076ABB">
          <w:t>.</w:t>
        </w:r>
      </w:ins>
    </w:p>
    <w:p w14:paraId="1ADC2992" w14:textId="2421CBD9" w:rsidR="00CD3847" w:rsidRPr="008B22C0" w:rsidRDefault="00FC7606" w:rsidP="00E118B7">
      <w:pPr>
        <w:rPr>
          <w:rtl/>
        </w:rPr>
      </w:pPr>
      <w:del w:id="2745"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t xml:space="preserve">To conclude, </w:t>
      </w:r>
      <w:r w:rsidR="00226148">
        <w:t xml:space="preserve">although </w:t>
      </w:r>
      <w:del w:id="2746" w:author="Chen Heller" w:date="2023-01-18T15:26:00Z">
        <w:r w:rsidR="00226148" w:rsidDel="006D58BA">
          <w:delText xml:space="preserve">no </w:delText>
        </w:r>
      </w:del>
      <w:ins w:id="2747"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748" w:author="Chen Heller" w:date="2023-02-27T13:09:00Z">
        <w:r w:rsidR="006617C2" w:rsidDel="00C418C2">
          <w:delText xml:space="preserve">to </w:delText>
        </w:r>
      </w:del>
      <w:ins w:id="2749"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behavior. </w:t>
      </w:r>
      <w:del w:id="2750" w:author="Chen Heller" w:date="2023-02-27T13:10:00Z">
        <w:r w:rsidR="006617C2" w:rsidDel="003A3ABE">
          <w:delText>Thus</w:delText>
        </w:r>
        <w:r w:rsidR="00AC06B8" w:rsidDel="003A3ABE">
          <w:delText xml:space="preserve">, </w:delText>
        </w:r>
        <w:r w:rsidR="006617C2" w:rsidDel="003A3ABE">
          <w:delText>w</w:delText>
        </w:r>
      </w:del>
      <w:ins w:id="2751"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752" w:author="Chen Heller" w:date="2023-03-02T15:19:00Z">
        <w:r w:rsidR="00957AE0" w:rsidDel="00C22586">
          <w:delText xml:space="preserve">in </w:delText>
        </w:r>
      </w:del>
      <w:ins w:id="2753"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754" w:author="Chen Heller" w:date="2023-02-27T13:10:00Z">
        <w:r w:rsidR="00410BEE" w:rsidDel="003A3ABE">
          <w:delText xml:space="preserve">and </w:delText>
        </w:r>
        <w:r w:rsidR="009B23A5" w:rsidDel="003A3ABE">
          <w:delText xml:space="preserve">could </w:delText>
        </w:r>
      </w:del>
      <w:ins w:id="2755"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756" w:author="Chen Heller" w:date="2023-01-03T10:14:00Z"/>
        </w:rPr>
        <w:pPrChange w:id="2757" w:author="Chen Heller" w:date="2023-01-03T10:14:00Z">
          <w:pPr>
            <w:pStyle w:val="Heading3"/>
          </w:pPr>
        </w:pPrChange>
      </w:pPr>
      <w:ins w:id="2758" w:author="Chen Heller" w:date="2023-01-03T10:15:00Z">
        <w:r>
          <w:lastRenderedPageBreak/>
          <w:t>Declarations</w:t>
        </w:r>
      </w:ins>
    </w:p>
    <w:p w14:paraId="7AD43A12" w14:textId="55CE338B" w:rsidR="00D0536B" w:rsidRDefault="00D0536B" w:rsidP="00D0536B">
      <w:pPr>
        <w:pStyle w:val="Heading3"/>
        <w:rPr>
          <w:ins w:id="2759" w:author="Chen Heller" w:date="2023-01-02T16:30:00Z"/>
        </w:rPr>
      </w:pPr>
      <w:ins w:id="2760" w:author="Chen Heller" w:date="2023-01-02T16:22:00Z">
        <w:r w:rsidRPr="00D0536B">
          <w:t>Funding</w:t>
        </w:r>
      </w:ins>
    </w:p>
    <w:p w14:paraId="56F2E564" w14:textId="369E39C2" w:rsidR="00C737D1" w:rsidRPr="009C5EBA" w:rsidRDefault="002B75E7">
      <w:pPr>
        <w:ind w:firstLine="0"/>
        <w:rPr>
          <w:ins w:id="2761" w:author="Chen Heller" w:date="2023-01-02T16:22:00Z"/>
          <w:lang w:eastAsia="ja-JP"/>
          <w:rPrChange w:id="2762" w:author="Chen Heller" w:date="2023-01-02T16:30:00Z">
            <w:rPr>
              <w:ins w:id="2763" w:author="Chen Heller" w:date="2023-01-02T16:22:00Z"/>
            </w:rPr>
          </w:rPrChange>
        </w:rPr>
        <w:pPrChange w:id="2764" w:author="Chen Heller" w:date="2023-02-12T11:53:00Z">
          <w:pPr>
            <w:numPr>
              <w:numId w:val="21"/>
            </w:numPr>
            <w:tabs>
              <w:tab w:val="num" w:pos="720"/>
            </w:tabs>
            <w:ind w:left="720" w:hanging="360"/>
          </w:pPr>
        </w:pPrChange>
      </w:pPr>
      <w:ins w:id="2765"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766" w:author="Chen Heller" w:date="2023-02-12T11:44:00Z"/>
        </w:rPr>
      </w:pPr>
      <w:ins w:id="2767" w:author="Chen Heller" w:date="2023-01-02T16:22:00Z">
        <w:r w:rsidRPr="00D0536B">
          <w:t>Conflicts of interest</w:t>
        </w:r>
      </w:ins>
    </w:p>
    <w:p w14:paraId="0A2B5D5D" w14:textId="2AA2DBD8" w:rsidR="008267F4" w:rsidRPr="008267F4" w:rsidRDefault="00894F0C">
      <w:pPr>
        <w:ind w:firstLine="0"/>
        <w:rPr>
          <w:ins w:id="2768" w:author="Chen Heller" w:date="2023-01-02T16:22:00Z"/>
          <w:lang w:eastAsia="ja-JP" w:bidi="ar-SA"/>
          <w:rPrChange w:id="2769" w:author="Chen Heller" w:date="2023-02-12T11:44:00Z">
            <w:rPr>
              <w:ins w:id="2770" w:author="Chen Heller" w:date="2023-01-02T16:22:00Z"/>
            </w:rPr>
          </w:rPrChange>
        </w:rPr>
        <w:pPrChange w:id="2771" w:author="Chen Heller" w:date="2023-02-12T11:53:00Z">
          <w:pPr>
            <w:numPr>
              <w:numId w:val="21"/>
            </w:numPr>
            <w:tabs>
              <w:tab w:val="num" w:pos="720"/>
            </w:tabs>
            <w:ind w:left="720" w:hanging="360"/>
          </w:pPr>
        </w:pPrChange>
      </w:pPr>
      <w:ins w:id="2772" w:author="Chen Heller" w:date="2023-02-12T11:46:00Z">
        <w:r>
          <w:rPr>
            <w:lang w:eastAsia="ja-JP" w:bidi="ar-SA"/>
          </w:rPr>
          <w:t>All authors declare that they have no conflicts of interest.</w:t>
        </w:r>
      </w:ins>
    </w:p>
    <w:p w14:paraId="2B0CCF91" w14:textId="213C58DF" w:rsidR="00D0536B" w:rsidRDefault="00D0536B">
      <w:pPr>
        <w:pStyle w:val="Heading3"/>
        <w:rPr>
          <w:ins w:id="2773" w:author="Chen Heller" w:date="2023-01-03T10:18:00Z"/>
        </w:rPr>
      </w:pPr>
      <w:ins w:id="2774" w:author="Chen Heller" w:date="2023-01-02T16:22:00Z">
        <w:r w:rsidRPr="00D0536B">
          <w:t>Ethics approval</w:t>
        </w:r>
      </w:ins>
    </w:p>
    <w:p w14:paraId="1FDAE914" w14:textId="6681CCD0" w:rsidR="00A00866" w:rsidRPr="00A00866" w:rsidRDefault="00D03020">
      <w:pPr>
        <w:ind w:firstLine="0"/>
        <w:rPr>
          <w:ins w:id="2775" w:author="Chen Heller" w:date="2023-01-02T16:22:00Z"/>
          <w:lang w:eastAsia="ja-JP" w:bidi="ar-SA"/>
          <w:rPrChange w:id="2776" w:author="Chen Heller" w:date="2023-01-03T10:18:00Z">
            <w:rPr>
              <w:ins w:id="2777" w:author="Chen Heller" w:date="2023-01-02T16:22:00Z"/>
            </w:rPr>
          </w:rPrChange>
        </w:rPr>
        <w:pPrChange w:id="2778" w:author="Chen Heller" w:date="2023-02-05T11:24:00Z">
          <w:pPr>
            <w:numPr>
              <w:numId w:val="21"/>
            </w:numPr>
            <w:tabs>
              <w:tab w:val="num" w:pos="720"/>
            </w:tabs>
            <w:ind w:left="720" w:hanging="360"/>
          </w:pPr>
        </w:pPrChange>
      </w:pPr>
      <w:ins w:id="2779" w:author="Chen Heller" w:date="2023-02-05T11:31:00Z">
        <w:r w:rsidRPr="00D03020">
          <w:rPr>
            <w:lang w:eastAsia="ja-JP" w:bidi="ar-SA"/>
          </w:rPr>
          <w:t xml:space="preserve">This study was </w:t>
        </w:r>
      </w:ins>
      <w:ins w:id="2780" w:author="Chen Heller" w:date="2023-02-05T11:37:00Z">
        <w:r w:rsidR="009D1872">
          <w:rPr>
            <w:lang w:eastAsia="ja-JP" w:bidi="ar-SA"/>
          </w:rPr>
          <w:t>conducted</w:t>
        </w:r>
      </w:ins>
      <w:ins w:id="2781" w:author="Chen Heller" w:date="2023-02-05T11:31:00Z">
        <w:r w:rsidRPr="00D03020">
          <w:rPr>
            <w:lang w:eastAsia="ja-JP" w:bidi="ar-SA"/>
          </w:rPr>
          <w:t xml:space="preserve"> in </w:t>
        </w:r>
      </w:ins>
      <w:ins w:id="2782" w:author="Chen Heller" w:date="2023-02-05T11:32:00Z">
        <w:r>
          <w:rPr>
            <w:lang w:eastAsia="ja-JP" w:bidi="ar-SA"/>
          </w:rPr>
          <w:t xml:space="preserve">accordance </w:t>
        </w:r>
      </w:ins>
      <w:ins w:id="2783" w:author="Chen Heller" w:date="2023-02-05T11:31:00Z">
        <w:r w:rsidRPr="00D03020">
          <w:rPr>
            <w:lang w:eastAsia="ja-JP" w:bidi="ar-SA"/>
          </w:rPr>
          <w:t xml:space="preserve">with the principles of the Declaration of Helsinki. Approval was granted by the Ethics Committee of </w:t>
        </w:r>
      </w:ins>
      <w:ins w:id="2784" w:author="Chen Heller" w:date="2023-02-05T11:32:00Z">
        <w:r>
          <w:rPr>
            <w:lang w:eastAsia="ja-JP" w:bidi="ar-SA"/>
          </w:rPr>
          <w:t>Tel Aviv University (</w:t>
        </w:r>
      </w:ins>
      <w:ins w:id="2785" w:author="Chen Heller" w:date="2023-02-05T11:36:00Z">
        <w:r w:rsidR="009D1872">
          <w:rPr>
            <w:lang w:eastAsia="ja-JP" w:bidi="ar-SA"/>
          </w:rPr>
          <w:t xml:space="preserve">02/01/2022, </w:t>
        </w:r>
      </w:ins>
      <w:ins w:id="2786"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787" w:author="Chen Heller" w:date="2023-01-03T10:37:00Z"/>
        </w:rPr>
      </w:pPr>
      <w:ins w:id="2788" w:author="Chen Heller" w:date="2023-01-02T16:22:00Z">
        <w:r w:rsidRPr="00D0536B">
          <w:t xml:space="preserve">Consent to </w:t>
        </w:r>
        <w:proofErr w:type="gramStart"/>
        <w:r w:rsidRPr="00D0536B">
          <w:t>participate</w:t>
        </w:r>
      </w:ins>
      <w:proofErr w:type="gramEnd"/>
    </w:p>
    <w:p w14:paraId="58CB061D" w14:textId="4F69637F" w:rsidR="00D6696D" w:rsidRPr="00D6696D" w:rsidRDefault="00455856">
      <w:pPr>
        <w:ind w:firstLine="0"/>
        <w:rPr>
          <w:ins w:id="2789" w:author="Chen Heller" w:date="2023-01-02T16:22:00Z"/>
          <w:lang w:eastAsia="ja-JP" w:bidi="ar-SA"/>
          <w:rPrChange w:id="2790" w:author="Chen Heller" w:date="2023-01-03T10:37:00Z">
            <w:rPr>
              <w:ins w:id="2791" w:author="Chen Heller" w:date="2023-01-02T16:22:00Z"/>
            </w:rPr>
          </w:rPrChange>
        </w:rPr>
        <w:pPrChange w:id="2792" w:author="Chen Heller" w:date="2023-02-05T11:24:00Z">
          <w:pPr>
            <w:numPr>
              <w:numId w:val="21"/>
            </w:numPr>
            <w:tabs>
              <w:tab w:val="num" w:pos="720"/>
            </w:tabs>
            <w:ind w:left="720" w:hanging="360"/>
          </w:pPr>
        </w:pPrChange>
      </w:pPr>
      <w:ins w:id="2793"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794" w:author="Chen Heller" w:date="2023-02-05T11:47:00Z"/>
        </w:rPr>
      </w:pPr>
      <w:ins w:id="2795" w:author="Chen Heller" w:date="2023-01-02T16:22:00Z">
        <w:r w:rsidRPr="00D0536B">
          <w:t>Consent for publication </w:t>
        </w:r>
      </w:ins>
    </w:p>
    <w:p w14:paraId="5FBA272B" w14:textId="58E7D28F" w:rsidR="00455856" w:rsidRPr="00455856" w:rsidRDefault="006B1D99">
      <w:pPr>
        <w:ind w:firstLine="0"/>
        <w:rPr>
          <w:ins w:id="2796" w:author="Chen Heller" w:date="2023-01-02T16:22:00Z"/>
          <w:lang w:eastAsia="ja-JP" w:bidi="ar-SA"/>
          <w:rPrChange w:id="2797" w:author="Chen Heller" w:date="2023-02-05T11:47:00Z">
            <w:rPr>
              <w:ins w:id="2798" w:author="Chen Heller" w:date="2023-01-02T16:22:00Z"/>
            </w:rPr>
          </w:rPrChange>
        </w:rPr>
        <w:pPrChange w:id="2799" w:author="Chen Heller" w:date="2023-02-05T11:47:00Z">
          <w:pPr>
            <w:numPr>
              <w:numId w:val="21"/>
            </w:numPr>
            <w:tabs>
              <w:tab w:val="num" w:pos="720"/>
            </w:tabs>
            <w:ind w:left="720" w:hanging="360"/>
          </w:pPr>
        </w:pPrChange>
      </w:pPr>
      <w:ins w:id="2800" w:author="Chen Heller" w:date="2023-02-05T11:48:00Z">
        <w:r>
          <w:rPr>
            <w:lang w:eastAsia="ja-JP" w:bidi="ar-SA"/>
          </w:rPr>
          <w:t>Informed consent to publish their data was received from each of the participants.</w:t>
        </w:r>
      </w:ins>
    </w:p>
    <w:p w14:paraId="1463CDFE" w14:textId="1635ED7F" w:rsidR="00D0536B" w:rsidRDefault="00D0536B" w:rsidP="00D0536B">
      <w:pPr>
        <w:pStyle w:val="Heading3"/>
        <w:rPr>
          <w:ins w:id="2801" w:author="Chen Heller" w:date="2023-01-02T17:51:00Z"/>
        </w:rPr>
      </w:pPr>
      <w:ins w:id="2802" w:author="Chen Heller" w:date="2023-01-02T16:22:00Z">
        <w:r w:rsidRPr="00D0536B">
          <w:t>Availability of data and materials</w:t>
        </w:r>
      </w:ins>
    </w:p>
    <w:p w14:paraId="3E7D2198" w14:textId="68E00A75" w:rsidR="00C14F71" w:rsidRDefault="001D27FA" w:rsidP="00903A61">
      <w:pPr>
        <w:ind w:firstLine="0"/>
        <w:rPr>
          <w:ins w:id="2803" w:author="Chen Heller" w:date="2023-02-05T12:31:00Z"/>
          <w:lang w:eastAsia="ja-JP" w:bidi="ar-SA"/>
        </w:rPr>
      </w:pPr>
      <w:ins w:id="2804" w:author="Chen Heller" w:date="2023-02-12T11:51:00Z">
        <w:r>
          <w:rPr>
            <w:lang w:eastAsia="ja-JP" w:bidi="ar-SA"/>
          </w:rPr>
          <w:t>This study was preregistered</w:t>
        </w:r>
      </w:ins>
      <w:ins w:id="2805"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806" w:author="Chen Heller" w:date="2023-02-12T11:50:00Z">
        <w:r>
          <w:rPr>
            <w:lang w:eastAsia="ja-JP" w:bidi="ar-SA"/>
          </w:rPr>
          <w:t xml:space="preserve">materials </w:t>
        </w:r>
      </w:ins>
      <w:ins w:id="2807" w:author="Chen Heller" w:date="2023-02-12T11:52:00Z">
        <w:r w:rsidR="00903A61">
          <w:rPr>
            <w:lang w:eastAsia="ja-JP" w:bidi="ar-SA"/>
          </w:rPr>
          <w:t xml:space="preserve">and </w:t>
        </w:r>
      </w:ins>
      <w:ins w:id="2808" w:author="Chen Heller" w:date="2023-02-12T11:50:00Z">
        <w:r>
          <w:rPr>
            <w:lang w:eastAsia="ja-JP" w:bidi="ar-SA"/>
          </w:rPr>
          <w:t xml:space="preserve">data </w:t>
        </w:r>
      </w:ins>
      <w:ins w:id="2809" w:author="Chen Heller" w:date="2023-02-12T11:51:00Z">
        <w:r>
          <w:rPr>
            <w:lang w:eastAsia="ja-JP" w:bidi="ar-SA"/>
          </w:rPr>
          <w:t>are available</w:t>
        </w:r>
      </w:ins>
      <w:ins w:id="2810" w:author="Chen Heller" w:date="2023-01-02T17:51:00Z">
        <w:r w:rsidR="003660D1">
          <w:rPr>
            <w:lang w:eastAsia="ja-JP" w:bidi="ar-SA"/>
          </w:rPr>
          <w:t xml:space="preserve"> in the </w:t>
        </w:r>
      </w:ins>
      <w:ins w:id="2811" w:author="Chen Heller" w:date="2023-02-05T12:20:00Z">
        <w:r w:rsidR="00FD5493">
          <w:rPr>
            <w:rFonts w:hint="cs"/>
            <w:lang w:eastAsia="ja-JP" w:bidi="ar-SA"/>
          </w:rPr>
          <w:t>G</w:t>
        </w:r>
        <w:r w:rsidR="00FD5493">
          <w:rPr>
            <w:lang w:eastAsia="ja-JP"/>
          </w:rPr>
          <w:t>itHub</w:t>
        </w:r>
      </w:ins>
      <w:ins w:id="2812" w:author="Chen Heller" w:date="2023-01-02T17:51:00Z">
        <w:r w:rsidR="003660D1">
          <w:rPr>
            <w:lang w:eastAsia="ja-JP" w:bidi="ar-SA"/>
          </w:rPr>
          <w:t xml:space="preserve"> repository, [</w:t>
        </w:r>
      </w:ins>
      <w:commentRangeStart w:id="2813"/>
      <w:ins w:id="2814" w:author="Chen Heller" w:date="2023-02-12T11:48:00Z">
        <w:r w:rsidR="00386720">
          <w:rPr>
            <w:lang w:eastAsia="ja-JP" w:bidi="ar-SA"/>
          </w:rPr>
          <w:t>ref</w:t>
        </w:r>
        <w:commentRangeEnd w:id="2813"/>
        <w:r w:rsidR="00386720">
          <w:rPr>
            <w:rStyle w:val="CommentReference"/>
          </w:rPr>
          <w:commentReference w:id="2813"/>
        </w:r>
      </w:ins>
      <w:ins w:id="2815" w:author="Chen Heller" w:date="2023-01-02T17:51:00Z">
        <w:r w:rsidR="003660D1">
          <w:rPr>
            <w:lang w:eastAsia="ja-JP" w:bidi="ar-SA"/>
          </w:rPr>
          <w:t>]</w:t>
        </w:r>
      </w:ins>
      <w:ins w:id="2816" w:author="Chen Heller" w:date="2023-02-12T11:51:00Z">
        <w:r>
          <w:rPr>
            <w:lang w:eastAsia="ja-JP" w:bidi="ar-SA"/>
          </w:rPr>
          <w:t>.</w:t>
        </w:r>
      </w:ins>
    </w:p>
    <w:p w14:paraId="53E234F5" w14:textId="19E3346E" w:rsidR="00D0536B" w:rsidRDefault="00D0536B" w:rsidP="006E10C7">
      <w:pPr>
        <w:pStyle w:val="Heading3"/>
        <w:rPr>
          <w:ins w:id="2817" w:author="Chen Heller" w:date="2023-02-05T12:34:00Z"/>
        </w:rPr>
      </w:pPr>
      <w:ins w:id="2818" w:author="Chen Heller" w:date="2023-01-02T16:22:00Z">
        <w:r w:rsidRPr="00D0536B">
          <w:t>Code availability</w:t>
        </w:r>
      </w:ins>
    </w:p>
    <w:p w14:paraId="281670E0" w14:textId="445D88B1" w:rsidR="00D0536B" w:rsidRDefault="006E10C7">
      <w:pPr>
        <w:ind w:firstLine="0"/>
        <w:rPr>
          <w:ins w:id="2819" w:author="Chen Heller" w:date="2023-01-02T17:34:00Z"/>
        </w:rPr>
        <w:pPrChange w:id="2820" w:author="Chen Heller" w:date="2023-02-12T11:40:00Z">
          <w:pPr>
            <w:pStyle w:val="Heading3"/>
          </w:pPr>
        </w:pPrChange>
      </w:pPr>
      <w:ins w:id="2821" w:author="Chen Heller" w:date="2023-02-05T12:34:00Z">
        <w:r>
          <w:rPr>
            <w:lang w:eastAsia="ja-JP" w:bidi="ar-SA"/>
          </w:rPr>
          <w:t xml:space="preserve">All </w:t>
        </w:r>
      </w:ins>
      <w:ins w:id="2822"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823" w:author="Chen Heller" w:date="2023-01-02T17:34:00Z"/>
        </w:rPr>
        <w:pPrChange w:id="2824" w:author="Chen Heller" w:date="2023-01-02T17:34:00Z">
          <w:pPr/>
        </w:pPrChange>
      </w:pPr>
      <w:ins w:id="2825" w:author="Chen Heller" w:date="2023-01-02T17:34:00Z">
        <w:r w:rsidRPr="001A0D6C">
          <w:t>Acknowledgments</w:t>
        </w:r>
      </w:ins>
    </w:p>
    <w:p w14:paraId="7D6E2859" w14:textId="352F4CE3" w:rsidR="00D802FC" w:rsidRDefault="00CC0BF4">
      <w:pPr>
        <w:ind w:firstLine="0"/>
        <w:rPr>
          <w:ins w:id="2826" w:author="Chen Heller" w:date="2023-03-14T09:29:00Z"/>
        </w:rPr>
      </w:pPr>
      <w:ins w:id="2827" w:author="Chen Heller" w:date="2023-03-14T09:32:00Z">
        <w:r>
          <w:lastRenderedPageBreak/>
          <w:t xml:space="preserve">We note that </w:t>
        </w:r>
      </w:ins>
      <w:ins w:id="2828" w:author="Chen Heller" w:date="2023-02-12T11:03:00Z">
        <w:r w:rsidR="00050B7D" w:rsidRPr="00050B7D">
          <w:t>L.M. is CIFAR Tanenbaum Fellow in the Brain, Mind, and Consciousness program</w:t>
        </w:r>
      </w:ins>
      <w:ins w:id="2829" w:author="Chen Heller" w:date="2023-02-12T11:04:00Z">
        <w:r w:rsidR="00050B7D">
          <w:t>.</w:t>
        </w:r>
      </w:ins>
      <w:ins w:id="2830" w:author="Chen Heller" w:date="2023-03-14T09:31:00Z">
        <w:r w:rsidR="008C60DA">
          <w:t xml:space="preserve"> </w:t>
        </w:r>
      </w:ins>
      <w:ins w:id="2831" w:author="Chen Heller" w:date="2023-03-14T09:41:00Z">
        <w:r w:rsidR="001D0F0B">
          <w:t>Additionally, w</w:t>
        </w:r>
      </w:ins>
      <w:ins w:id="2832" w:author="Chen Heller" w:date="2023-02-12T11:04:00Z">
        <w:r w:rsidR="00050B7D">
          <w:t>e would like to thank</w:t>
        </w:r>
      </w:ins>
      <w:ins w:id="2833" w:author="Chen Heller" w:date="2023-02-12T11:05:00Z">
        <w:r w:rsidR="00F81E80">
          <w:t xml:space="preserve"> Prof.</w:t>
        </w:r>
      </w:ins>
      <w:ins w:id="2834" w:author="Chen Heller" w:date="2023-02-12T11:04:00Z">
        <w:r w:rsidR="00050B7D">
          <w:t xml:space="preserve"> </w:t>
        </w:r>
        <w:r w:rsidR="00F81E80">
          <w:t xml:space="preserve">Jason </w:t>
        </w:r>
      </w:ins>
      <w:ins w:id="2835" w:author="Chen Heller" w:date="2023-02-12T11:05:00Z">
        <w:r w:rsidR="00F81E80">
          <w:t xml:space="preserve">Friedman and Dr. </w:t>
        </w:r>
        <w:proofErr w:type="spellStart"/>
        <w:r w:rsidR="00F81E80">
          <w:t>Dror</w:t>
        </w:r>
        <w:proofErr w:type="spellEnd"/>
        <w:r w:rsidR="00F81E80">
          <w:t xml:space="preserve"> </w:t>
        </w:r>
        <w:proofErr w:type="spellStart"/>
        <w:r w:rsidR="00F81E80">
          <w:t>Dotan</w:t>
        </w:r>
        <w:proofErr w:type="spellEnd"/>
        <w:r w:rsidR="00F81E80">
          <w:t xml:space="preserve"> for their </w:t>
        </w:r>
      </w:ins>
      <w:ins w:id="2836" w:author="Chen Heller" w:date="2023-02-12T11:39:00Z">
        <w:r w:rsidR="00707AB2">
          <w:t xml:space="preserve">valuable </w:t>
        </w:r>
      </w:ins>
      <w:ins w:id="2837" w:author="Chen Heller" w:date="2023-02-12T11:05:00Z">
        <w:r w:rsidR="005D2C62">
          <w:t xml:space="preserve">insights </w:t>
        </w:r>
      </w:ins>
      <w:ins w:id="2838" w:author="Chen Heller" w:date="2023-02-12T11:06:00Z">
        <w:r w:rsidR="005D2C62">
          <w:t xml:space="preserve">and professional </w:t>
        </w:r>
      </w:ins>
      <w:ins w:id="2839" w:author="Chen Heller" w:date="2023-03-02T15:19:00Z">
        <w:r w:rsidR="00C22586">
          <w:t>advice</w:t>
        </w:r>
      </w:ins>
      <w:ins w:id="2840" w:author="Chen Heller" w:date="2023-02-12T11:06:00Z">
        <w:r w:rsidR="005D2C62">
          <w:t xml:space="preserve"> </w:t>
        </w:r>
      </w:ins>
      <w:ins w:id="2841" w:author="Chen Heller" w:date="2023-02-12T11:39:00Z">
        <w:r w:rsidR="00707AB2">
          <w:t>in</w:t>
        </w:r>
      </w:ins>
      <w:ins w:id="2842" w:author="Chen Heller" w:date="2023-02-12T11:12:00Z">
        <w:r w:rsidR="00870E4E">
          <w:t xml:space="preserve"> analyzing the acquired data</w:t>
        </w:r>
      </w:ins>
      <w:ins w:id="2843" w:author="Chen Heller" w:date="2023-02-12T11:35:00Z">
        <w:r w:rsidR="006A4212">
          <w:t xml:space="preserve">. </w:t>
        </w:r>
      </w:ins>
      <w:ins w:id="2844" w:author="Chen Heller" w:date="2023-02-12T11:38:00Z">
        <w:r w:rsidR="00A10B90">
          <w:t>Additionally</w:t>
        </w:r>
      </w:ins>
      <w:ins w:id="2845" w:author="Chen Heller" w:date="2023-02-12T11:39:00Z">
        <w:r w:rsidR="00707AB2">
          <w:t>,</w:t>
        </w:r>
      </w:ins>
      <w:ins w:id="2846" w:author="Chen Heller" w:date="2023-02-12T11:38:00Z">
        <w:r w:rsidR="00A10B90">
          <w:t xml:space="preserve"> we express our appreciation to </w:t>
        </w:r>
      </w:ins>
      <w:ins w:id="2847" w:author="Chen Heller" w:date="2023-02-12T11:06:00Z">
        <w:r w:rsidR="005D2C62">
          <w:t xml:space="preserve">Uri </w:t>
        </w:r>
      </w:ins>
      <w:proofErr w:type="spellStart"/>
      <w:ins w:id="2848" w:author="Chen Heller" w:date="2023-02-12T11:07:00Z">
        <w:r w:rsidR="005D2C62">
          <w:t>Kor</w:t>
        </w:r>
        <w:r w:rsidR="00D63322">
          <w:t>isky</w:t>
        </w:r>
        <w:proofErr w:type="spellEnd"/>
        <w:r w:rsidR="00D63322">
          <w:t xml:space="preserve"> </w:t>
        </w:r>
      </w:ins>
      <w:ins w:id="2849" w:author="Chen Heller" w:date="2023-02-12T11:10:00Z">
        <w:r w:rsidR="00306C0B">
          <w:t>for</w:t>
        </w:r>
      </w:ins>
      <w:ins w:id="2850" w:author="Chen Heller" w:date="2023-02-12T11:07:00Z">
        <w:r w:rsidR="00D63322">
          <w:t xml:space="preserve"> </w:t>
        </w:r>
      </w:ins>
      <w:ins w:id="2851" w:author="Chen Heller" w:date="2023-02-12T11:08:00Z">
        <w:r w:rsidR="00D63322">
          <w:t>guidance</w:t>
        </w:r>
      </w:ins>
      <w:ins w:id="2852" w:author="Chen Heller" w:date="2023-02-12T11:13:00Z">
        <w:r w:rsidR="00091DD4">
          <w:t xml:space="preserve"> and troubleshooting</w:t>
        </w:r>
        <w:r w:rsidR="00707007">
          <w:t xml:space="preserve"> when implementing</w:t>
        </w:r>
      </w:ins>
      <w:ins w:id="2853" w:author="Chen Heller" w:date="2023-02-12T11:10:00Z">
        <w:r w:rsidR="00306C0B">
          <w:t xml:space="preserve"> the </w:t>
        </w:r>
      </w:ins>
      <w:proofErr w:type="spellStart"/>
      <w:ins w:id="2854" w:author="Chen Heller" w:date="2023-02-12T11:11:00Z">
        <w:r w:rsidR="00306C0B" w:rsidRPr="007846C7">
          <w:t>OptiTrack</w:t>
        </w:r>
        <w:proofErr w:type="spellEnd"/>
        <w:r w:rsidR="00306C0B">
          <w:t xml:space="preserve"> </w:t>
        </w:r>
      </w:ins>
      <w:ins w:id="2855" w:author="Chen Heller" w:date="2023-02-12T11:08:00Z">
        <w:r w:rsidR="00D63322">
          <w:t>motion tracking system</w:t>
        </w:r>
      </w:ins>
      <w:ins w:id="2856" w:author="Chen Heller" w:date="2023-02-12T11:36:00Z">
        <w:r w:rsidR="006A4212">
          <w:t xml:space="preserve"> and </w:t>
        </w:r>
      </w:ins>
      <w:ins w:id="2857" w:author="Chen Heller" w:date="2023-02-12T11:15:00Z">
        <w:r w:rsidR="00A64431">
          <w:t xml:space="preserve">Dr. </w:t>
        </w:r>
        <w:proofErr w:type="spellStart"/>
        <w:r w:rsidR="00A64431" w:rsidRPr="00A64431">
          <w:t>Mattan</w:t>
        </w:r>
        <w:proofErr w:type="spellEnd"/>
        <w:r w:rsidR="00A64431" w:rsidRPr="00A64431">
          <w:t xml:space="preserve"> S. Ben-</w:t>
        </w:r>
        <w:proofErr w:type="spellStart"/>
        <w:r w:rsidR="00A64431" w:rsidRPr="00A64431">
          <w:t>Shachar</w:t>
        </w:r>
        <w:proofErr w:type="spellEnd"/>
        <w:r w:rsidR="00A64431">
          <w:t xml:space="preserve"> for </w:t>
        </w:r>
      </w:ins>
      <w:ins w:id="2858" w:author="Chen Heller" w:date="2023-03-14T09:29:00Z">
        <w:r w:rsidR="00711CFE">
          <w:t xml:space="preserve">the </w:t>
        </w:r>
      </w:ins>
      <w:ins w:id="2859" w:author="Chen Heller" w:date="2023-02-12T11:16:00Z">
        <w:r w:rsidR="002C4F93">
          <w:t>statistical consultation.</w:t>
        </w:r>
      </w:ins>
    </w:p>
    <w:p w14:paraId="3E00D6F3" w14:textId="4D6E6142" w:rsidR="00711CFE" w:rsidRPr="006859A6" w:rsidRDefault="00711CFE">
      <w:pPr>
        <w:ind w:firstLine="0"/>
        <w:rPr>
          <w:ins w:id="2860" w:author="Chen Heller" w:date="2023-01-02T16:22:00Z"/>
        </w:rPr>
        <w:pPrChange w:id="2861" w:author="Chen Heller" w:date="2023-02-12T11:52:00Z">
          <w:pPr>
            <w:numPr>
              <w:numId w:val="21"/>
            </w:numPr>
            <w:tabs>
              <w:tab w:val="num" w:pos="720"/>
            </w:tabs>
            <w:ind w:left="720" w:hanging="360"/>
          </w:pPr>
        </w:pPrChange>
      </w:pPr>
      <w:ins w:id="2862" w:author="Chen Heller" w:date="2023-03-14T09:29:00Z">
        <w:r>
          <w:t>F</w:t>
        </w:r>
      </w:ins>
      <w:ins w:id="2863" w:author="Chen Heller" w:date="2023-03-14T09:30:00Z">
        <w:r>
          <w:t>inally</w:t>
        </w:r>
      </w:ins>
      <w:ins w:id="2864" w:author="Chen Heller" w:date="2023-03-14T09:32:00Z">
        <w:r w:rsidR="00CC0BF4">
          <w:t xml:space="preserve">, we </w:t>
        </w:r>
      </w:ins>
      <w:ins w:id="2865" w:author="Chen Heller" w:date="2023-03-14T09:33:00Z">
        <w:r w:rsidR="00CC0BF4">
          <w:t xml:space="preserve">would like to acknowledge the </w:t>
        </w:r>
      </w:ins>
      <w:ins w:id="2866" w:author="Chen Heller" w:date="2023-03-14T09:43:00Z">
        <w:r w:rsidR="0031542F">
          <w:t>codes we used to produce our graphs</w:t>
        </w:r>
      </w:ins>
      <w:ins w:id="2867" w:author="Chen Heller" w:date="2023-03-14T09:48:00Z">
        <w:r w:rsidR="00674981">
          <w:t xml:space="preserve"> and perform certain computations</w:t>
        </w:r>
      </w:ins>
      <w:ins w:id="2868" w:author="Chen Heller" w:date="2023-03-14T09:43:00Z">
        <w:r w:rsidR="0031542F">
          <w:t xml:space="preserve">; We </w:t>
        </w:r>
      </w:ins>
      <w:ins w:id="2869" w:author="Chen Heller" w:date="2023-03-14T11:03:00Z">
        <w:r w:rsidR="0061196C">
          <w:t>applied</w:t>
        </w:r>
      </w:ins>
      <w:ins w:id="2870" w:author="Chen Heller" w:date="2023-03-14T09:43:00Z">
        <w:r w:rsidR="0031542F">
          <w:t xml:space="preserve"> </w:t>
        </w:r>
      </w:ins>
      <w:ins w:id="2871" w:author="Chen Heller" w:date="2023-03-14T10:02:00Z">
        <w:r w:rsidR="002A3285">
          <w:t>"</w:t>
        </w:r>
      </w:ins>
      <w:proofErr w:type="spellStart"/>
      <w:ins w:id="2872" w:author="Chen Heller" w:date="2023-03-14T09:43:00Z">
        <w:r w:rsidR="0031542F">
          <w:t>stdshade</w:t>
        </w:r>
      </w:ins>
      <w:proofErr w:type="spellEnd"/>
      <w:ins w:id="2873" w:author="Chen Heller" w:date="2023-03-14T10:02:00Z">
        <w:r w:rsidR="002A3285">
          <w:t>"</w:t>
        </w:r>
      </w:ins>
      <w:ins w:id="2874" w:author="Chen Heller" w:date="2023-03-14T10:03:00Z">
        <w:r w:rsidR="002A3285">
          <w:t xml:space="preserve"> </w:t>
        </w:r>
      </w:ins>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ins w:id="2875" w:author="Chen Heller" w:date="2023-03-14T10:11:00Z">
        <w:r w:rsidR="00723368">
          <w:t xml:space="preserve"> </w:t>
        </w:r>
      </w:ins>
      <w:ins w:id="2876" w:author="Chen Heller" w:date="2023-03-14T09:46:00Z">
        <w:r w:rsidR="002E39FB">
          <w:t>to plot</w:t>
        </w:r>
      </w:ins>
      <w:ins w:id="2877" w:author="Chen Heller" w:date="2023-03-14T09:47:00Z">
        <w:r w:rsidR="002E39FB">
          <w:t xml:space="preserve"> the SE around our trajectories in </w:t>
        </w:r>
      </w:ins>
      <w:ins w:id="2878" w:author="Chen Heller" w:date="2023-03-14T10:56:00Z">
        <w:r w:rsidR="00BA4EED" w:rsidRPr="00BA4EED">
          <w:fldChar w:fldCharType="begin"/>
        </w:r>
        <w:r w:rsidR="00BA4EED" w:rsidRPr="00BA4EED">
          <w:instrText xml:space="preserve"> REF _Ref129683805 \h </w:instrText>
        </w:r>
      </w:ins>
      <w:r w:rsidR="00BA4EED" w:rsidRPr="00BA4EED">
        <w:rPr>
          <w:rPrChange w:id="2879" w:author="Chen Heller" w:date="2023-03-14T10:56:00Z">
            <w:rPr>
              <w:b/>
              <w:bCs/>
            </w:rPr>
          </w:rPrChange>
        </w:rPr>
        <w:instrText xml:space="preserve"> \* MERGEFORMAT </w:instrText>
      </w:r>
      <w:r w:rsidR="00BA4EED" w:rsidRPr="00BA4EED">
        <w:fldChar w:fldCharType="separate"/>
      </w:r>
      <w:ins w:id="2880" w:author="Chen Heller" w:date="2023-03-14T10:56:00Z">
        <w:r w:rsidR="00BA4EED" w:rsidRPr="00BA4EED">
          <w:t xml:space="preserve">Figure </w:t>
        </w:r>
        <w:r w:rsidR="00BA4EED" w:rsidRPr="00BA4EED">
          <w:rPr>
            <w:noProof/>
            <w:rPrChange w:id="2881" w:author="Chen Heller" w:date="2023-03-14T10:56:00Z">
              <w:rPr>
                <w:b/>
                <w:bCs/>
                <w:noProof/>
              </w:rPr>
            </w:rPrChange>
          </w:rPr>
          <w:t>3</w:t>
        </w:r>
        <w:r w:rsidR="00BA4EED" w:rsidRPr="00BA4EED">
          <w:fldChar w:fldCharType="end"/>
        </w:r>
      </w:ins>
      <w:ins w:id="2882" w:author="Chen Heller" w:date="2023-03-14T09:47:00Z">
        <w:r w:rsidR="002E39FB">
          <w:t xml:space="preserve"> and </w:t>
        </w:r>
      </w:ins>
      <w:ins w:id="2883" w:author="Chen Heller" w:date="2023-03-14T10:56:00Z">
        <w:r w:rsidR="00BA4EED" w:rsidRPr="00BA4EED">
          <w:fldChar w:fldCharType="begin"/>
        </w:r>
        <w:r w:rsidR="00BA4EED" w:rsidRPr="00BA4EED">
          <w:instrText xml:space="preserve"> REF _Ref129683835 \h </w:instrText>
        </w:r>
      </w:ins>
      <w:r w:rsidR="00BA4EED" w:rsidRPr="00BA4EED">
        <w:rPr>
          <w:rPrChange w:id="2884" w:author="Chen Heller" w:date="2023-03-14T10:57:00Z">
            <w:rPr>
              <w:b/>
              <w:bCs/>
            </w:rPr>
          </w:rPrChange>
        </w:rPr>
        <w:instrText xml:space="preserve"> \* MERGEFORMAT </w:instrText>
      </w:r>
      <w:r w:rsidR="00BA4EED" w:rsidRPr="00BA4EED">
        <w:fldChar w:fldCharType="separate"/>
      </w:r>
      <w:ins w:id="2885" w:author="Chen Heller" w:date="2023-03-14T10:56:00Z">
        <w:r w:rsidR="00BA4EED" w:rsidRPr="00BA4EED">
          <w:t xml:space="preserve">Figure </w:t>
        </w:r>
        <w:r w:rsidR="00BA4EED" w:rsidRPr="00BA4EED">
          <w:rPr>
            <w:noProof/>
            <w:rPrChange w:id="2886" w:author="Chen Heller" w:date="2023-03-14T10:57:00Z">
              <w:rPr>
                <w:b/>
                <w:bCs/>
                <w:noProof/>
              </w:rPr>
            </w:rPrChange>
          </w:rPr>
          <w:t>4</w:t>
        </w:r>
        <w:r w:rsidR="00BA4EED" w:rsidRPr="00BA4EED">
          <w:fldChar w:fldCharType="end"/>
        </w:r>
        <w:r w:rsidR="00BA4EED">
          <w:t xml:space="preserve"> </w:t>
        </w:r>
      </w:ins>
      <w:ins w:id="2887" w:author="Chen Heller" w:date="2023-03-14T09:47:00Z">
        <w:r w:rsidR="002E39FB">
          <w:t xml:space="preserve">and </w:t>
        </w:r>
      </w:ins>
      <w:ins w:id="2888" w:author="Chen Heller" w:date="2023-03-14T10:02:00Z">
        <w:r w:rsidR="002A3285">
          <w:t>"</w:t>
        </w:r>
      </w:ins>
      <w:proofErr w:type="spellStart"/>
      <w:ins w:id="2889" w:author="Chen Heller" w:date="2023-03-14T09:43:00Z">
        <w:r w:rsidR="001123EE">
          <w:t>plotSpread</w:t>
        </w:r>
      </w:ins>
      <w:proofErr w:type="spellEnd"/>
      <w:ins w:id="2890" w:author="Chen Heller" w:date="2023-03-14T10:02:00Z">
        <w:r w:rsidR="002A3285">
          <w:t>"</w:t>
        </w:r>
      </w:ins>
      <w:ins w:id="2891" w:author="Chen Heller" w:date="2023-03-14T10:45:00Z">
        <w:r w:rsidR="00736523">
          <w:t xml:space="preserve"> </w:t>
        </w:r>
      </w:ins>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ins w:id="2892" w:author="Chen Heller" w:date="2023-03-14T09:44:00Z">
        <w:r w:rsidR="001123EE">
          <w:t xml:space="preserve"> to produce </w:t>
        </w:r>
      </w:ins>
      <w:ins w:id="2893" w:author="Chen Heller" w:date="2023-03-14T09:47:00Z">
        <w:r w:rsidR="002E39FB">
          <w:t xml:space="preserve">the averages distribution in </w:t>
        </w:r>
      </w:ins>
      <w:ins w:id="2894" w:author="Chen Heller" w:date="2023-03-14T10:57:00Z">
        <w:r w:rsidR="00BA4EED" w:rsidRPr="00BA4EED">
          <w:fldChar w:fldCharType="begin"/>
        </w:r>
        <w:r w:rsidR="00BA4EED" w:rsidRPr="00BA4EED">
          <w:instrText xml:space="preserve"> REF _Ref129683805 \h </w:instrText>
        </w:r>
      </w:ins>
      <w:r w:rsidR="00BA4EED" w:rsidRPr="00BA4EED">
        <w:rPr>
          <w:rPrChange w:id="2895" w:author="Chen Heller" w:date="2023-03-14T10:57:00Z">
            <w:rPr>
              <w:b/>
              <w:bCs/>
            </w:rPr>
          </w:rPrChange>
        </w:rPr>
        <w:instrText xml:space="preserve"> \* MERGEFORMAT </w:instrText>
      </w:r>
      <w:r w:rsidR="00BA4EED" w:rsidRPr="00BA4EED">
        <w:fldChar w:fldCharType="separate"/>
      </w:r>
      <w:ins w:id="2896" w:author="Chen Heller" w:date="2023-03-14T10:57:00Z">
        <w:r w:rsidR="00BA4EED" w:rsidRPr="00BA4EED">
          <w:t xml:space="preserve">Figure </w:t>
        </w:r>
        <w:r w:rsidR="00BA4EED" w:rsidRPr="00BA4EED">
          <w:rPr>
            <w:noProof/>
            <w:rPrChange w:id="2897" w:author="Chen Heller" w:date="2023-03-14T10:57:00Z">
              <w:rPr>
                <w:b/>
                <w:bCs/>
                <w:noProof/>
              </w:rPr>
            </w:rPrChange>
          </w:rPr>
          <w:t>3</w:t>
        </w:r>
        <w:r w:rsidR="00BA4EED" w:rsidRPr="00BA4EED">
          <w:fldChar w:fldCharType="end"/>
        </w:r>
      </w:ins>
      <w:ins w:id="2898" w:author="Chen Heller" w:date="2023-03-14T09:45:00Z">
        <w:r w:rsidR="0096520E" w:rsidRPr="00BA4EED">
          <w:t>.</w:t>
        </w:r>
      </w:ins>
      <w:ins w:id="2899" w:author="Chen Heller" w:date="2023-03-14T09:48:00Z">
        <w:r w:rsidR="00674981" w:rsidRPr="00BA4EED">
          <w:t xml:space="preserve"> </w:t>
        </w:r>
      </w:ins>
      <w:ins w:id="2900" w:author="Chen Heller" w:date="2023-03-14T09:51:00Z">
        <w:r w:rsidR="00C266D9" w:rsidRPr="00BA4EED">
          <w:t>"</w:t>
        </w:r>
        <w:proofErr w:type="spellStart"/>
        <w:r w:rsidR="00C266D9" w:rsidRPr="00BA4EED">
          <w:t>invprctile</w:t>
        </w:r>
        <w:proofErr w:type="spellEnd"/>
        <w:r w:rsidR="00C266D9" w:rsidRPr="00BA4EED">
          <w:t>"</w:t>
        </w:r>
      </w:ins>
      <w:ins w:id="2901" w:author="Chen Heller" w:date="2023-03-14T10:46:00Z">
        <w:r w:rsidR="0013653F" w:rsidRPr="00BA4EED">
          <w:t xml:space="preserve"> </w:t>
        </w:r>
      </w:ins>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ins w:id="2902" w:author="Chen Heller" w:date="2023-03-14T09:49:00Z">
        <w:r w:rsidR="00674981" w:rsidRPr="00BA4EED">
          <w:t xml:space="preserve"> was used </w:t>
        </w:r>
      </w:ins>
      <w:ins w:id="2903" w:author="Chen Heller" w:date="2023-03-14T09:52:00Z">
        <w:r w:rsidR="00C266D9" w:rsidRPr="00BA4EED">
          <w:t>to estimate the clusters' p-value</w:t>
        </w:r>
      </w:ins>
      <w:ins w:id="2904" w:author="Chen Heller" w:date="2023-03-14T10:58:00Z">
        <w:r w:rsidR="00185620">
          <w:t>, while</w:t>
        </w:r>
      </w:ins>
      <w:ins w:id="2905" w:author="Chen Heller" w:date="2023-03-14T09:59:00Z">
        <w:r w:rsidR="00E9043E" w:rsidRPr="00BA4EED">
          <w:t xml:space="preserve"> "</w:t>
        </w:r>
        <w:proofErr w:type="spellStart"/>
        <w:r w:rsidR="00E9043E" w:rsidRPr="00BA4EED">
          <w:t>myBinomTest</w:t>
        </w:r>
        <w:proofErr w:type="spellEnd"/>
        <w:r w:rsidR="00E9043E" w:rsidRPr="00BA4EED">
          <w:t>"</w:t>
        </w:r>
      </w:ins>
      <w:ins w:id="2906" w:author="Chen Heller" w:date="2023-03-14T10:47:00Z">
        <w:r w:rsidR="003D1665" w:rsidRPr="00BA4EED">
          <w:t xml:space="preserve"> </w:t>
        </w:r>
      </w:ins>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ins w:id="2907" w:author="Chen Heller" w:date="2023-03-14T09:59:00Z">
        <w:r w:rsidR="00E9043E">
          <w:t xml:space="preserve"> was used to </w:t>
        </w:r>
      </w:ins>
      <w:ins w:id="2908" w:author="Chen Heller" w:date="2023-03-14T10:00:00Z">
        <w:r w:rsidR="00E9043E">
          <w:t xml:space="preserve">test participant's </w:t>
        </w:r>
      </w:ins>
      <w:ins w:id="2909" w:author="Chen Heller" w:date="2023-03-14T10:02:00Z">
        <w:r w:rsidR="00017FCA">
          <w:t xml:space="preserve">performance in the main task and the </w:t>
        </w:r>
      </w:ins>
      <w:ins w:id="2910" w:author="Chen Heller" w:date="2023-03-14T10:00:00Z">
        <w:r w:rsidR="00E9043E">
          <w:t xml:space="preserve">objective awareness </w:t>
        </w:r>
      </w:ins>
      <w:ins w:id="2911" w:author="Chen Heller" w:date="2023-03-14T10:02:00Z">
        <w:r w:rsidR="00017FCA">
          <w:t>task.</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912" w:name="_Toc114485396"/>
      <w:r>
        <w:lastRenderedPageBreak/>
        <w:t>Supplementary materials</w:t>
      </w:r>
      <w:bookmarkEnd w:id="2912"/>
    </w:p>
    <w:p w14:paraId="760CDEBF" w14:textId="77777777" w:rsidR="00C95E59" w:rsidRPr="00C95E59" w:rsidRDefault="00C95E59" w:rsidP="00C95E59">
      <w:pPr>
        <w:rPr>
          <w:lang w:eastAsia="ja-JP" w:bidi="ar-SA"/>
        </w:rPr>
      </w:pPr>
    </w:p>
    <w:p w14:paraId="4224BA5D" w14:textId="2AF9FDE1" w:rsidR="005B74BC" w:rsidRDefault="005B74BC" w:rsidP="00422967">
      <w:pPr>
        <w:keepNext/>
        <w:ind w:firstLine="0"/>
        <w:rPr>
          <w:ins w:id="2913" w:author="Chen Heller" w:date="2023-01-16T12:19:00Z"/>
        </w:rPr>
      </w:pPr>
      <w:del w:id="2914" w:author="Chen Heller" w:date="2023-01-16T11:39:00Z">
        <w:r w:rsidRPr="005B74BC" w:rsidDel="00262ED5">
          <w:rPr>
            <w:noProof/>
            <w:lang w:eastAsia="ja-JP" w:bidi="ar-SA"/>
          </w:rPr>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p>
    <w:p w14:paraId="2164AC59" w14:textId="0FF559F1" w:rsidR="000E5FAD" w:rsidRPr="0041788E" w:rsidRDefault="000E5FAD">
      <w:pPr>
        <w:pStyle w:val="Caption"/>
        <w:keepNext/>
        <w:spacing w:line="480" w:lineRule="auto"/>
        <w:rPr>
          <w:ins w:id="2915" w:author="Chen Heller" w:date="2023-03-15T13:13:00Z"/>
          <w:b/>
          <w:bCs/>
          <w:i w:val="0"/>
          <w:iCs w:val="0"/>
          <w:sz w:val="24"/>
          <w:szCs w:val="20"/>
          <w:rPrChange w:id="2916" w:author="Chen Heller" w:date="2023-03-19T14:20:00Z">
            <w:rPr>
              <w:ins w:id="2917" w:author="Chen Heller" w:date="2023-03-15T13:13:00Z"/>
              <w:b/>
              <w:bCs/>
              <w:i w:val="0"/>
              <w:iCs w:val="0"/>
            </w:rPr>
          </w:rPrChange>
        </w:rPr>
        <w:pPrChange w:id="2918" w:author="Chen Heller" w:date="2023-03-15T13:17:00Z">
          <w:pPr>
            <w:pStyle w:val="Caption"/>
            <w:keepNext/>
          </w:pPr>
        </w:pPrChange>
      </w:pPr>
      <w:ins w:id="2919" w:author="Chen Heller" w:date="2023-03-15T13:13:00Z">
        <w:r w:rsidRPr="0041788E">
          <w:rPr>
            <w:b/>
            <w:bCs/>
            <w:i w:val="0"/>
            <w:iCs w:val="0"/>
            <w:sz w:val="24"/>
            <w:szCs w:val="20"/>
            <w:rPrChange w:id="2920" w:author="Chen Heller" w:date="2023-03-19T14:20:00Z">
              <w:rPr/>
            </w:rPrChange>
          </w:rPr>
          <w:t xml:space="preserve">Supplementary Figure </w:t>
        </w:r>
      </w:ins>
      <w:ins w:id="2921" w:author="Chen Heller" w:date="2023-03-19T14:18:00Z">
        <w:r w:rsidR="005A5815" w:rsidRPr="0041788E">
          <w:rPr>
            <w:b/>
            <w:bCs/>
            <w:i w:val="0"/>
            <w:iCs w:val="0"/>
            <w:sz w:val="24"/>
            <w:szCs w:val="20"/>
            <w:rPrChange w:id="2922" w:author="Chen Heller" w:date="2023-03-19T14:20:00Z">
              <w:rPr>
                <w:b/>
                <w:bCs/>
                <w:i w:val="0"/>
                <w:iCs w:val="0"/>
              </w:rPr>
            </w:rPrChange>
          </w:rPr>
          <w:fldChar w:fldCharType="begin"/>
        </w:r>
        <w:r w:rsidR="005A5815" w:rsidRPr="0041788E">
          <w:rPr>
            <w:b/>
            <w:bCs/>
            <w:i w:val="0"/>
            <w:iCs w:val="0"/>
            <w:sz w:val="24"/>
            <w:szCs w:val="20"/>
            <w:rPrChange w:id="2923" w:author="Chen Heller" w:date="2023-03-19T14:20:00Z">
              <w:rPr>
                <w:b/>
                <w:bCs/>
                <w:i w:val="0"/>
                <w:iCs w:val="0"/>
              </w:rPr>
            </w:rPrChange>
          </w:rPr>
          <w:instrText xml:space="preserve"> SEQ Supplementary_Figure \* ARABIC </w:instrText>
        </w:r>
      </w:ins>
      <w:r w:rsidR="005A5815" w:rsidRPr="0041788E">
        <w:rPr>
          <w:b/>
          <w:bCs/>
          <w:i w:val="0"/>
          <w:iCs w:val="0"/>
          <w:sz w:val="24"/>
          <w:szCs w:val="20"/>
          <w:rPrChange w:id="2924" w:author="Chen Heller" w:date="2023-03-19T14:20:00Z">
            <w:rPr>
              <w:b/>
              <w:bCs/>
              <w:i w:val="0"/>
              <w:iCs w:val="0"/>
            </w:rPr>
          </w:rPrChange>
        </w:rPr>
        <w:fldChar w:fldCharType="separate"/>
      </w:r>
      <w:ins w:id="2925" w:author="Chen Heller" w:date="2023-03-19T14:18:00Z">
        <w:r w:rsidR="005A5815" w:rsidRPr="0041788E">
          <w:rPr>
            <w:b/>
            <w:bCs/>
            <w:i w:val="0"/>
            <w:iCs w:val="0"/>
            <w:noProof/>
            <w:sz w:val="24"/>
            <w:szCs w:val="20"/>
            <w:rPrChange w:id="2926" w:author="Chen Heller" w:date="2023-03-19T14:20:00Z">
              <w:rPr>
                <w:b/>
                <w:bCs/>
                <w:i w:val="0"/>
                <w:iCs w:val="0"/>
                <w:noProof/>
              </w:rPr>
            </w:rPrChange>
          </w:rPr>
          <w:t>1</w:t>
        </w:r>
        <w:r w:rsidR="005A5815" w:rsidRPr="0041788E">
          <w:rPr>
            <w:b/>
            <w:bCs/>
            <w:i w:val="0"/>
            <w:iCs w:val="0"/>
            <w:sz w:val="24"/>
            <w:szCs w:val="20"/>
            <w:rPrChange w:id="2927" w:author="Chen Heller" w:date="2023-03-19T14:20:00Z">
              <w:rPr>
                <w:b/>
                <w:bCs/>
                <w:i w:val="0"/>
                <w:iCs w:val="0"/>
              </w:rPr>
            </w:rPrChange>
          </w:rPr>
          <w:fldChar w:fldCharType="end"/>
        </w:r>
      </w:ins>
    </w:p>
    <w:p w14:paraId="33D413D9" w14:textId="37395579" w:rsidR="000E5FAD" w:rsidRPr="005A5815" w:rsidRDefault="00630B08">
      <w:pPr>
        <w:ind w:firstLine="0"/>
        <w:rPr>
          <w:ins w:id="2928" w:author="Chen Heller" w:date="2023-03-15T13:13:00Z"/>
        </w:rPr>
        <w:pPrChange w:id="2929" w:author="Chen Heller" w:date="2023-03-15T13:17:00Z">
          <w:pPr>
            <w:pStyle w:val="Caption"/>
          </w:pPr>
        </w:pPrChange>
      </w:pPr>
      <w:ins w:id="2930" w:author="Chen Heller" w:date="2023-03-15T13:17:00Z">
        <w:r w:rsidRPr="005A5815">
          <w:rPr>
            <w:i/>
            <w:iCs/>
            <w:rPrChange w:id="2931" w:author="Chen Heller" w:date="2023-03-19T14:18:00Z">
              <w:rPr/>
            </w:rPrChange>
          </w:rPr>
          <w:t xml:space="preserve">Tree-BH Method's Tree </w:t>
        </w:r>
      </w:ins>
      <w:ins w:id="2932" w:author="Chen Heller" w:date="2023-03-15T13:16:00Z">
        <w:r w:rsidRPr="005A5815">
          <w:rPr>
            <w:i/>
            <w:iCs/>
            <w:rPrChange w:id="2933" w:author="Chen Heller" w:date="2023-03-19T14:18:00Z">
              <w:rPr/>
            </w:rPrChange>
          </w:rPr>
          <w:t>Hierarchy</w:t>
        </w:r>
      </w:ins>
      <w:ins w:id="2934" w:author="Chen Heller" w:date="2023-03-15T13:17:00Z">
        <w:r w:rsidRPr="005A5815">
          <w:rPr>
            <w:i/>
            <w:iCs/>
            <w:rPrChange w:id="2935" w:author="Chen Heller" w:date="2023-03-19T14:18:00Z">
              <w:rPr/>
            </w:rPrChange>
          </w:rPr>
          <w:t>,</w:t>
        </w:r>
      </w:ins>
      <w:ins w:id="2936" w:author="Chen Heller" w:date="2023-03-15T13:16:00Z">
        <w:r w:rsidRPr="005A5815">
          <w:rPr>
            <w:i/>
            <w:iCs/>
            <w:rPrChange w:id="2937" w:author="Chen Heller" w:date="2023-03-19T14:18:00Z">
              <w:rPr/>
            </w:rPrChange>
          </w:rPr>
          <w:t xml:space="preserve"> </w:t>
        </w:r>
      </w:ins>
      <w:ins w:id="2938" w:author="Chen Heller" w:date="2023-03-15T13:17:00Z">
        <w:r w:rsidRPr="005A5815">
          <w:rPr>
            <w:i/>
            <w:iCs/>
            <w:rPrChange w:id="2939" w:author="Chen Heller" w:date="2023-03-19T14:18:00Z">
              <w:rPr/>
            </w:rPrChange>
          </w:rPr>
          <w:t>U</w:t>
        </w:r>
      </w:ins>
      <w:ins w:id="2940" w:author="Chen Heller" w:date="2023-03-15T13:16:00Z">
        <w:r w:rsidRPr="005A5815">
          <w:rPr>
            <w:i/>
            <w:iCs/>
            <w:rPrChange w:id="2941" w:author="Chen Heller" w:date="2023-03-19T14:18:00Z">
              <w:rPr/>
            </w:rPrChange>
          </w:rPr>
          <w:t>sed to Correct for Multiple Comparisons</w:t>
        </w:r>
      </w:ins>
    </w:p>
    <w:p w14:paraId="02F223B3" w14:textId="51445DF4" w:rsidR="00A34CE5" w:rsidRDefault="000E5FAD" w:rsidP="00422967">
      <w:pPr>
        <w:keepNext/>
        <w:ind w:firstLine="0"/>
      </w:pPr>
      <w:ins w:id="2942" w:author="Chen Heller" w:date="2023-03-15T13:13:00Z">
        <w:r w:rsidRPr="000E5FAD">
          <w:rPr>
            <w:noProof/>
          </w:rPr>
          <w:lastRenderedPageBreak/>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302125"/>
                      </a:xfrm>
                      <a:prstGeom prst="rect">
                        <a:avLst/>
                      </a:prstGeom>
                    </pic:spPr>
                  </pic:pic>
                </a:graphicData>
              </a:graphic>
            </wp:inline>
          </w:drawing>
        </w:r>
      </w:ins>
    </w:p>
    <w:p w14:paraId="0F745B8B" w14:textId="7B817D5B" w:rsidR="005B74BC" w:rsidRPr="00AC796C" w:rsidRDefault="005B74BC">
      <w:pPr>
        <w:ind w:firstLine="0"/>
        <w:rPr>
          <w:lang w:eastAsia="ja-JP" w:bidi="ar-SA"/>
        </w:rPr>
        <w:pPrChange w:id="2943" w:author="Chen Heller" w:date="2023-03-15T13:15:00Z">
          <w:pPr>
            <w:pStyle w:val="Caption"/>
          </w:pPr>
        </w:pPrChange>
      </w:pPr>
      <w:bookmarkStart w:id="2944" w:name="_Ref114050197"/>
      <w:del w:id="2945" w:author="Chen Heller" w:date="2023-03-15T13:14:00Z">
        <w:r w:rsidDel="00375982">
          <w:delText xml:space="preserve">Supplementary Figure </w:delText>
        </w:r>
      </w:del>
      <w:del w:id="2946" w:author="Chen Heller" w:date="2023-03-15T13:13:00Z">
        <w:r w:rsidRPr="00AC796C" w:rsidDel="000E5FAD">
          <w:rPr>
            <w:i/>
            <w:iCs/>
            <w:rPrChange w:id="2947" w:author="Chen Heller" w:date="2023-03-15T13:15:00Z">
              <w:rPr>
                <w:i w:val="0"/>
                <w:iCs w:val="0"/>
              </w:rPr>
            </w:rPrChange>
          </w:rPr>
          <w:fldChar w:fldCharType="begin"/>
        </w:r>
        <w:r w:rsidRPr="00AC796C" w:rsidDel="000E5FAD">
          <w:rPr>
            <w:i/>
            <w:iCs/>
            <w:rPrChange w:id="2948" w:author="Chen Heller" w:date="2023-03-15T13:15:00Z">
              <w:rPr>
                <w:i w:val="0"/>
                <w:iCs w:val="0"/>
              </w:rPr>
            </w:rPrChange>
          </w:rPr>
          <w:delInstrText xml:space="preserve"> SEQ Supplementary_Figure \* ARABIC </w:delInstrText>
        </w:r>
        <w:r w:rsidRPr="00AC796C" w:rsidDel="000E5FAD">
          <w:rPr>
            <w:i/>
            <w:iCs/>
            <w:rPrChange w:id="2949" w:author="Chen Heller" w:date="2023-03-15T13:15:00Z">
              <w:rPr>
                <w:i w:val="0"/>
                <w:iCs w:val="0"/>
                <w:noProof/>
              </w:rPr>
            </w:rPrChange>
          </w:rPr>
          <w:fldChar w:fldCharType="separate"/>
        </w:r>
        <w:r w:rsidR="00C56E28" w:rsidRPr="00AC796C" w:rsidDel="000E5FAD">
          <w:rPr>
            <w:i/>
            <w:iCs/>
            <w:noProof/>
            <w:rPrChange w:id="2950" w:author="Chen Heller" w:date="2023-03-15T13:15:00Z">
              <w:rPr>
                <w:i w:val="0"/>
                <w:iCs w:val="0"/>
                <w:noProof/>
              </w:rPr>
            </w:rPrChange>
          </w:rPr>
          <w:delText>1</w:delText>
        </w:r>
        <w:r w:rsidRPr="00AC796C" w:rsidDel="000E5FAD">
          <w:rPr>
            <w:i/>
            <w:iCs/>
            <w:noProof/>
            <w:rPrChange w:id="2951" w:author="Chen Heller" w:date="2023-03-15T13:15:00Z">
              <w:rPr>
                <w:i w:val="0"/>
                <w:iCs w:val="0"/>
                <w:noProof/>
              </w:rPr>
            </w:rPrChange>
          </w:rPr>
          <w:fldChar w:fldCharType="end"/>
        </w:r>
      </w:del>
      <w:bookmarkEnd w:id="2944"/>
      <w:del w:id="2952" w:author="Chen Heller" w:date="2023-03-15T13:14:00Z">
        <w:r w:rsidDel="00375982">
          <w:delText>.</w:delText>
        </w:r>
      </w:del>
      <w:del w:id="2953" w:author="Chen Heller" w:date="2023-03-15T13:16:00Z">
        <w:r w:rsidDel="00630B08">
          <w:delText xml:space="preserve"> </w:delText>
        </w:r>
        <w:r w:rsidR="001A7D06" w:rsidRPr="00AC796C" w:rsidDel="00630B08">
          <w:delText xml:space="preserve">Hierarchy of the tree used in the Tree-BH method to correct for multiple comparisons. </w:delText>
        </w:r>
        <w:r w:rsidR="00B15DE6" w:rsidRPr="00AC796C" w:rsidDel="00630B08">
          <w:delText>Nodes are statistical tests</w:delText>
        </w:r>
      </w:del>
      <w:del w:id="2954" w:author="Chen Heller" w:date="2023-03-15T13:15:00Z">
        <w:r w:rsidR="00B15DE6" w:rsidRPr="00AC796C" w:rsidDel="00375982">
          <w:delText xml:space="preserve"> and their corrected p-values appear next to each test's name</w:delText>
        </w:r>
        <w:r w:rsidR="00B1053B" w:rsidRPr="00AC796C" w:rsidDel="00375982">
          <w:delText xml:space="preserve">. </w:delText>
        </w:r>
        <w:r w:rsidR="00C34670" w:rsidRPr="00AC796C" w:rsidDel="00375982">
          <w:delText>Significant s</w:delText>
        </w:r>
        <w:r w:rsidR="00B1053B" w:rsidRPr="00AC796C" w:rsidDel="00375982">
          <w:delText>tatistical</w:delText>
        </w:r>
        <w:r w:rsidR="00F45888" w:rsidRPr="00AC796C" w:rsidDel="00375982">
          <w:delText xml:space="preserve"> tests </w:delText>
        </w:r>
        <w:r w:rsidR="00C34670" w:rsidRPr="00AC796C" w:rsidDel="00375982">
          <w:delText xml:space="preserve">that passed </w:delText>
        </w:r>
        <w:r w:rsidR="00F45888" w:rsidRPr="00AC796C" w:rsidDel="00375982">
          <w:delText>the adjusted alpha are marked in red</w:delText>
        </w:r>
      </w:del>
      <w:r w:rsidR="00F45888" w:rsidRPr="00AC796C">
        <w:t>.</w:t>
      </w:r>
    </w:p>
    <w:p w14:paraId="1FDF686C" w14:textId="41BBA2FE" w:rsidR="00E72C5B" w:rsidRDefault="00C91145" w:rsidP="00422967">
      <w:pPr>
        <w:keepNext/>
        <w:ind w:firstLine="0"/>
        <w:jc w:val="left"/>
      </w:pPr>
      <w:del w:id="2955" w:author="Chen Heller" w:date="2023-03-19T14:13:00Z">
        <w:r w:rsidRPr="00C91145" w:rsidDel="00C419A3">
          <w:rPr>
            <w:noProof/>
          </w:rPr>
          <w:lastRenderedPageBreak/>
          <w:drawing>
            <wp:inline distT="0" distB="0" distL="0" distR="0" wp14:anchorId="0033C475" wp14:editId="0D047507">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5314950"/>
                      </a:xfrm>
                      <a:prstGeom prst="rect">
                        <a:avLst/>
                      </a:prstGeom>
                    </pic:spPr>
                  </pic:pic>
                </a:graphicData>
              </a:graphic>
            </wp:inline>
          </w:drawing>
        </w:r>
      </w:del>
    </w:p>
    <w:p w14:paraId="55D06BDA" w14:textId="71E765E6" w:rsidR="005A5815" w:rsidRPr="0041788E" w:rsidRDefault="005A5815">
      <w:pPr>
        <w:ind w:firstLine="0"/>
        <w:rPr>
          <w:ins w:id="2956" w:author="Chen Heller" w:date="2023-03-19T14:18:00Z"/>
          <w:b/>
          <w:bCs/>
          <w:rPrChange w:id="2957" w:author="Chen Heller" w:date="2023-03-19T14:20:00Z">
            <w:rPr>
              <w:ins w:id="2958" w:author="Chen Heller" w:date="2023-03-19T14:18:00Z"/>
            </w:rPr>
          </w:rPrChange>
        </w:rPr>
        <w:pPrChange w:id="2959" w:author="Chen Heller" w:date="2023-03-19T14:20:00Z">
          <w:pPr>
            <w:pStyle w:val="Caption"/>
            <w:keepNext/>
            <w:jc w:val="left"/>
          </w:pPr>
        </w:pPrChange>
      </w:pPr>
      <w:bookmarkStart w:id="2960" w:name="_Ref114128122"/>
      <w:ins w:id="2961" w:author="Chen Heller" w:date="2023-03-19T14:18:00Z">
        <w:r w:rsidRPr="0041788E">
          <w:rPr>
            <w:b/>
            <w:bCs/>
            <w:rPrChange w:id="2962" w:author="Chen Heller" w:date="2023-03-19T14:20:00Z">
              <w:rPr/>
            </w:rPrChange>
          </w:rPr>
          <w:t xml:space="preserve">Supplementary Figure </w:t>
        </w:r>
        <w:r w:rsidRPr="0041788E">
          <w:rPr>
            <w:b/>
            <w:bCs/>
            <w:rPrChange w:id="2963" w:author="Chen Heller" w:date="2023-03-19T14:20:00Z">
              <w:rPr/>
            </w:rPrChange>
          </w:rPr>
          <w:fldChar w:fldCharType="begin"/>
        </w:r>
        <w:r w:rsidRPr="0041788E">
          <w:rPr>
            <w:b/>
            <w:bCs/>
            <w:rPrChange w:id="2964" w:author="Chen Heller" w:date="2023-03-19T14:20:00Z">
              <w:rPr/>
            </w:rPrChange>
          </w:rPr>
          <w:instrText xml:space="preserve"> SEQ Supplementary_Figure \* ARABIC </w:instrText>
        </w:r>
      </w:ins>
      <w:r w:rsidRPr="0041788E">
        <w:rPr>
          <w:b/>
          <w:bCs/>
          <w:rPrChange w:id="2965" w:author="Chen Heller" w:date="2023-03-19T14:20:00Z">
            <w:rPr/>
          </w:rPrChange>
        </w:rPr>
        <w:fldChar w:fldCharType="separate"/>
      </w:r>
      <w:ins w:id="2966" w:author="Chen Heller" w:date="2023-03-19T14:18:00Z">
        <w:r w:rsidRPr="0041788E">
          <w:rPr>
            <w:b/>
            <w:bCs/>
            <w:noProof/>
            <w:rPrChange w:id="2967" w:author="Chen Heller" w:date="2023-03-19T14:20:00Z">
              <w:rPr>
                <w:noProof/>
              </w:rPr>
            </w:rPrChange>
          </w:rPr>
          <w:t>2</w:t>
        </w:r>
        <w:r w:rsidRPr="0041788E">
          <w:rPr>
            <w:b/>
            <w:bCs/>
            <w:rPrChange w:id="2968" w:author="Chen Heller" w:date="2023-03-19T14:20:00Z">
              <w:rPr/>
            </w:rPrChange>
          </w:rPr>
          <w:fldChar w:fldCharType="end"/>
        </w:r>
      </w:ins>
    </w:p>
    <w:p w14:paraId="553D21CA" w14:textId="2FD13110" w:rsidR="005A5815" w:rsidRPr="008C3EB8" w:rsidRDefault="0041788E">
      <w:pPr>
        <w:ind w:firstLine="0"/>
        <w:rPr>
          <w:ins w:id="2969" w:author="Chen Heller" w:date="2023-03-19T14:18:00Z"/>
        </w:rPr>
        <w:pPrChange w:id="2970" w:author="Chen Heller" w:date="2023-03-19T14:20:00Z">
          <w:pPr>
            <w:pStyle w:val="Caption"/>
          </w:pPr>
        </w:pPrChange>
      </w:pPr>
      <w:ins w:id="2971" w:author="Chen Heller" w:date="2023-03-19T14:19:00Z">
        <w:r w:rsidRPr="0041788E">
          <w:rPr>
            <w:i/>
            <w:iCs/>
            <w:rPrChange w:id="2972" w:author="Chen Heller" w:date="2023-03-19T14:19:00Z">
              <w:rPr>
                <w:b/>
                <w:bCs/>
                <w:i w:val="0"/>
                <w:iCs w:val="0"/>
              </w:rPr>
            </w:rPrChange>
          </w:rPr>
          <w:t xml:space="preserve">QQ-plots for the dependent variables that violated the normality </w:t>
        </w:r>
        <w:proofErr w:type="gramStart"/>
        <w:r w:rsidRPr="0041788E">
          <w:rPr>
            <w:i/>
            <w:iCs/>
            <w:rPrChange w:id="2973" w:author="Chen Heller" w:date="2023-03-19T14:19:00Z">
              <w:rPr>
                <w:b/>
                <w:bCs/>
                <w:i w:val="0"/>
                <w:iCs w:val="0"/>
              </w:rPr>
            </w:rPrChange>
          </w:rPr>
          <w:t>assumption</w:t>
        </w:r>
      </w:ins>
      <w:proofErr w:type="gramEnd"/>
    </w:p>
    <w:p w14:paraId="02810153" w14:textId="1A37B351" w:rsidR="00C419A3" w:rsidRDefault="005A5815" w:rsidP="00C50C22">
      <w:pPr>
        <w:pStyle w:val="Caption"/>
        <w:jc w:val="left"/>
        <w:rPr>
          <w:ins w:id="2974" w:author="Chen Heller" w:date="2023-03-19T14:13:00Z"/>
        </w:rPr>
      </w:pPr>
      <w:ins w:id="2975" w:author="Chen Heller" w:date="2023-03-19T14:17:00Z">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ins>
    </w:p>
    <w:p w14:paraId="58B5B68C" w14:textId="701C7B0B" w:rsidR="00E72C5B" w:rsidRDefault="00E72C5B" w:rsidP="00E72C5B">
      <w:pPr>
        <w:pStyle w:val="Caption"/>
        <w:jc w:val="left"/>
      </w:pPr>
      <w:del w:id="2976" w:author="Chen Heller" w:date="2023-03-19T14:19:00Z">
        <w:r w:rsidDel="0041788E">
          <w:delText xml:space="preserve">Supplementary Figure </w:delText>
        </w:r>
      </w:del>
      <w:del w:id="2977" w:author="Chen Heller" w:date="2023-03-15T13:13:00Z">
        <w:r w:rsidDel="000E5FAD">
          <w:fldChar w:fldCharType="begin"/>
        </w:r>
        <w:r w:rsidDel="000E5FAD">
          <w:delInstrText xml:space="preserve"> SEQ Supplementary_Figure \* ARABIC </w:delInstrText>
        </w:r>
        <w:r w:rsidDel="000E5FAD">
          <w:fldChar w:fldCharType="separate"/>
        </w:r>
        <w:r w:rsidR="00C56E28" w:rsidDel="000E5FAD">
          <w:rPr>
            <w:noProof/>
          </w:rPr>
          <w:delText>2</w:delText>
        </w:r>
        <w:r w:rsidDel="000E5FAD">
          <w:rPr>
            <w:noProof/>
          </w:rPr>
          <w:fldChar w:fldCharType="end"/>
        </w:r>
      </w:del>
      <w:bookmarkEnd w:id="2960"/>
      <w:del w:id="2978" w:author="Chen Heller" w:date="2023-03-19T14:19:00Z">
        <w:r w:rsidDel="0041788E">
          <w:delText xml:space="preserve">. QQ-plots </w:delText>
        </w:r>
        <w:r w:rsidR="003F57FF" w:rsidDel="0041788E">
          <w:delText>for the</w:delText>
        </w:r>
        <w:r w:rsidDel="0041788E">
          <w:delText xml:space="preserve"> dependent variables that violated the normality assumption. (a-b) Experiment 1. </w:delText>
        </w:r>
        <w:r w:rsidR="00C97A3C" w:rsidDel="0041788E">
          <w:delText>(c-</w:delText>
        </w:r>
        <w:r w:rsidR="00C91145" w:rsidDel="0041788E">
          <w:delText>f</w:delText>
        </w:r>
        <w:r w:rsidR="00C97A3C" w:rsidDel="0041788E">
          <w:delText>) Experiment 2. (</w:delText>
        </w:r>
        <w:r w:rsidR="00C91145" w:rsidDel="0041788E">
          <w:delText>g</w:delText>
        </w:r>
        <w:r w:rsidR="00C97A3C" w:rsidDel="0041788E">
          <w:delText>-</w:delText>
        </w:r>
        <w:r w:rsidR="00C91145" w:rsidDel="0041788E">
          <w:delText>i</w:delText>
        </w:r>
        <w:r w:rsidR="00C97A3C" w:rsidDel="0041788E">
          <w:delText>) Experiment 4</w:delText>
        </w:r>
      </w:del>
      <w:r w:rsidR="00C97A3C">
        <w:t>.</w:t>
      </w:r>
    </w:p>
    <w:p w14:paraId="7BE3C7B6" w14:textId="5A4465C1" w:rsidR="00A36939" w:rsidRPr="00A36939" w:rsidRDefault="00A36939" w:rsidP="00A36939">
      <w:pPr>
        <w:ind w:firstLine="0"/>
      </w:pPr>
    </w:p>
    <w:p w14:paraId="74CBF26A" w14:textId="17C0C158" w:rsidR="00C95E59" w:rsidRDefault="00C95E59">
      <w:pPr>
        <w:jc w:val="left"/>
        <w:rPr>
          <w:i/>
          <w:iCs/>
          <w:color w:val="44546A" w:themeColor="text2"/>
          <w:sz w:val="22"/>
          <w:szCs w:val="18"/>
        </w:rPr>
      </w:pPr>
      <w:bookmarkStart w:id="2979" w:name="_Ref114130120"/>
      <w:r>
        <w:br w:type="page"/>
      </w:r>
    </w:p>
    <w:p w14:paraId="285CC3E1" w14:textId="4B463F6D" w:rsidR="00B322A4" w:rsidDel="0088465F" w:rsidRDefault="00B322A4" w:rsidP="00422967">
      <w:pPr>
        <w:pStyle w:val="Caption"/>
        <w:keepNext/>
        <w:rPr>
          <w:del w:id="2980" w:author="Chen Heller" w:date="2023-03-14T09:26:00Z"/>
        </w:rPr>
      </w:pPr>
      <w:bookmarkStart w:id="2981" w:name="_Ref114472701"/>
      <w:del w:id="2982" w:author="Chen Heller" w:date="2023-03-14T09:26:00Z">
        <w:r w:rsidDel="0088465F">
          <w:lastRenderedPageBreak/>
          <w:delText xml:space="preserve">Supplementary Table </w:delText>
        </w:r>
        <w:r w:rsidDel="0088465F">
          <w:fldChar w:fldCharType="begin"/>
        </w:r>
        <w:r w:rsidDel="0088465F">
          <w:delInstrText xml:space="preserve"> SEQ Supplementary_Table \* ARABIC </w:delInstrText>
        </w:r>
        <w:r w:rsidDel="0088465F">
          <w:fldChar w:fldCharType="separate"/>
        </w:r>
        <w:r w:rsidR="00C56E28" w:rsidDel="0088465F">
          <w:rPr>
            <w:noProof/>
          </w:rPr>
          <w:delText>1</w:delText>
        </w:r>
        <w:r w:rsidDel="0088465F">
          <w:rPr>
            <w:noProof/>
          </w:rPr>
          <w:fldChar w:fldCharType="end"/>
        </w:r>
        <w:bookmarkEnd w:id="2979"/>
        <w:bookmarkEnd w:id="2981"/>
        <w:r w:rsidDel="0088465F">
          <w:delText xml:space="preserve">. </w:delText>
        </w:r>
        <w:r w:rsidR="00143868" w:rsidDel="0088465F">
          <w:delText>Comparison of the n</w:delText>
        </w:r>
        <w:r w:rsidDel="0088465F">
          <w:delText xml:space="preserve">umber </w:delText>
        </w:r>
        <w:r w:rsidR="00E31D49" w:rsidDel="0088465F">
          <w:delText>of excluded</w:delText>
        </w:r>
        <w:r w:rsidR="00143868" w:rsidDel="0088465F">
          <w:delText xml:space="preserve"> trials</w:delText>
        </w:r>
        <w:r w:rsidR="00E31D49" w:rsidDel="0088465F">
          <w:delText xml:space="preserve"> </w:delText>
        </w:r>
        <w:r w:rsidR="00143868" w:rsidDel="0088465F">
          <w:delText xml:space="preserve">between </w:delText>
        </w:r>
        <w:r w:rsidR="00E31D49" w:rsidDel="0088465F">
          <w:delText>Experiment 3</w:delText>
        </w:r>
        <w:r w:rsidR="00143868" w:rsidDel="0088465F">
          <w:delText xml:space="preserve"> and Experiment 2</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rsidDel="0088465F" w14:paraId="31534E1D" w14:textId="56737243" w:rsidTr="00422967">
        <w:trPr>
          <w:trHeight w:val="510"/>
          <w:del w:id="2983" w:author="Chen Heller" w:date="2023-03-14T09:26:00Z"/>
        </w:trPr>
        <w:tc>
          <w:tcPr>
            <w:tcW w:w="2126" w:type="dxa"/>
            <w:tcBorders>
              <w:top w:val="single" w:sz="12" w:space="0" w:color="auto"/>
            </w:tcBorders>
          </w:tcPr>
          <w:p w14:paraId="4FD74E0E" w14:textId="60FC1954" w:rsidR="00BB064F" w:rsidDel="0088465F" w:rsidRDefault="00BB064F" w:rsidP="00F64F57">
            <w:pPr>
              <w:ind w:firstLine="0"/>
              <w:rPr>
                <w:del w:id="2984" w:author="Chen Heller" w:date="2023-03-14T09:26:00Z"/>
              </w:rPr>
            </w:pPr>
          </w:p>
        </w:tc>
        <w:tc>
          <w:tcPr>
            <w:tcW w:w="1701" w:type="dxa"/>
            <w:tcBorders>
              <w:top w:val="single" w:sz="12" w:space="0" w:color="auto"/>
              <w:bottom w:val="single" w:sz="12" w:space="0" w:color="auto"/>
            </w:tcBorders>
          </w:tcPr>
          <w:p w14:paraId="11DA4170" w14:textId="2839C4C1" w:rsidR="00BB064F" w:rsidRPr="00EA2CED" w:rsidDel="0088465F" w:rsidRDefault="00BB064F" w:rsidP="00F64F57">
            <w:pPr>
              <w:ind w:firstLine="0"/>
              <w:jc w:val="center"/>
              <w:rPr>
                <w:del w:id="2985" w:author="Chen Heller" w:date="2023-03-14T09:26:00Z"/>
                <w:b/>
                <w:bCs/>
              </w:rPr>
            </w:pPr>
            <w:del w:id="2986" w:author="Chen Heller" w:date="2023-03-14T09:26:00Z">
              <w:r w:rsidDel="0088465F">
                <w:rPr>
                  <w:b/>
                  <w:bCs/>
                </w:rPr>
                <w:delText>Experiment 2</w:delText>
              </w:r>
            </w:del>
          </w:p>
        </w:tc>
        <w:tc>
          <w:tcPr>
            <w:tcW w:w="1701" w:type="dxa"/>
            <w:tcBorders>
              <w:top w:val="single" w:sz="12" w:space="0" w:color="auto"/>
              <w:bottom w:val="single" w:sz="12" w:space="0" w:color="auto"/>
            </w:tcBorders>
          </w:tcPr>
          <w:p w14:paraId="7D0D21B4" w14:textId="2157D216" w:rsidR="00BB064F" w:rsidRPr="00EA2CED" w:rsidDel="0088465F" w:rsidRDefault="00BB064F" w:rsidP="00422967">
            <w:pPr>
              <w:ind w:firstLine="0"/>
              <w:jc w:val="center"/>
              <w:rPr>
                <w:del w:id="2987" w:author="Chen Heller" w:date="2023-03-14T09:26:00Z"/>
                <w:b/>
                <w:bCs/>
              </w:rPr>
            </w:pPr>
            <w:del w:id="2988" w:author="Chen Heller" w:date="2023-03-14T09:26:00Z">
              <w:r w:rsidDel="0088465F">
                <w:rPr>
                  <w:b/>
                  <w:bCs/>
                </w:rPr>
                <w:delText>Experiment 3</w:delText>
              </w:r>
            </w:del>
          </w:p>
        </w:tc>
        <w:tc>
          <w:tcPr>
            <w:tcW w:w="709" w:type="dxa"/>
            <w:tcBorders>
              <w:top w:val="single" w:sz="12" w:space="0" w:color="auto"/>
            </w:tcBorders>
          </w:tcPr>
          <w:p w14:paraId="7BD2E32F" w14:textId="41235216" w:rsidR="00BB064F" w:rsidRPr="00EA2CED" w:rsidDel="0088465F" w:rsidRDefault="00BB064F" w:rsidP="00F64F57">
            <w:pPr>
              <w:ind w:firstLine="0"/>
              <w:jc w:val="center"/>
              <w:rPr>
                <w:del w:id="2989" w:author="Chen Heller" w:date="2023-03-14T09:26:00Z"/>
                <w:b/>
                <w:bCs/>
              </w:rPr>
            </w:pPr>
          </w:p>
        </w:tc>
        <w:tc>
          <w:tcPr>
            <w:tcW w:w="992" w:type="dxa"/>
            <w:tcBorders>
              <w:top w:val="single" w:sz="12" w:space="0" w:color="auto"/>
            </w:tcBorders>
          </w:tcPr>
          <w:p w14:paraId="64627862" w14:textId="0310E366" w:rsidR="00BB064F" w:rsidRPr="00EA2CED" w:rsidDel="0088465F" w:rsidRDefault="00BB064F" w:rsidP="00F64F57">
            <w:pPr>
              <w:ind w:firstLine="0"/>
              <w:jc w:val="center"/>
              <w:rPr>
                <w:del w:id="2990" w:author="Chen Heller" w:date="2023-03-14T09:26:00Z"/>
                <w:b/>
                <w:bCs/>
              </w:rPr>
            </w:pPr>
          </w:p>
        </w:tc>
        <w:tc>
          <w:tcPr>
            <w:tcW w:w="1702" w:type="dxa"/>
            <w:tcBorders>
              <w:top w:val="single" w:sz="12" w:space="0" w:color="auto"/>
            </w:tcBorders>
          </w:tcPr>
          <w:p w14:paraId="30B1409D" w14:textId="39F06585" w:rsidR="00BB064F" w:rsidDel="0088465F" w:rsidRDefault="00BB064F" w:rsidP="00F64F57">
            <w:pPr>
              <w:ind w:firstLine="0"/>
              <w:rPr>
                <w:del w:id="2991" w:author="Chen Heller" w:date="2023-03-14T09:26:00Z"/>
              </w:rPr>
            </w:pPr>
          </w:p>
        </w:tc>
      </w:tr>
      <w:tr w:rsidR="00BB064F" w:rsidDel="0088465F" w14:paraId="4B171FAA" w14:textId="77487BA9" w:rsidTr="00422967">
        <w:trPr>
          <w:trHeight w:val="254"/>
          <w:del w:id="2992" w:author="Chen Heller" w:date="2023-03-14T09:26:00Z"/>
        </w:trPr>
        <w:tc>
          <w:tcPr>
            <w:tcW w:w="2126" w:type="dxa"/>
            <w:tcBorders>
              <w:bottom w:val="single" w:sz="12" w:space="0" w:color="auto"/>
            </w:tcBorders>
          </w:tcPr>
          <w:p w14:paraId="69630C74" w14:textId="25F3681B" w:rsidR="00BB064F" w:rsidRPr="00EA2CED" w:rsidDel="0088465F" w:rsidRDefault="00BB064F" w:rsidP="00F64F57">
            <w:pPr>
              <w:ind w:firstLine="0"/>
              <w:rPr>
                <w:del w:id="2993" w:author="Chen Heller" w:date="2023-03-14T09:26:00Z"/>
                <w:b/>
                <w:bCs/>
              </w:rPr>
            </w:pPr>
          </w:p>
        </w:tc>
        <w:tc>
          <w:tcPr>
            <w:tcW w:w="1701" w:type="dxa"/>
            <w:tcBorders>
              <w:top w:val="single" w:sz="12" w:space="0" w:color="auto"/>
              <w:bottom w:val="single" w:sz="12" w:space="0" w:color="auto"/>
            </w:tcBorders>
          </w:tcPr>
          <w:p w14:paraId="17E19FB3" w14:textId="0812032A" w:rsidR="00BB064F" w:rsidRPr="00EA2CED" w:rsidDel="0088465F" w:rsidRDefault="00BB064F" w:rsidP="00F64F57">
            <w:pPr>
              <w:ind w:firstLine="0"/>
              <w:rPr>
                <w:del w:id="2994" w:author="Chen Heller" w:date="2023-03-14T09:26:00Z"/>
                <w:b/>
                <w:bCs/>
              </w:rPr>
            </w:pPr>
            <w:del w:id="2995" w:author="Chen Heller" w:date="2023-03-14T09:26:00Z">
              <w:r w:rsidDel="0088465F">
                <w:rPr>
                  <w:b/>
                  <w:bCs/>
                </w:rPr>
                <w:delText>M (SD)</w:delText>
              </w:r>
            </w:del>
          </w:p>
        </w:tc>
        <w:tc>
          <w:tcPr>
            <w:tcW w:w="1701" w:type="dxa"/>
            <w:tcBorders>
              <w:top w:val="single" w:sz="12" w:space="0" w:color="auto"/>
              <w:bottom w:val="single" w:sz="12" w:space="0" w:color="auto"/>
            </w:tcBorders>
          </w:tcPr>
          <w:p w14:paraId="45B85C89" w14:textId="228EB9ED" w:rsidR="00BB064F" w:rsidRPr="00EA2CED" w:rsidDel="0088465F" w:rsidRDefault="00BB064F" w:rsidP="00F64F57">
            <w:pPr>
              <w:ind w:firstLine="0"/>
              <w:rPr>
                <w:del w:id="2996" w:author="Chen Heller" w:date="2023-03-14T09:26:00Z"/>
                <w:b/>
                <w:bCs/>
              </w:rPr>
            </w:pPr>
            <w:del w:id="2997" w:author="Chen Heller" w:date="2023-03-14T09:26:00Z">
              <w:r w:rsidDel="0088465F">
                <w:rPr>
                  <w:b/>
                  <w:bCs/>
                </w:rPr>
                <w:delText>M (SD)</w:delText>
              </w:r>
            </w:del>
          </w:p>
        </w:tc>
        <w:tc>
          <w:tcPr>
            <w:tcW w:w="709" w:type="dxa"/>
            <w:tcBorders>
              <w:bottom w:val="single" w:sz="12" w:space="0" w:color="auto"/>
            </w:tcBorders>
          </w:tcPr>
          <w:p w14:paraId="4CC2CAB0" w14:textId="300CC02E" w:rsidR="00BB064F" w:rsidRPr="00EA2CED" w:rsidDel="0088465F" w:rsidRDefault="00BB064F" w:rsidP="00F64F57">
            <w:pPr>
              <w:ind w:firstLine="0"/>
              <w:rPr>
                <w:del w:id="2998" w:author="Chen Heller" w:date="2023-03-14T09:26:00Z"/>
                <w:b/>
                <w:bCs/>
              </w:rPr>
            </w:pPr>
            <w:del w:id="2999" w:author="Chen Heller" w:date="2023-03-14T09:26:00Z">
              <w:r w:rsidDel="0088465F">
                <w:rPr>
                  <w:b/>
                  <w:bCs/>
                </w:rPr>
                <w:delText>t(14)</w:delText>
              </w:r>
            </w:del>
          </w:p>
        </w:tc>
        <w:tc>
          <w:tcPr>
            <w:tcW w:w="992" w:type="dxa"/>
            <w:tcBorders>
              <w:bottom w:val="single" w:sz="12" w:space="0" w:color="auto"/>
            </w:tcBorders>
          </w:tcPr>
          <w:p w14:paraId="67E69063" w14:textId="43925567" w:rsidR="00BB064F" w:rsidRPr="00EA2CED" w:rsidDel="0088465F" w:rsidRDefault="00BB064F" w:rsidP="00F64F57">
            <w:pPr>
              <w:ind w:firstLine="0"/>
              <w:rPr>
                <w:del w:id="3000" w:author="Chen Heller" w:date="2023-03-14T09:26:00Z"/>
                <w:b/>
                <w:bCs/>
              </w:rPr>
            </w:pPr>
            <w:del w:id="3001" w:author="Chen Heller" w:date="2023-03-14T09:26:00Z">
              <w:r w:rsidDel="0088465F">
                <w:rPr>
                  <w:b/>
                  <w:bCs/>
                </w:rPr>
                <w:delText>p</w:delText>
              </w:r>
            </w:del>
          </w:p>
        </w:tc>
        <w:tc>
          <w:tcPr>
            <w:tcW w:w="1702" w:type="dxa"/>
            <w:tcBorders>
              <w:bottom w:val="single" w:sz="12" w:space="0" w:color="auto"/>
            </w:tcBorders>
          </w:tcPr>
          <w:p w14:paraId="133E06A0" w14:textId="295D31B3" w:rsidR="00BB064F" w:rsidRPr="00EA2CED" w:rsidDel="0088465F" w:rsidRDefault="00BB064F" w:rsidP="00F64F57">
            <w:pPr>
              <w:ind w:firstLine="0"/>
              <w:rPr>
                <w:del w:id="3002" w:author="Chen Heller" w:date="2023-03-14T09:26:00Z"/>
                <w:b/>
                <w:bCs/>
              </w:rPr>
            </w:pPr>
            <w:del w:id="3003" w:author="Chen Heller" w:date="2023-03-14T09:26:00Z">
              <w:r w:rsidDel="0088465F">
                <w:rPr>
                  <w:b/>
                  <w:bCs/>
                </w:rPr>
                <w:delText>CI</w:delText>
              </w:r>
            </w:del>
          </w:p>
        </w:tc>
      </w:tr>
      <w:tr w:rsidR="00BB064F" w:rsidDel="0088465F" w14:paraId="006E9896" w14:textId="3B2E2E43" w:rsidTr="00422967">
        <w:trPr>
          <w:trHeight w:val="490"/>
          <w:del w:id="3004" w:author="Chen Heller" w:date="2023-03-14T09:26:00Z"/>
        </w:trPr>
        <w:tc>
          <w:tcPr>
            <w:tcW w:w="2126" w:type="dxa"/>
          </w:tcPr>
          <w:p w14:paraId="3B1EB16B" w14:textId="18F10FB5" w:rsidR="00BB064F" w:rsidRPr="00EA2CED" w:rsidDel="0088465F" w:rsidRDefault="00BB064F" w:rsidP="00F64F57">
            <w:pPr>
              <w:ind w:firstLine="0"/>
              <w:rPr>
                <w:del w:id="3005" w:author="Chen Heller" w:date="2023-03-14T09:26:00Z"/>
                <w:b/>
                <w:bCs/>
              </w:rPr>
            </w:pPr>
            <w:del w:id="3006" w:author="Chen Heller" w:date="2023-03-14T09:26:00Z">
              <w:r w:rsidDel="0088465F">
                <w:rPr>
                  <w:b/>
                  <w:bCs/>
                </w:rPr>
                <w:delText>Short trajectories</w:delText>
              </w:r>
            </w:del>
          </w:p>
        </w:tc>
        <w:tc>
          <w:tcPr>
            <w:tcW w:w="1701" w:type="dxa"/>
          </w:tcPr>
          <w:p w14:paraId="2389334F" w14:textId="21E92394" w:rsidR="00BB064F" w:rsidDel="0088465F" w:rsidRDefault="00BB064F" w:rsidP="00F64F57">
            <w:pPr>
              <w:ind w:firstLine="0"/>
              <w:rPr>
                <w:del w:id="3007" w:author="Chen Heller" w:date="2023-03-14T09:26:00Z"/>
              </w:rPr>
            </w:pPr>
            <w:del w:id="3008" w:author="Chen Heller" w:date="2023-03-14T09:26:00Z">
              <w:r w:rsidDel="0088465F">
                <w:delText>14.55 (17.59)</w:delText>
              </w:r>
            </w:del>
          </w:p>
        </w:tc>
        <w:tc>
          <w:tcPr>
            <w:tcW w:w="1701" w:type="dxa"/>
          </w:tcPr>
          <w:p w14:paraId="61822494" w14:textId="0477E13F" w:rsidR="00BB064F" w:rsidDel="0088465F" w:rsidRDefault="00BB064F" w:rsidP="00F64F57">
            <w:pPr>
              <w:ind w:firstLine="0"/>
              <w:rPr>
                <w:del w:id="3009" w:author="Chen Heller" w:date="2023-03-14T09:26:00Z"/>
              </w:rPr>
            </w:pPr>
            <w:del w:id="3010" w:author="Chen Heller" w:date="2023-03-14T09:26:00Z">
              <w:r w:rsidDel="0088465F">
                <w:delText>70.28 (42.75)</w:delText>
              </w:r>
            </w:del>
          </w:p>
        </w:tc>
        <w:tc>
          <w:tcPr>
            <w:tcW w:w="709" w:type="dxa"/>
          </w:tcPr>
          <w:p w14:paraId="58C23B86" w14:textId="1BCC14B4" w:rsidR="00BB064F" w:rsidDel="0088465F" w:rsidRDefault="00BB064F" w:rsidP="00F64F57">
            <w:pPr>
              <w:ind w:firstLine="0"/>
              <w:rPr>
                <w:del w:id="3011" w:author="Chen Heller" w:date="2023-03-14T09:26:00Z"/>
              </w:rPr>
            </w:pPr>
            <w:del w:id="3012" w:author="Chen Heller" w:date="2023-03-14T09:26:00Z">
              <w:r w:rsidDel="0088465F">
                <w:delText>3.56</w:delText>
              </w:r>
            </w:del>
          </w:p>
        </w:tc>
        <w:tc>
          <w:tcPr>
            <w:tcW w:w="992" w:type="dxa"/>
          </w:tcPr>
          <w:p w14:paraId="2E7263E4" w14:textId="3E500328" w:rsidR="00BB064F" w:rsidDel="0088465F" w:rsidRDefault="00BB064F" w:rsidP="00F64F57">
            <w:pPr>
              <w:ind w:firstLine="0"/>
              <w:rPr>
                <w:del w:id="3013" w:author="Chen Heller" w:date="2023-03-14T09:26:00Z"/>
              </w:rPr>
            </w:pPr>
            <w:del w:id="3014" w:author="Chen Heller" w:date="2023-03-14T09:26:00Z">
              <w:r w:rsidDel="0088465F">
                <w:delText>0.003</w:delText>
              </w:r>
              <w:r w:rsidR="000B6BF5" w:rsidDel="0088465F">
                <w:delText>*</w:delText>
              </w:r>
            </w:del>
          </w:p>
        </w:tc>
        <w:tc>
          <w:tcPr>
            <w:tcW w:w="1702" w:type="dxa"/>
          </w:tcPr>
          <w:p w14:paraId="756EDDFE" w14:textId="792C7FC2" w:rsidR="00BB064F" w:rsidDel="0088465F" w:rsidRDefault="00BB064F" w:rsidP="00F64F57">
            <w:pPr>
              <w:ind w:firstLine="0"/>
              <w:rPr>
                <w:del w:id="3015" w:author="Chen Heller" w:date="2023-03-14T09:26:00Z"/>
              </w:rPr>
            </w:pPr>
            <w:del w:id="3016" w:author="Chen Heller" w:date="2023-03-14T09:26:00Z">
              <w:r w:rsidDel="0088465F">
                <w:delText>22.23, 89.22</w:delText>
              </w:r>
            </w:del>
          </w:p>
        </w:tc>
      </w:tr>
      <w:tr w:rsidR="00BB064F" w:rsidDel="0088465F" w14:paraId="13F06331" w14:textId="21B95ACD" w:rsidTr="00422967">
        <w:trPr>
          <w:trHeight w:val="490"/>
          <w:del w:id="3017" w:author="Chen Heller" w:date="2023-03-14T09:26:00Z"/>
        </w:trPr>
        <w:tc>
          <w:tcPr>
            <w:tcW w:w="2126" w:type="dxa"/>
          </w:tcPr>
          <w:p w14:paraId="15D13FF7" w14:textId="38553551" w:rsidR="00BB064F" w:rsidRPr="00EA2CED" w:rsidDel="0088465F" w:rsidRDefault="00BB064F" w:rsidP="00F64F57">
            <w:pPr>
              <w:ind w:firstLine="0"/>
              <w:rPr>
                <w:del w:id="3018" w:author="Chen Heller" w:date="2023-03-14T09:26:00Z"/>
                <w:b/>
                <w:bCs/>
              </w:rPr>
            </w:pPr>
            <w:del w:id="3019" w:author="Chen Heller" w:date="2023-03-14T09:26:00Z">
              <w:r w:rsidDel="0088465F">
                <w:rPr>
                  <w:b/>
                  <w:bCs/>
                </w:rPr>
                <w:delText>Early responses</w:delText>
              </w:r>
            </w:del>
          </w:p>
        </w:tc>
        <w:tc>
          <w:tcPr>
            <w:tcW w:w="1701" w:type="dxa"/>
          </w:tcPr>
          <w:p w14:paraId="178FB346" w14:textId="553999F6" w:rsidR="00BB064F" w:rsidDel="0088465F" w:rsidRDefault="00BB064F" w:rsidP="00F64F57">
            <w:pPr>
              <w:ind w:firstLine="0"/>
              <w:rPr>
                <w:del w:id="3020" w:author="Chen Heller" w:date="2023-03-14T09:26:00Z"/>
              </w:rPr>
            </w:pPr>
            <w:del w:id="3021" w:author="Chen Heller" w:date="2023-03-14T09:26:00Z">
              <w:r w:rsidDel="0088465F">
                <w:delText>36.77 (40.96)</w:delText>
              </w:r>
            </w:del>
          </w:p>
        </w:tc>
        <w:tc>
          <w:tcPr>
            <w:tcW w:w="1701" w:type="dxa"/>
          </w:tcPr>
          <w:p w14:paraId="7EDD39AA" w14:textId="77EBF759" w:rsidR="00BB064F" w:rsidDel="0088465F" w:rsidRDefault="00BB064F" w:rsidP="00F64F57">
            <w:pPr>
              <w:ind w:firstLine="0"/>
              <w:rPr>
                <w:del w:id="3022" w:author="Chen Heller" w:date="2023-03-14T09:26:00Z"/>
              </w:rPr>
            </w:pPr>
            <w:del w:id="3023" w:author="Chen Heller" w:date="2023-03-14T09:26:00Z">
              <w:r w:rsidDel="0088465F">
                <w:delText>68 (65.20)</w:delText>
              </w:r>
            </w:del>
          </w:p>
        </w:tc>
        <w:tc>
          <w:tcPr>
            <w:tcW w:w="709" w:type="dxa"/>
          </w:tcPr>
          <w:p w14:paraId="07FA1DEB" w14:textId="03C2FEC3" w:rsidR="00BB064F" w:rsidDel="0088465F" w:rsidRDefault="00BB064F" w:rsidP="00F64F57">
            <w:pPr>
              <w:ind w:firstLine="0"/>
              <w:rPr>
                <w:del w:id="3024" w:author="Chen Heller" w:date="2023-03-14T09:26:00Z"/>
              </w:rPr>
            </w:pPr>
            <w:del w:id="3025" w:author="Chen Heller" w:date="2023-03-14T09:26:00Z">
              <w:r w:rsidDel="0088465F">
                <w:delText>1.17</w:delText>
              </w:r>
            </w:del>
          </w:p>
        </w:tc>
        <w:tc>
          <w:tcPr>
            <w:tcW w:w="992" w:type="dxa"/>
          </w:tcPr>
          <w:p w14:paraId="215A7280" w14:textId="1C65D156" w:rsidR="00BB064F" w:rsidDel="0088465F" w:rsidRDefault="00BB064F" w:rsidP="00F64F57">
            <w:pPr>
              <w:ind w:firstLine="0"/>
              <w:rPr>
                <w:del w:id="3026" w:author="Chen Heller" w:date="2023-03-14T09:26:00Z"/>
              </w:rPr>
            </w:pPr>
            <w:del w:id="3027" w:author="Chen Heller" w:date="2023-03-14T09:26:00Z">
              <w:r w:rsidDel="0088465F">
                <w:delText>0.259</w:delText>
              </w:r>
            </w:del>
          </w:p>
        </w:tc>
        <w:tc>
          <w:tcPr>
            <w:tcW w:w="1702" w:type="dxa"/>
          </w:tcPr>
          <w:p w14:paraId="25E75FD5" w14:textId="26BC5298" w:rsidR="00BB064F" w:rsidDel="0088465F" w:rsidRDefault="00BB064F" w:rsidP="00F64F57">
            <w:pPr>
              <w:ind w:firstLine="0"/>
              <w:rPr>
                <w:del w:id="3028" w:author="Chen Heller" w:date="2023-03-14T09:26:00Z"/>
              </w:rPr>
            </w:pPr>
            <w:del w:id="3029" w:author="Chen Heller" w:date="2023-03-14T09:26:00Z">
              <w:r w:rsidDel="0088465F">
                <w:delText>-25.77, 88.22</w:delText>
              </w:r>
            </w:del>
          </w:p>
        </w:tc>
      </w:tr>
      <w:tr w:rsidR="00BB064F" w:rsidDel="0088465F" w14:paraId="40FC298F" w14:textId="2814DECF" w:rsidTr="00422967">
        <w:trPr>
          <w:trHeight w:val="490"/>
          <w:del w:id="3030" w:author="Chen Heller" w:date="2023-03-14T09:26:00Z"/>
        </w:trPr>
        <w:tc>
          <w:tcPr>
            <w:tcW w:w="2126" w:type="dxa"/>
          </w:tcPr>
          <w:p w14:paraId="6A79DC95" w14:textId="65F4EC60" w:rsidR="00BB064F" w:rsidRPr="00EA2CED" w:rsidDel="0088465F" w:rsidRDefault="00BB064F" w:rsidP="00F64F57">
            <w:pPr>
              <w:ind w:firstLine="0"/>
              <w:rPr>
                <w:del w:id="3031" w:author="Chen Heller" w:date="2023-03-14T09:26:00Z"/>
                <w:b/>
                <w:bCs/>
              </w:rPr>
            </w:pPr>
            <w:del w:id="3032" w:author="Chen Heller" w:date="2023-03-14T09:26:00Z">
              <w:r w:rsidDel="0088465F">
                <w:rPr>
                  <w:b/>
                  <w:bCs/>
                </w:rPr>
                <w:delText>Late responses</w:delText>
              </w:r>
            </w:del>
          </w:p>
        </w:tc>
        <w:tc>
          <w:tcPr>
            <w:tcW w:w="1701" w:type="dxa"/>
          </w:tcPr>
          <w:p w14:paraId="601025A8" w14:textId="75D12FDE" w:rsidR="00BB064F" w:rsidDel="0088465F" w:rsidRDefault="00BB064F" w:rsidP="00F64F57">
            <w:pPr>
              <w:ind w:firstLine="0"/>
              <w:rPr>
                <w:del w:id="3033" w:author="Chen Heller" w:date="2023-03-14T09:26:00Z"/>
              </w:rPr>
            </w:pPr>
            <w:del w:id="3034" w:author="Chen Heller" w:date="2023-03-14T09:26:00Z">
              <w:r w:rsidDel="0088465F">
                <w:delText>58.88 (21.60)</w:delText>
              </w:r>
            </w:del>
          </w:p>
        </w:tc>
        <w:tc>
          <w:tcPr>
            <w:tcW w:w="1701" w:type="dxa"/>
          </w:tcPr>
          <w:p w14:paraId="66817C97" w14:textId="5C1ED9A7" w:rsidR="00BB064F" w:rsidDel="0088465F" w:rsidRDefault="00BB064F" w:rsidP="00F64F57">
            <w:pPr>
              <w:ind w:firstLine="0"/>
              <w:rPr>
                <w:del w:id="3035" w:author="Chen Heller" w:date="2023-03-14T09:26:00Z"/>
              </w:rPr>
            </w:pPr>
            <w:del w:id="3036" w:author="Chen Heller" w:date="2023-03-14T09:26:00Z">
              <w:r w:rsidDel="0088465F">
                <w:delText>54.57 (28.37)</w:delText>
              </w:r>
            </w:del>
          </w:p>
        </w:tc>
        <w:tc>
          <w:tcPr>
            <w:tcW w:w="709" w:type="dxa"/>
          </w:tcPr>
          <w:p w14:paraId="10958F8A" w14:textId="1B8CAB80" w:rsidR="00BB064F" w:rsidDel="0088465F" w:rsidRDefault="00BB064F" w:rsidP="00F64F57">
            <w:pPr>
              <w:ind w:firstLine="0"/>
              <w:rPr>
                <w:del w:id="3037" w:author="Chen Heller" w:date="2023-03-14T09:26:00Z"/>
              </w:rPr>
            </w:pPr>
            <w:del w:id="3038" w:author="Chen Heller" w:date="2023-03-14T09:26:00Z">
              <w:r w:rsidDel="0088465F">
                <w:delText>0.34</w:delText>
              </w:r>
            </w:del>
          </w:p>
        </w:tc>
        <w:tc>
          <w:tcPr>
            <w:tcW w:w="992" w:type="dxa"/>
          </w:tcPr>
          <w:p w14:paraId="54B05D13" w14:textId="443FAD13" w:rsidR="00BB064F" w:rsidDel="0088465F" w:rsidRDefault="00BB064F" w:rsidP="00F64F57">
            <w:pPr>
              <w:ind w:firstLine="0"/>
              <w:rPr>
                <w:del w:id="3039" w:author="Chen Heller" w:date="2023-03-14T09:26:00Z"/>
              </w:rPr>
            </w:pPr>
            <w:del w:id="3040" w:author="Chen Heller" w:date="2023-03-14T09:26:00Z">
              <w:r w:rsidDel="0088465F">
                <w:delText>0.734</w:delText>
              </w:r>
            </w:del>
          </w:p>
        </w:tc>
        <w:tc>
          <w:tcPr>
            <w:tcW w:w="1702" w:type="dxa"/>
          </w:tcPr>
          <w:p w14:paraId="0CEF87BC" w14:textId="7142BB35" w:rsidR="00BB064F" w:rsidDel="0088465F" w:rsidRDefault="00BB064F" w:rsidP="00F64F57">
            <w:pPr>
              <w:ind w:firstLine="0"/>
              <w:rPr>
                <w:del w:id="3041" w:author="Chen Heller" w:date="2023-03-14T09:26:00Z"/>
              </w:rPr>
            </w:pPr>
            <w:del w:id="3042" w:author="Chen Heller" w:date="2023-03-14T09:26:00Z">
              <w:r w:rsidDel="0088465F">
                <w:delText>-31.05, 22.41</w:delText>
              </w:r>
            </w:del>
          </w:p>
        </w:tc>
      </w:tr>
      <w:tr w:rsidR="00BB064F" w:rsidDel="0088465F" w14:paraId="7521C292" w14:textId="351BD241" w:rsidTr="00422967">
        <w:trPr>
          <w:trHeight w:val="490"/>
          <w:del w:id="3043" w:author="Chen Heller" w:date="2023-03-14T09:26:00Z"/>
        </w:trPr>
        <w:tc>
          <w:tcPr>
            <w:tcW w:w="2126" w:type="dxa"/>
          </w:tcPr>
          <w:p w14:paraId="55E861DA" w14:textId="7E2FF002" w:rsidR="00BB064F" w:rsidRPr="00EA2CED" w:rsidDel="0088465F" w:rsidRDefault="00BB064F" w:rsidP="00F64F57">
            <w:pPr>
              <w:ind w:firstLine="0"/>
              <w:rPr>
                <w:del w:id="3044" w:author="Chen Heller" w:date="2023-03-14T09:26:00Z"/>
                <w:b/>
                <w:bCs/>
              </w:rPr>
            </w:pPr>
            <w:del w:id="3045" w:author="Chen Heller" w:date="2023-03-14T09:26:00Z">
              <w:r w:rsidDel="0088465F">
                <w:rPr>
                  <w:b/>
                  <w:bCs/>
                </w:rPr>
                <w:delText>Slow movements</w:delText>
              </w:r>
            </w:del>
          </w:p>
        </w:tc>
        <w:tc>
          <w:tcPr>
            <w:tcW w:w="1701" w:type="dxa"/>
          </w:tcPr>
          <w:p w14:paraId="4EFEDCEF" w14:textId="72486F60" w:rsidR="00BB064F" w:rsidDel="0088465F" w:rsidRDefault="00BB064F" w:rsidP="00F64F57">
            <w:pPr>
              <w:ind w:firstLine="0"/>
              <w:rPr>
                <w:del w:id="3046" w:author="Chen Heller" w:date="2023-03-14T09:26:00Z"/>
              </w:rPr>
            </w:pPr>
            <w:del w:id="3047" w:author="Chen Heller" w:date="2023-03-14T09:26:00Z">
              <w:r w:rsidDel="0088465F">
                <w:delText>9.66 (18.06)</w:delText>
              </w:r>
            </w:del>
          </w:p>
        </w:tc>
        <w:tc>
          <w:tcPr>
            <w:tcW w:w="1701" w:type="dxa"/>
          </w:tcPr>
          <w:p w14:paraId="226E9684" w14:textId="07E92D39" w:rsidR="00BB064F" w:rsidDel="0088465F" w:rsidRDefault="00BB064F" w:rsidP="00F64F57">
            <w:pPr>
              <w:ind w:firstLine="0"/>
              <w:rPr>
                <w:del w:id="3048" w:author="Chen Heller" w:date="2023-03-14T09:26:00Z"/>
              </w:rPr>
            </w:pPr>
            <w:del w:id="3049" w:author="Chen Heller" w:date="2023-03-14T09:26:00Z">
              <w:r w:rsidDel="0088465F">
                <w:delText>0.57 (0.78)</w:delText>
              </w:r>
            </w:del>
          </w:p>
        </w:tc>
        <w:tc>
          <w:tcPr>
            <w:tcW w:w="709" w:type="dxa"/>
          </w:tcPr>
          <w:p w14:paraId="079109B1" w14:textId="0A7D3E88" w:rsidR="00BB064F" w:rsidDel="0088465F" w:rsidRDefault="00BB064F" w:rsidP="00F64F57">
            <w:pPr>
              <w:ind w:firstLine="0"/>
              <w:rPr>
                <w:del w:id="3050" w:author="Chen Heller" w:date="2023-03-14T09:26:00Z"/>
              </w:rPr>
            </w:pPr>
            <w:del w:id="3051" w:author="Chen Heller" w:date="2023-03-14T09:26:00Z">
              <w:r w:rsidDel="0088465F">
                <w:delText>1.32</w:delText>
              </w:r>
            </w:del>
          </w:p>
        </w:tc>
        <w:tc>
          <w:tcPr>
            <w:tcW w:w="992" w:type="dxa"/>
          </w:tcPr>
          <w:p w14:paraId="622D8691" w14:textId="5482FF0E" w:rsidR="00BB064F" w:rsidDel="0088465F" w:rsidRDefault="00BB064F" w:rsidP="00F64F57">
            <w:pPr>
              <w:ind w:firstLine="0"/>
              <w:rPr>
                <w:del w:id="3052" w:author="Chen Heller" w:date="2023-03-14T09:26:00Z"/>
              </w:rPr>
            </w:pPr>
            <w:del w:id="3053" w:author="Chen Heller" w:date="2023-03-14T09:26:00Z">
              <w:r w:rsidDel="0088465F">
                <w:delText>0.207</w:delText>
              </w:r>
            </w:del>
          </w:p>
        </w:tc>
        <w:tc>
          <w:tcPr>
            <w:tcW w:w="1702" w:type="dxa"/>
          </w:tcPr>
          <w:p w14:paraId="07905C85" w14:textId="7DDD7D46" w:rsidR="00BB064F" w:rsidDel="0088465F" w:rsidRDefault="00BB064F" w:rsidP="00F64F57">
            <w:pPr>
              <w:ind w:firstLine="0"/>
              <w:rPr>
                <w:del w:id="3054" w:author="Chen Heller" w:date="2023-03-14T09:26:00Z"/>
              </w:rPr>
            </w:pPr>
            <w:del w:id="3055" w:author="Chen Heller" w:date="2023-03-14T09:26:00Z">
              <w:r w:rsidDel="0088465F">
                <w:delText>-23.86, 5.67</w:delText>
              </w:r>
            </w:del>
          </w:p>
        </w:tc>
      </w:tr>
      <w:tr w:rsidR="00BB064F" w:rsidDel="0088465F" w14:paraId="4B47A272" w14:textId="316569DE" w:rsidTr="00422967">
        <w:trPr>
          <w:trHeight w:val="490"/>
          <w:del w:id="3056" w:author="Chen Heller" w:date="2023-03-14T09:26:00Z"/>
        </w:trPr>
        <w:tc>
          <w:tcPr>
            <w:tcW w:w="2126" w:type="dxa"/>
            <w:tcBorders>
              <w:bottom w:val="single" w:sz="12" w:space="0" w:color="auto"/>
            </w:tcBorders>
          </w:tcPr>
          <w:p w14:paraId="4661A594" w14:textId="341299AE" w:rsidR="00BB064F" w:rsidRPr="00EA2CED" w:rsidDel="0088465F" w:rsidRDefault="00BB064F" w:rsidP="00F64F57">
            <w:pPr>
              <w:ind w:firstLine="0"/>
              <w:rPr>
                <w:del w:id="3057" w:author="Chen Heller" w:date="2023-03-14T09:26:00Z"/>
                <w:b/>
                <w:bCs/>
              </w:rPr>
            </w:pPr>
            <w:del w:id="3058" w:author="Chen Heller" w:date="2023-03-14T09:26:00Z">
              <w:r w:rsidDel="0088465F">
                <w:rPr>
                  <w:b/>
                  <w:bCs/>
                </w:rPr>
                <w:delText>Incorrect answers</w:delText>
              </w:r>
            </w:del>
          </w:p>
        </w:tc>
        <w:tc>
          <w:tcPr>
            <w:tcW w:w="1701" w:type="dxa"/>
            <w:tcBorders>
              <w:bottom w:val="single" w:sz="12" w:space="0" w:color="auto"/>
            </w:tcBorders>
          </w:tcPr>
          <w:p w14:paraId="2B1A099D" w14:textId="038E42CC" w:rsidR="00BB064F" w:rsidDel="0088465F" w:rsidRDefault="00BB064F" w:rsidP="00F64F57">
            <w:pPr>
              <w:ind w:firstLine="0"/>
              <w:rPr>
                <w:del w:id="3059" w:author="Chen Heller" w:date="2023-03-14T09:26:00Z"/>
              </w:rPr>
            </w:pPr>
            <w:del w:id="3060" w:author="Chen Heller" w:date="2023-03-14T09:26:00Z">
              <w:r w:rsidDel="0088465F">
                <w:delText>72.11 (21.22)</w:delText>
              </w:r>
            </w:del>
          </w:p>
        </w:tc>
        <w:tc>
          <w:tcPr>
            <w:tcW w:w="1701" w:type="dxa"/>
            <w:tcBorders>
              <w:bottom w:val="single" w:sz="12" w:space="0" w:color="auto"/>
            </w:tcBorders>
          </w:tcPr>
          <w:p w14:paraId="20EFA6A0" w14:textId="737446F5" w:rsidR="00BB064F" w:rsidDel="0088465F" w:rsidRDefault="00BB064F" w:rsidP="00F64F57">
            <w:pPr>
              <w:ind w:firstLine="0"/>
              <w:rPr>
                <w:del w:id="3061" w:author="Chen Heller" w:date="2023-03-14T09:26:00Z"/>
              </w:rPr>
            </w:pPr>
            <w:del w:id="3062" w:author="Chen Heller" w:date="2023-03-14T09:26:00Z">
              <w:r w:rsidDel="0088465F">
                <w:delText>49 (29.68)</w:delText>
              </w:r>
            </w:del>
          </w:p>
        </w:tc>
        <w:tc>
          <w:tcPr>
            <w:tcW w:w="709" w:type="dxa"/>
            <w:tcBorders>
              <w:bottom w:val="single" w:sz="12" w:space="0" w:color="auto"/>
            </w:tcBorders>
          </w:tcPr>
          <w:p w14:paraId="24D812C1" w14:textId="13DD044C" w:rsidR="00BB064F" w:rsidDel="0088465F" w:rsidRDefault="00BB064F" w:rsidP="00F64F57">
            <w:pPr>
              <w:ind w:firstLine="0"/>
              <w:rPr>
                <w:del w:id="3063" w:author="Chen Heller" w:date="2023-03-14T09:26:00Z"/>
              </w:rPr>
            </w:pPr>
            <w:del w:id="3064" w:author="Chen Heller" w:date="2023-03-14T09:26:00Z">
              <w:r w:rsidDel="0088465F">
                <w:delText>1.82</w:delText>
              </w:r>
            </w:del>
          </w:p>
        </w:tc>
        <w:tc>
          <w:tcPr>
            <w:tcW w:w="992" w:type="dxa"/>
            <w:tcBorders>
              <w:bottom w:val="single" w:sz="12" w:space="0" w:color="auto"/>
            </w:tcBorders>
          </w:tcPr>
          <w:p w14:paraId="10544CA9" w14:textId="4AC44DFA" w:rsidR="00BB064F" w:rsidDel="0088465F" w:rsidRDefault="00BB064F" w:rsidP="00F64F57">
            <w:pPr>
              <w:ind w:firstLine="0"/>
              <w:rPr>
                <w:del w:id="3065" w:author="Chen Heller" w:date="2023-03-14T09:26:00Z"/>
              </w:rPr>
            </w:pPr>
            <w:del w:id="3066" w:author="Chen Heller" w:date="2023-03-14T09:26:00Z">
              <w:r w:rsidDel="0088465F">
                <w:delText>0.090</w:delText>
              </w:r>
            </w:del>
          </w:p>
        </w:tc>
        <w:tc>
          <w:tcPr>
            <w:tcW w:w="1702" w:type="dxa"/>
            <w:tcBorders>
              <w:bottom w:val="single" w:sz="12" w:space="0" w:color="auto"/>
            </w:tcBorders>
          </w:tcPr>
          <w:p w14:paraId="0D0D9B02" w14:textId="097A3C3B" w:rsidR="00BB064F" w:rsidDel="0088465F" w:rsidRDefault="00BB064F" w:rsidP="00F64F57">
            <w:pPr>
              <w:ind w:firstLine="0"/>
              <w:rPr>
                <w:del w:id="3067" w:author="Chen Heller" w:date="2023-03-14T09:26:00Z"/>
              </w:rPr>
            </w:pPr>
            <w:del w:id="3068" w:author="Chen Heller" w:date="2023-03-14T09:26:00Z">
              <w:r w:rsidDel="0088465F">
                <w:delText>-50.34, 4.12</w:delText>
              </w:r>
            </w:del>
          </w:p>
        </w:tc>
      </w:tr>
      <w:tr w:rsidR="00114D69" w:rsidDel="0088465F" w14:paraId="4065AA03" w14:textId="671F65F8" w:rsidTr="00422967">
        <w:trPr>
          <w:trHeight w:val="490"/>
          <w:del w:id="3069" w:author="Chen Heller" w:date="2023-03-14T09:26:00Z"/>
        </w:trPr>
        <w:tc>
          <w:tcPr>
            <w:tcW w:w="8931" w:type="dxa"/>
            <w:gridSpan w:val="6"/>
            <w:tcBorders>
              <w:top w:val="single" w:sz="12" w:space="0" w:color="auto"/>
            </w:tcBorders>
          </w:tcPr>
          <w:p w14:paraId="26E08F47" w14:textId="377C80EE" w:rsidR="00114D69" w:rsidDel="0088465F" w:rsidRDefault="00114D69" w:rsidP="00F64F57">
            <w:pPr>
              <w:ind w:firstLine="0"/>
              <w:rPr>
                <w:del w:id="3070" w:author="Chen Heller" w:date="2023-03-14T09:26:00Z"/>
                <w:sz w:val="22"/>
                <w:szCs w:val="22"/>
              </w:rPr>
            </w:pPr>
            <w:del w:id="3071" w:author="Chen Heller" w:date="2023-03-14T09:26:00Z">
              <w:r w:rsidRPr="00F64F57" w:rsidDel="0088465F">
                <w:rPr>
                  <w:i/>
                  <w:iCs/>
                  <w:sz w:val="22"/>
                  <w:szCs w:val="22"/>
                </w:rPr>
                <w:delText xml:space="preserve">Note. </w:delText>
              </w:r>
              <w:r w:rsidRPr="00F64F57" w:rsidDel="0088465F">
                <w:rPr>
                  <w:sz w:val="22"/>
                  <w:szCs w:val="22"/>
                </w:rPr>
                <w:delText>t</w:delText>
              </w:r>
              <w:r w:rsidDel="0088465F">
                <w:rPr>
                  <w:sz w:val="22"/>
                  <w:szCs w:val="22"/>
                </w:rPr>
                <w:delText>(df)</w:delText>
              </w:r>
              <w:r w:rsidRPr="00F64F57" w:rsidDel="0088465F">
                <w:rPr>
                  <w:sz w:val="22"/>
                  <w:szCs w:val="22"/>
                </w:rPr>
                <w:delText xml:space="preserve"> = t-test score, degrees of freedom are in parenthesis; p = </w:delText>
              </w:r>
              <w:r w:rsidDel="0088465F">
                <w:rPr>
                  <w:sz w:val="22"/>
                  <w:szCs w:val="22"/>
                </w:rPr>
                <w:delText xml:space="preserve">p-value; </w:delText>
              </w:r>
              <w:r w:rsidRPr="00F64F57" w:rsidDel="0088465F">
                <w:rPr>
                  <w:sz w:val="22"/>
                  <w:szCs w:val="22"/>
                </w:rPr>
                <w:delText>CI = 95% confidence interval</w:delText>
              </w:r>
              <w:r w:rsidDel="0088465F">
                <w:rPr>
                  <w:sz w:val="22"/>
                  <w:szCs w:val="22"/>
                </w:rPr>
                <w:delText>s</w:delText>
              </w:r>
              <w:r w:rsidR="00E41E7B" w:rsidDel="0088465F">
                <w:rPr>
                  <w:sz w:val="22"/>
                  <w:szCs w:val="22"/>
                </w:rPr>
                <w:delText>.</w:delText>
              </w:r>
            </w:del>
          </w:p>
          <w:p w14:paraId="162FBCAB" w14:textId="3A5EEFB9" w:rsidR="00127577" w:rsidDel="0088465F" w:rsidRDefault="00127577" w:rsidP="00F64F57">
            <w:pPr>
              <w:ind w:firstLine="0"/>
              <w:rPr>
                <w:del w:id="3072" w:author="Chen Heller" w:date="2023-03-14T09:26:00Z"/>
              </w:rPr>
            </w:pPr>
            <w:del w:id="3073" w:author="Chen Heller" w:date="2023-03-14T09:26:00Z">
              <w:r w:rsidDel="0088465F">
                <w:delText xml:space="preserve">* </w:delText>
              </w:r>
              <w:r w:rsidR="000B6BF5" w:rsidDel="0088465F">
                <w:delText xml:space="preserve">p </w:delText>
              </w:r>
              <w:r w:rsidDel="0088465F">
                <w:delText>&lt; 0.05</w:delText>
              </w:r>
              <w:r w:rsidR="00676400" w:rsidDel="0088465F">
                <w:delText>.</w:delText>
              </w:r>
            </w:del>
          </w:p>
        </w:tc>
      </w:tr>
    </w:tbl>
    <w:p w14:paraId="0C243F2D" w14:textId="3A97CC29" w:rsidR="00D2286A" w:rsidDel="0088465F" w:rsidRDefault="00D2286A" w:rsidP="005E08B6">
      <w:pPr>
        <w:ind w:firstLine="0"/>
        <w:jc w:val="left"/>
        <w:rPr>
          <w:del w:id="3074" w:author="Chen Heller" w:date="2023-03-14T09:26:00Z"/>
        </w:rPr>
      </w:pPr>
    </w:p>
    <w:p w14:paraId="163DB15D" w14:textId="20F9112B" w:rsidR="00D31803" w:rsidDel="00AB541D" w:rsidRDefault="00D31803" w:rsidP="00422967">
      <w:pPr>
        <w:pStyle w:val="Caption"/>
        <w:keepNext/>
        <w:rPr>
          <w:del w:id="3075" w:author="Chen Heller" w:date="2023-03-15T11:32:00Z"/>
        </w:rPr>
      </w:pPr>
      <w:bookmarkStart w:id="3076" w:name="_Ref114130105"/>
      <w:del w:id="3077" w:author="Chen Heller" w:date="2023-03-15T11:32:00Z">
        <w:r w:rsidDel="00AB541D">
          <w:delText xml:space="preserve">Supplementary Table </w:delText>
        </w:r>
        <w:r w:rsidDel="00AB541D">
          <w:rPr>
            <w:i w:val="0"/>
            <w:iCs w:val="0"/>
          </w:rPr>
          <w:fldChar w:fldCharType="begin"/>
        </w:r>
        <w:r w:rsidDel="00AB541D">
          <w:delInstrText xml:space="preserve"> SEQ Supplementary_Table \* ARABIC </w:delInstrText>
        </w:r>
        <w:r w:rsidDel="00AB541D">
          <w:rPr>
            <w:i w:val="0"/>
            <w:iCs w:val="0"/>
          </w:rPr>
          <w:fldChar w:fldCharType="separate"/>
        </w:r>
        <w:r w:rsidR="00C56E28" w:rsidDel="00AB541D">
          <w:rPr>
            <w:noProof/>
          </w:rPr>
          <w:delText>2</w:delText>
        </w:r>
        <w:r w:rsidDel="00AB541D">
          <w:rPr>
            <w:i w:val="0"/>
            <w:iCs w:val="0"/>
            <w:noProof/>
          </w:rPr>
          <w:fldChar w:fldCharType="end"/>
        </w:r>
        <w:bookmarkEnd w:id="3076"/>
        <w:r w:rsidDel="00AB541D">
          <w:delText xml:space="preserve">. </w:delText>
        </w:r>
        <w:r w:rsidR="00143868" w:rsidDel="00AB541D">
          <w:delText>Comparison of the number of excluded trials</w:delText>
        </w:r>
      </w:del>
      <w:del w:id="3078" w:author="Chen Heller" w:date="2023-03-14T09:25:00Z">
        <w:r w:rsidR="00143868" w:rsidDel="0088465F">
          <w:delText xml:space="preserve"> in Experiment 4 </w:delText>
        </w:r>
      </w:del>
      <w:del w:id="3079" w:author="Chen Heller" w:date="2023-03-15T11:32:00Z">
        <w:r w:rsidR="00143868" w:rsidDel="00AB541D">
          <w:delText>between the reaching session and the keyboard session</w:delText>
        </w:r>
      </w:del>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rsidDel="00AB541D" w14:paraId="152B21CD" w14:textId="53D6BBA9" w:rsidTr="00F64F57">
        <w:trPr>
          <w:trHeight w:val="510"/>
          <w:del w:id="3080" w:author="Chen Heller" w:date="2023-03-15T11:32:00Z"/>
        </w:trPr>
        <w:tc>
          <w:tcPr>
            <w:tcW w:w="2126" w:type="dxa"/>
            <w:tcBorders>
              <w:top w:val="single" w:sz="12" w:space="0" w:color="auto"/>
            </w:tcBorders>
          </w:tcPr>
          <w:p w14:paraId="45F78E79" w14:textId="0E1470AC" w:rsidR="000A428B" w:rsidDel="00AB541D" w:rsidRDefault="000A428B" w:rsidP="00F64F57">
            <w:pPr>
              <w:ind w:firstLine="0"/>
              <w:rPr>
                <w:del w:id="3081" w:author="Chen Heller" w:date="2023-03-15T11:32:00Z"/>
              </w:rPr>
            </w:pPr>
          </w:p>
        </w:tc>
        <w:tc>
          <w:tcPr>
            <w:tcW w:w="1701" w:type="dxa"/>
            <w:tcBorders>
              <w:top w:val="single" w:sz="12" w:space="0" w:color="auto"/>
              <w:bottom w:val="single" w:sz="12" w:space="0" w:color="auto"/>
            </w:tcBorders>
          </w:tcPr>
          <w:p w14:paraId="4521910C" w14:textId="62453AE4" w:rsidR="000A428B" w:rsidRPr="00EA2CED" w:rsidDel="00AB541D" w:rsidRDefault="000A428B" w:rsidP="000A428B">
            <w:pPr>
              <w:ind w:firstLine="0"/>
              <w:jc w:val="center"/>
              <w:rPr>
                <w:del w:id="3082" w:author="Chen Heller" w:date="2023-03-15T11:32:00Z"/>
                <w:b/>
                <w:bCs/>
              </w:rPr>
            </w:pPr>
            <w:del w:id="3083" w:author="Chen Heller" w:date="2023-03-15T11:32:00Z">
              <w:r w:rsidDel="00AB541D">
                <w:rPr>
                  <w:b/>
                  <w:bCs/>
                </w:rPr>
                <w:delText>Reaching</w:delText>
              </w:r>
            </w:del>
          </w:p>
        </w:tc>
        <w:tc>
          <w:tcPr>
            <w:tcW w:w="1701" w:type="dxa"/>
            <w:tcBorders>
              <w:top w:val="single" w:sz="12" w:space="0" w:color="auto"/>
              <w:bottom w:val="single" w:sz="12" w:space="0" w:color="auto"/>
            </w:tcBorders>
          </w:tcPr>
          <w:p w14:paraId="33C65213" w14:textId="03EAA2AA" w:rsidR="000A428B" w:rsidRPr="00EA2CED" w:rsidDel="00AB541D" w:rsidRDefault="000A428B" w:rsidP="00422967">
            <w:pPr>
              <w:ind w:firstLine="0"/>
              <w:jc w:val="center"/>
              <w:rPr>
                <w:del w:id="3084" w:author="Chen Heller" w:date="2023-03-15T11:32:00Z"/>
                <w:b/>
                <w:bCs/>
              </w:rPr>
            </w:pPr>
            <w:del w:id="3085" w:author="Chen Heller" w:date="2023-03-15T11:32:00Z">
              <w:r w:rsidDel="00AB541D">
                <w:rPr>
                  <w:b/>
                  <w:bCs/>
                </w:rPr>
                <w:delText>Keyboard</w:delText>
              </w:r>
            </w:del>
          </w:p>
        </w:tc>
        <w:tc>
          <w:tcPr>
            <w:tcW w:w="709" w:type="dxa"/>
            <w:tcBorders>
              <w:top w:val="single" w:sz="12" w:space="0" w:color="auto"/>
            </w:tcBorders>
          </w:tcPr>
          <w:p w14:paraId="5A477F23" w14:textId="5B6EF3FA" w:rsidR="000A428B" w:rsidRPr="00EA2CED" w:rsidDel="00AB541D" w:rsidRDefault="000A428B" w:rsidP="00F64F57">
            <w:pPr>
              <w:ind w:firstLine="0"/>
              <w:jc w:val="center"/>
              <w:rPr>
                <w:del w:id="3086" w:author="Chen Heller" w:date="2023-03-15T11:32:00Z"/>
                <w:b/>
                <w:bCs/>
              </w:rPr>
            </w:pPr>
          </w:p>
        </w:tc>
        <w:tc>
          <w:tcPr>
            <w:tcW w:w="992" w:type="dxa"/>
            <w:tcBorders>
              <w:top w:val="single" w:sz="12" w:space="0" w:color="auto"/>
            </w:tcBorders>
          </w:tcPr>
          <w:p w14:paraId="03E55290" w14:textId="4A929BB5" w:rsidR="000A428B" w:rsidRPr="00EA2CED" w:rsidDel="00AB541D" w:rsidRDefault="000A428B" w:rsidP="00F64F57">
            <w:pPr>
              <w:ind w:firstLine="0"/>
              <w:jc w:val="center"/>
              <w:rPr>
                <w:del w:id="3087" w:author="Chen Heller" w:date="2023-03-15T11:32:00Z"/>
                <w:b/>
                <w:bCs/>
              </w:rPr>
            </w:pPr>
          </w:p>
        </w:tc>
        <w:tc>
          <w:tcPr>
            <w:tcW w:w="1702" w:type="dxa"/>
            <w:tcBorders>
              <w:top w:val="single" w:sz="12" w:space="0" w:color="auto"/>
            </w:tcBorders>
          </w:tcPr>
          <w:p w14:paraId="0F9D008F" w14:textId="756C3914" w:rsidR="000A428B" w:rsidDel="00AB541D" w:rsidRDefault="000A428B" w:rsidP="00F64F57">
            <w:pPr>
              <w:ind w:firstLine="0"/>
              <w:rPr>
                <w:del w:id="3088" w:author="Chen Heller" w:date="2023-03-15T11:32:00Z"/>
              </w:rPr>
            </w:pPr>
          </w:p>
        </w:tc>
      </w:tr>
      <w:tr w:rsidR="000A428B" w:rsidDel="00AB541D" w14:paraId="0898FD5A" w14:textId="053BE731" w:rsidTr="00F64F57">
        <w:trPr>
          <w:trHeight w:val="254"/>
          <w:del w:id="3089" w:author="Chen Heller" w:date="2023-03-15T11:32:00Z"/>
        </w:trPr>
        <w:tc>
          <w:tcPr>
            <w:tcW w:w="2126" w:type="dxa"/>
            <w:tcBorders>
              <w:bottom w:val="single" w:sz="12" w:space="0" w:color="auto"/>
            </w:tcBorders>
          </w:tcPr>
          <w:p w14:paraId="32BC83A0" w14:textId="6FEA24EC" w:rsidR="000A428B" w:rsidRPr="00EA2CED" w:rsidDel="00AB541D" w:rsidRDefault="000A428B" w:rsidP="00F64F57">
            <w:pPr>
              <w:ind w:firstLine="0"/>
              <w:rPr>
                <w:del w:id="3090" w:author="Chen Heller" w:date="2023-03-15T11:32:00Z"/>
                <w:b/>
                <w:bCs/>
              </w:rPr>
            </w:pPr>
          </w:p>
        </w:tc>
        <w:tc>
          <w:tcPr>
            <w:tcW w:w="1701" w:type="dxa"/>
            <w:tcBorders>
              <w:top w:val="single" w:sz="12" w:space="0" w:color="auto"/>
              <w:bottom w:val="single" w:sz="12" w:space="0" w:color="auto"/>
            </w:tcBorders>
          </w:tcPr>
          <w:p w14:paraId="051255EA" w14:textId="4028FF73" w:rsidR="000A428B" w:rsidRPr="00EA2CED" w:rsidDel="00AB541D" w:rsidRDefault="000A428B" w:rsidP="00F64F57">
            <w:pPr>
              <w:ind w:firstLine="0"/>
              <w:rPr>
                <w:del w:id="3091" w:author="Chen Heller" w:date="2023-03-15T11:32:00Z"/>
                <w:b/>
                <w:bCs/>
              </w:rPr>
            </w:pPr>
            <w:del w:id="3092" w:author="Chen Heller" w:date="2023-03-15T11:32:00Z">
              <w:r w:rsidDel="00AB541D">
                <w:rPr>
                  <w:b/>
                  <w:bCs/>
                </w:rPr>
                <w:delText>M (SD)</w:delText>
              </w:r>
            </w:del>
          </w:p>
        </w:tc>
        <w:tc>
          <w:tcPr>
            <w:tcW w:w="1701" w:type="dxa"/>
            <w:tcBorders>
              <w:top w:val="single" w:sz="12" w:space="0" w:color="auto"/>
              <w:bottom w:val="single" w:sz="12" w:space="0" w:color="auto"/>
            </w:tcBorders>
          </w:tcPr>
          <w:p w14:paraId="2B769BBF" w14:textId="52BFEA44" w:rsidR="000A428B" w:rsidRPr="00EA2CED" w:rsidDel="00AB541D" w:rsidRDefault="000A428B" w:rsidP="00F64F57">
            <w:pPr>
              <w:ind w:firstLine="0"/>
              <w:rPr>
                <w:del w:id="3093" w:author="Chen Heller" w:date="2023-03-15T11:32:00Z"/>
                <w:b/>
                <w:bCs/>
              </w:rPr>
            </w:pPr>
            <w:del w:id="3094" w:author="Chen Heller" w:date="2023-03-15T11:32:00Z">
              <w:r w:rsidDel="00AB541D">
                <w:rPr>
                  <w:b/>
                  <w:bCs/>
                </w:rPr>
                <w:delText>M (SD)</w:delText>
              </w:r>
            </w:del>
          </w:p>
        </w:tc>
        <w:tc>
          <w:tcPr>
            <w:tcW w:w="709" w:type="dxa"/>
            <w:tcBorders>
              <w:bottom w:val="single" w:sz="12" w:space="0" w:color="auto"/>
            </w:tcBorders>
          </w:tcPr>
          <w:p w14:paraId="0041A889" w14:textId="70831737" w:rsidR="000A428B" w:rsidRPr="00EA2CED" w:rsidDel="00AB541D" w:rsidRDefault="000A428B" w:rsidP="00F64F57">
            <w:pPr>
              <w:ind w:firstLine="0"/>
              <w:rPr>
                <w:del w:id="3095" w:author="Chen Heller" w:date="2023-03-15T11:32:00Z"/>
                <w:b/>
                <w:bCs/>
              </w:rPr>
            </w:pPr>
            <w:del w:id="3096" w:author="Chen Heller" w:date="2023-03-15T11:32:00Z">
              <w:r w:rsidDel="00AB541D">
                <w:rPr>
                  <w:b/>
                  <w:bCs/>
                </w:rPr>
                <w:delText>t(</w:delText>
              </w:r>
              <w:r w:rsidR="00AB69B6" w:rsidDel="00AB541D">
                <w:rPr>
                  <w:b/>
                  <w:bCs/>
                </w:rPr>
                <w:delText>29</w:delText>
              </w:r>
              <w:r w:rsidDel="00AB541D">
                <w:rPr>
                  <w:b/>
                  <w:bCs/>
                </w:rPr>
                <w:delText>)</w:delText>
              </w:r>
            </w:del>
          </w:p>
        </w:tc>
        <w:tc>
          <w:tcPr>
            <w:tcW w:w="992" w:type="dxa"/>
            <w:tcBorders>
              <w:bottom w:val="single" w:sz="12" w:space="0" w:color="auto"/>
            </w:tcBorders>
          </w:tcPr>
          <w:p w14:paraId="71EB4172" w14:textId="607A4DA9" w:rsidR="000A428B" w:rsidRPr="00EA2CED" w:rsidDel="00AB541D" w:rsidRDefault="000A428B" w:rsidP="00F64F57">
            <w:pPr>
              <w:ind w:firstLine="0"/>
              <w:rPr>
                <w:del w:id="3097" w:author="Chen Heller" w:date="2023-03-15T11:32:00Z"/>
                <w:b/>
                <w:bCs/>
              </w:rPr>
            </w:pPr>
            <w:del w:id="3098" w:author="Chen Heller" w:date="2023-03-15T11:32:00Z">
              <w:r w:rsidDel="00AB541D">
                <w:rPr>
                  <w:b/>
                  <w:bCs/>
                </w:rPr>
                <w:delText>p</w:delText>
              </w:r>
            </w:del>
          </w:p>
        </w:tc>
        <w:tc>
          <w:tcPr>
            <w:tcW w:w="1702" w:type="dxa"/>
            <w:tcBorders>
              <w:bottom w:val="single" w:sz="12" w:space="0" w:color="auto"/>
            </w:tcBorders>
          </w:tcPr>
          <w:p w14:paraId="693A9CA9" w14:textId="254FE61F" w:rsidR="000A428B" w:rsidRPr="00EA2CED" w:rsidDel="00AB541D" w:rsidRDefault="000A428B" w:rsidP="00F64F57">
            <w:pPr>
              <w:ind w:firstLine="0"/>
              <w:rPr>
                <w:del w:id="3099" w:author="Chen Heller" w:date="2023-03-15T11:32:00Z"/>
                <w:b/>
                <w:bCs/>
              </w:rPr>
            </w:pPr>
            <w:del w:id="3100" w:author="Chen Heller" w:date="2023-03-15T11:32:00Z">
              <w:r w:rsidDel="00AB541D">
                <w:rPr>
                  <w:b/>
                  <w:bCs/>
                </w:rPr>
                <w:delText>CI</w:delText>
              </w:r>
            </w:del>
          </w:p>
        </w:tc>
      </w:tr>
      <w:tr w:rsidR="000A428B" w:rsidDel="00AB541D" w14:paraId="47E47739" w14:textId="2CBCB766" w:rsidTr="00F64F57">
        <w:trPr>
          <w:trHeight w:val="490"/>
          <w:del w:id="3101" w:author="Chen Heller" w:date="2023-03-15T11:32:00Z"/>
        </w:trPr>
        <w:tc>
          <w:tcPr>
            <w:tcW w:w="2126" w:type="dxa"/>
          </w:tcPr>
          <w:p w14:paraId="45399106" w14:textId="18DFBB9D" w:rsidR="000A428B" w:rsidRPr="00EA2CED" w:rsidDel="00AB541D" w:rsidRDefault="000A428B" w:rsidP="00F64F57">
            <w:pPr>
              <w:ind w:firstLine="0"/>
              <w:rPr>
                <w:del w:id="3102" w:author="Chen Heller" w:date="2023-03-15T11:32:00Z"/>
                <w:b/>
                <w:bCs/>
              </w:rPr>
            </w:pPr>
            <w:del w:id="3103" w:author="Chen Heller" w:date="2023-03-15T11:32:00Z">
              <w:r w:rsidDel="00AB541D">
                <w:rPr>
                  <w:b/>
                  <w:bCs/>
                </w:rPr>
                <w:delText>Early responses</w:delText>
              </w:r>
            </w:del>
          </w:p>
        </w:tc>
        <w:tc>
          <w:tcPr>
            <w:tcW w:w="1701" w:type="dxa"/>
          </w:tcPr>
          <w:p w14:paraId="4C7D7303" w14:textId="29EC7B73" w:rsidR="000A428B" w:rsidDel="00AB541D" w:rsidRDefault="0082355E" w:rsidP="00F64F57">
            <w:pPr>
              <w:ind w:firstLine="0"/>
              <w:rPr>
                <w:del w:id="3104" w:author="Chen Heller" w:date="2023-03-15T11:32:00Z"/>
              </w:rPr>
            </w:pPr>
            <w:del w:id="3105" w:author="Chen Heller" w:date="2023-03-15T11:32:00Z">
              <w:r w:rsidDel="00AB541D">
                <w:delText xml:space="preserve">23.26 </w:delText>
              </w:r>
              <w:r w:rsidR="00AB69B6" w:rsidDel="00AB541D">
                <w:delText>(</w:delText>
              </w:r>
              <w:r w:rsidDel="00AB541D">
                <w:delText>19.79</w:delText>
              </w:r>
              <w:r w:rsidR="00AB69B6" w:rsidDel="00AB541D">
                <w:delText>)</w:delText>
              </w:r>
            </w:del>
          </w:p>
        </w:tc>
        <w:tc>
          <w:tcPr>
            <w:tcW w:w="1701" w:type="dxa"/>
          </w:tcPr>
          <w:p w14:paraId="03B22025" w14:textId="51F87DA0" w:rsidR="000A428B" w:rsidDel="00AB541D" w:rsidRDefault="0082355E" w:rsidP="00F64F57">
            <w:pPr>
              <w:ind w:firstLine="0"/>
              <w:rPr>
                <w:del w:id="3106" w:author="Chen Heller" w:date="2023-03-15T11:32:00Z"/>
              </w:rPr>
            </w:pPr>
            <w:del w:id="3107" w:author="Chen Heller" w:date="2023-03-15T11:32:00Z">
              <w:r w:rsidDel="00AB541D">
                <w:delText xml:space="preserve">0 </w:delText>
              </w:r>
              <w:r w:rsidR="00AB69B6" w:rsidDel="00AB541D">
                <w:delText>(</w:delText>
              </w:r>
              <w:r w:rsidDel="00AB541D">
                <w:delText>0</w:delText>
              </w:r>
              <w:r w:rsidR="00AB69B6" w:rsidDel="00AB541D">
                <w:delText>)</w:delText>
              </w:r>
            </w:del>
          </w:p>
        </w:tc>
        <w:tc>
          <w:tcPr>
            <w:tcW w:w="709" w:type="dxa"/>
          </w:tcPr>
          <w:p w14:paraId="6387EE0D" w14:textId="01870A12" w:rsidR="000A428B" w:rsidDel="00AB541D" w:rsidRDefault="0082355E" w:rsidP="00F64F57">
            <w:pPr>
              <w:ind w:firstLine="0"/>
              <w:rPr>
                <w:del w:id="3108" w:author="Chen Heller" w:date="2023-03-15T11:32:00Z"/>
              </w:rPr>
            </w:pPr>
            <w:del w:id="3109" w:author="Chen Heller" w:date="2023-03-15T11:32:00Z">
              <w:r w:rsidDel="00AB541D">
                <w:delText>6.43</w:delText>
              </w:r>
            </w:del>
          </w:p>
        </w:tc>
        <w:tc>
          <w:tcPr>
            <w:tcW w:w="992" w:type="dxa"/>
          </w:tcPr>
          <w:p w14:paraId="70C454EB" w14:textId="154366D8" w:rsidR="000A428B" w:rsidDel="00AB541D" w:rsidRDefault="0082355E" w:rsidP="00F64F57">
            <w:pPr>
              <w:ind w:firstLine="0"/>
              <w:rPr>
                <w:del w:id="3110" w:author="Chen Heller" w:date="2023-03-15T11:32:00Z"/>
              </w:rPr>
            </w:pPr>
            <w:del w:id="3111" w:author="Chen Heller" w:date="2023-03-15T11:32:00Z">
              <w:r w:rsidDel="00AB541D">
                <w:delText>&lt;0.001</w:delText>
              </w:r>
            </w:del>
          </w:p>
        </w:tc>
        <w:tc>
          <w:tcPr>
            <w:tcW w:w="1702" w:type="dxa"/>
          </w:tcPr>
          <w:p w14:paraId="36FAA04D" w14:textId="3CC6ABE1" w:rsidR="000A428B" w:rsidDel="00AB541D" w:rsidRDefault="00280401" w:rsidP="00F64F57">
            <w:pPr>
              <w:ind w:firstLine="0"/>
              <w:rPr>
                <w:del w:id="3112" w:author="Chen Heller" w:date="2023-03-15T11:32:00Z"/>
              </w:rPr>
            </w:pPr>
            <w:del w:id="3113" w:author="Chen Heller" w:date="2023-03-15T11:32:00Z">
              <w:r w:rsidDel="00AB541D">
                <w:delText>15.87</w:delText>
              </w:r>
              <w:r w:rsidR="00AB69B6" w:rsidDel="00AB541D">
                <w:delText>,</w:delText>
              </w:r>
              <w:r w:rsidDel="00AB541D">
                <w:delText xml:space="preserve"> 30.65</w:delText>
              </w:r>
            </w:del>
          </w:p>
        </w:tc>
      </w:tr>
      <w:tr w:rsidR="000A428B" w:rsidDel="00AB541D" w14:paraId="28591C48" w14:textId="5953ED83" w:rsidTr="00F64F57">
        <w:trPr>
          <w:trHeight w:val="490"/>
          <w:del w:id="3114" w:author="Chen Heller" w:date="2023-03-15T11:32:00Z"/>
        </w:trPr>
        <w:tc>
          <w:tcPr>
            <w:tcW w:w="2126" w:type="dxa"/>
          </w:tcPr>
          <w:p w14:paraId="22BEA9F7" w14:textId="1D3E916D" w:rsidR="000A428B" w:rsidRPr="00EA2CED" w:rsidDel="00AB541D" w:rsidRDefault="000A428B" w:rsidP="00F64F57">
            <w:pPr>
              <w:ind w:firstLine="0"/>
              <w:rPr>
                <w:del w:id="3115" w:author="Chen Heller" w:date="2023-03-15T11:32:00Z"/>
                <w:b/>
                <w:bCs/>
              </w:rPr>
            </w:pPr>
            <w:del w:id="3116" w:author="Chen Heller" w:date="2023-03-15T11:32:00Z">
              <w:r w:rsidDel="00AB541D">
                <w:rPr>
                  <w:b/>
                  <w:bCs/>
                </w:rPr>
                <w:delText>Late responses</w:delText>
              </w:r>
            </w:del>
          </w:p>
        </w:tc>
        <w:tc>
          <w:tcPr>
            <w:tcW w:w="1701" w:type="dxa"/>
          </w:tcPr>
          <w:p w14:paraId="078B1D8F" w14:textId="065D3CF9" w:rsidR="000A428B" w:rsidDel="00AB541D" w:rsidRDefault="0082355E" w:rsidP="00F64F57">
            <w:pPr>
              <w:ind w:firstLine="0"/>
              <w:rPr>
                <w:del w:id="3117" w:author="Chen Heller" w:date="2023-03-15T11:32:00Z"/>
              </w:rPr>
            </w:pPr>
            <w:del w:id="3118" w:author="Chen Heller" w:date="2023-03-15T11:32:00Z">
              <w:r w:rsidDel="00AB541D">
                <w:delText xml:space="preserve">32.06 </w:delText>
              </w:r>
              <w:r w:rsidR="00AB69B6" w:rsidDel="00AB541D">
                <w:delText>(</w:delText>
              </w:r>
              <w:r w:rsidDel="00AB541D">
                <w:delText>19.24</w:delText>
              </w:r>
              <w:r w:rsidR="00AB69B6" w:rsidDel="00AB541D">
                <w:delText>)</w:delText>
              </w:r>
            </w:del>
          </w:p>
        </w:tc>
        <w:tc>
          <w:tcPr>
            <w:tcW w:w="1701" w:type="dxa"/>
          </w:tcPr>
          <w:p w14:paraId="7EF9AC98" w14:textId="2014CBAE" w:rsidR="000A428B" w:rsidDel="00AB541D" w:rsidRDefault="0082355E" w:rsidP="00F64F57">
            <w:pPr>
              <w:ind w:firstLine="0"/>
              <w:rPr>
                <w:del w:id="3119" w:author="Chen Heller" w:date="2023-03-15T11:32:00Z"/>
              </w:rPr>
            </w:pPr>
            <w:del w:id="3120" w:author="Chen Heller" w:date="2023-03-15T11:32:00Z">
              <w:r w:rsidDel="00AB541D">
                <w:delText xml:space="preserve">14.06 </w:delText>
              </w:r>
              <w:r w:rsidR="00AB69B6" w:rsidDel="00AB541D">
                <w:delText>(</w:delText>
              </w:r>
              <w:r w:rsidDel="00AB541D">
                <w:delText>10.33</w:delText>
              </w:r>
              <w:r w:rsidR="00AB69B6" w:rsidDel="00AB541D">
                <w:delText>)</w:delText>
              </w:r>
            </w:del>
          </w:p>
        </w:tc>
        <w:tc>
          <w:tcPr>
            <w:tcW w:w="709" w:type="dxa"/>
          </w:tcPr>
          <w:p w14:paraId="4B5F4585" w14:textId="39DBF6B6" w:rsidR="000A428B" w:rsidDel="00AB541D" w:rsidRDefault="0082355E" w:rsidP="00F64F57">
            <w:pPr>
              <w:ind w:firstLine="0"/>
              <w:rPr>
                <w:del w:id="3121" w:author="Chen Heller" w:date="2023-03-15T11:32:00Z"/>
              </w:rPr>
            </w:pPr>
            <w:del w:id="3122" w:author="Chen Heller" w:date="2023-03-15T11:32:00Z">
              <w:r w:rsidDel="00AB541D">
                <w:delText>4.71</w:delText>
              </w:r>
            </w:del>
          </w:p>
        </w:tc>
        <w:tc>
          <w:tcPr>
            <w:tcW w:w="992" w:type="dxa"/>
          </w:tcPr>
          <w:p w14:paraId="20FAD45D" w14:textId="4A4C2AB1" w:rsidR="000A428B" w:rsidDel="00AB541D" w:rsidRDefault="0082355E" w:rsidP="00F64F57">
            <w:pPr>
              <w:ind w:firstLine="0"/>
              <w:rPr>
                <w:del w:id="3123" w:author="Chen Heller" w:date="2023-03-15T11:32:00Z"/>
              </w:rPr>
            </w:pPr>
            <w:del w:id="3124" w:author="Chen Heller" w:date="2023-03-15T11:32:00Z">
              <w:r w:rsidDel="00AB541D">
                <w:delText>&lt;0.001</w:delText>
              </w:r>
            </w:del>
          </w:p>
        </w:tc>
        <w:tc>
          <w:tcPr>
            <w:tcW w:w="1702" w:type="dxa"/>
          </w:tcPr>
          <w:p w14:paraId="51B1AD7B" w14:textId="586C99C5" w:rsidR="000A428B" w:rsidDel="00AB541D" w:rsidRDefault="0082355E" w:rsidP="00F64F57">
            <w:pPr>
              <w:ind w:firstLine="0"/>
              <w:rPr>
                <w:del w:id="3125" w:author="Chen Heller" w:date="2023-03-15T11:32:00Z"/>
              </w:rPr>
            </w:pPr>
            <w:del w:id="3126" w:author="Chen Heller" w:date="2023-03-15T11:32:00Z">
              <w:r w:rsidDel="00AB541D">
                <w:delText>10.19</w:delText>
              </w:r>
              <w:r w:rsidR="00AB69B6" w:rsidDel="00AB541D">
                <w:delText>,</w:delText>
              </w:r>
              <w:r w:rsidDel="00AB541D">
                <w:delText xml:space="preserve"> 25.80</w:delText>
              </w:r>
            </w:del>
          </w:p>
        </w:tc>
      </w:tr>
      <w:tr w:rsidR="000A428B" w:rsidDel="00AB541D" w14:paraId="383BD2A4" w14:textId="6EC32ECF" w:rsidTr="00F64F57">
        <w:trPr>
          <w:trHeight w:val="490"/>
          <w:del w:id="3127" w:author="Chen Heller" w:date="2023-03-15T11:32:00Z"/>
        </w:trPr>
        <w:tc>
          <w:tcPr>
            <w:tcW w:w="2126" w:type="dxa"/>
            <w:tcBorders>
              <w:bottom w:val="single" w:sz="12" w:space="0" w:color="auto"/>
            </w:tcBorders>
          </w:tcPr>
          <w:p w14:paraId="02F756C3" w14:textId="347A2C97" w:rsidR="000A428B" w:rsidRPr="00EA2CED" w:rsidDel="00AB541D" w:rsidRDefault="000A428B" w:rsidP="00F64F57">
            <w:pPr>
              <w:ind w:firstLine="0"/>
              <w:rPr>
                <w:del w:id="3128" w:author="Chen Heller" w:date="2023-03-15T11:32:00Z"/>
                <w:b/>
                <w:bCs/>
              </w:rPr>
            </w:pPr>
            <w:del w:id="3129" w:author="Chen Heller" w:date="2023-03-15T11:32:00Z">
              <w:r w:rsidDel="00AB541D">
                <w:rPr>
                  <w:b/>
                  <w:bCs/>
                </w:rPr>
                <w:delText>Incorrect answers</w:delText>
              </w:r>
            </w:del>
          </w:p>
        </w:tc>
        <w:tc>
          <w:tcPr>
            <w:tcW w:w="1701" w:type="dxa"/>
            <w:tcBorders>
              <w:bottom w:val="single" w:sz="12" w:space="0" w:color="auto"/>
            </w:tcBorders>
          </w:tcPr>
          <w:p w14:paraId="65C819FB" w14:textId="78A2ECC0" w:rsidR="000A428B" w:rsidDel="00AB541D" w:rsidRDefault="00280401" w:rsidP="00F64F57">
            <w:pPr>
              <w:ind w:firstLine="0"/>
              <w:rPr>
                <w:del w:id="3130" w:author="Chen Heller" w:date="2023-03-15T11:32:00Z"/>
              </w:rPr>
            </w:pPr>
            <w:del w:id="3131" w:author="Chen Heller" w:date="2023-03-15T11:32:00Z">
              <w:r w:rsidDel="00AB541D">
                <w:delText xml:space="preserve">21.90 </w:delText>
              </w:r>
              <w:r w:rsidR="00AB69B6" w:rsidDel="00AB541D">
                <w:delText>(</w:delText>
              </w:r>
              <w:r w:rsidDel="00AB541D">
                <w:delText>12.33</w:delText>
              </w:r>
              <w:r w:rsidR="00AB69B6" w:rsidDel="00AB541D">
                <w:delText>)</w:delText>
              </w:r>
            </w:del>
          </w:p>
        </w:tc>
        <w:tc>
          <w:tcPr>
            <w:tcW w:w="1701" w:type="dxa"/>
            <w:tcBorders>
              <w:bottom w:val="single" w:sz="12" w:space="0" w:color="auto"/>
            </w:tcBorders>
          </w:tcPr>
          <w:p w14:paraId="4899934B" w14:textId="16578523" w:rsidR="000A428B" w:rsidDel="00AB541D" w:rsidRDefault="00280401" w:rsidP="00F64F57">
            <w:pPr>
              <w:ind w:firstLine="0"/>
              <w:rPr>
                <w:del w:id="3132" w:author="Chen Heller" w:date="2023-03-15T11:32:00Z"/>
              </w:rPr>
            </w:pPr>
            <w:del w:id="3133" w:author="Chen Heller" w:date="2023-03-15T11:32:00Z">
              <w:r w:rsidDel="00AB541D">
                <w:delText xml:space="preserve">36.13 </w:delText>
              </w:r>
              <w:r w:rsidR="00AB69B6" w:rsidDel="00AB541D">
                <w:delText>(</w:delText>
              </w:r>
              <w:r w:rsidDel="00AB541D">
                <w:delText>15.29</w:delText>
              </w:r>
              <w:r w:rsidR="00AB69B6" w:rsidDel="00AB541D">
                <w:delText>)</w:delText>
              </w:r>
            </w:del>
          </w:p>
        </w:tc>
        <w:tc>
          <w:tcPr>
            <w:tcW w:w="709" w:type="dxa"/>
            <w:tcBorders>
              <w:bottom w:val="single" w:sz="12" w:space="0" w:color="auto"/>
            </w:tcBorders>
          </w:tcPr>
          <w:p w14:paraId="46B47E4F" w14:textId="7F8FA7E6" w:rsidR="000A428B" w:rsidDel="00AB541D" w:rsidRDefault="00280401" w:rsidP="00F64F57">
            <w:pPr>
              <w:ind w:firstLine="0"/>
              <w:rPr>
                <w:del w:id="3134" w:author="Chen Heller" w:date="2023-03-15T11:32:00Z"/>
              </w:rPr>
            </w:pPr>
            <w:del w:id="3135" w:author="Chen Heller" w:date="2023-03-15T11:32:00Z">
              <w:r w:rsidDel="00AB541D">
                <w:delText>6.31</w:delText>
              </w:r>
            </w:del>
          </w:p>
        </w:tc>
        <w:tc>
          <w:tcPr>
            <w:tcW w:w="992" w:type="dxa"/>
            <w:tcBorders>
              <w:bottom w:val="single" w:sz="12" w:space="0" w:color="auto"/>
            </w:tcBorders>
          </w:tcPr>
          <w:p w14:paraId="155E8347" w14:textId="53BA5A28" w:rsidR="000A428B" w:rsidDel="00AB541D" w:rsidRDefault="00280401" w:rsidP="00F64F57">
            <w:pPr>
              <w:ind w:firstLine="0"/>
              <w:rPr>
                <w:del w:id="3136" w:author="Chen Heller" w:date="2023-03-15T11:32:00Z"/>
              </w:rPr>
            </w:pPr>
            <w:del w:id="3137" w:author="Chen Heller" w:date="2023-03-15T11:32:00Z">
              <w:r w:rsidDel="00AB541D">
                <w:delText>&lt;0.001</w:delText>
              </w:r>
            </w:del>
          </w:p>
        </w:tc>
        <w:tc>
          <w:tcPr>
            <w:tcW w:w="1702" w:type="dxa"/>
            <w:tcBorders>
              <w:bottom w:val="single" w:sz="12" w:space="0" w:color="auto"/>
            </w:tcBorders>
          </w:tcPr>
          <w:p w14:paraId="65DF07D1" w14:textId="6C2BFE2E" w:rsidR="000A428B" w:rsidDel="00AB541D" w:rsidRDefault="00280401" w:rsidP="00F64F57">
            <w:pPr>
              <w:ind w:firstLine="0"/>
              <w:rPr>
                <w:del w:id="3138" w:author="Chen Heller" w:date="2023-03-15T11:32:00Z"/>
              </w:rPr>
            </w:pPr>
            <w:del w:id="3139" w:author="Chen Heller" w:date="2023-03-15T11:32:00Z">
              <w:r w:rsidDel="00AB541D">
                <w:delText>-18.84</w:delText>
              </w:r>
              <w:r w:rsidR="00AB69B6" w:rsidDel="00AB541D">
                <w:delText>,</w:delText>
              </w:r>
              <w:r w:rsidDel="00AB541D">
                <w:delText xml:space="preserve"> -9.62</w:delText>
              </w:r>
            </w:del>
          </w:p>
        </w:tc>
      </w:tr>
      <w:tr w:rsidR="000A428B" w:rsidDel="00AB541D" w14:paraId="349178DC" w14:textId="0002C969" w:rsidTr="00F64F57">
        <w:trPr>
          <w:trHeight w:val="490"/>
          <w:del w:id="3140" w:author="Chen Heller" w:date="2023-03-15T11:32:00Z"/>
        </w:trPr>
        <w:tc>
          <w:tcPr>
            <w:tcW w:w="8931" w:type="dxa"/>
            <w:gridSpan w:val="6"/>
            <w:tcBorders>
              <w:top w:val="single" w:sz="12" w:space="0" w:color="auto"/>
            </w:tcBorders>
          </w:tcPr>
          <w:p w14:paraId="0133A018" w14:textId="72855460" w:rsidR="000A428B" w:rsidDel="00AB541D" w:rsidRDefault="000A428B" w:rsidP="003A5F96">
            <w:pPr>
              <w:ind w:firstLine="0"/>
              <w:rPr>
                <w:del w:id="3141" w:author="Chen Heller" w:date="2023-03-15T11:32:00Z"/>
              </w:rPr>
            </w:pPr>
            <w:del w:id="3142" w:author="Chen Heller" w:date="2023-03-15T11:32:00Z">
              <w:r w:rsidRPr="00F64F57" w:rsidDel="00AB541D">
                <w:rPr>
                  <w:i/>
                  <w:iCs/>
                  <w:sz w:val="22"/>
                  <w:szCs w:val="22"/>
                </w:rPr>
                <w:delText xml:space="preserve">Note. </w:delText>
              </w:r>
              <w:r w:rsidRPr="00F64F57" w:rsidDel="00AB541D">
                <w:rPr>
                  <w:sz w:val="22"/>
                  <w:szCs w:val="22"/>
                </w:rPr>
                <w:delText>t</w:delText>
              </w:r>
              <w:r w:rsidDel="00AB541D">
                <w:rPr>
                  <w:sz w:val="22"/>
                  <w:szCs w:val="22"/>
                </w:rPr>
                <w:delText>(df)</w:delText>
              </w:r>
              <w:r w:rsidRPr="00F64F57" w:rsidDel="00AB541D">
                <w:rPr>
                  <w:sz w:val="22"/>
                  <w:szCs w:val="22"/>
                </w:rPr>
                <w:delText xml:space="preserve"> = t-test score, degrees of freedom are in parenthesis; p = </w:delText>
              </w:r>
              <w:r w:rsidDel="00AB541D">
                <w:rPr>
                  <w:sz w:val="22"/>
                  <w:szCs w:val="22"/>
                </w:rPr>
                <w:delText xml:space="preserve">p-value; </w:delText>
              </w:r>
              <w:r w:rsidRPr="00F64F57" w:rsidDel="00AB541D">
                <w:rPr>
                  <w:sz w:val="22"/>
                  <w:szCs w:val="22"/>
                </w:rPr>
                <w:delText>CI = 95% confidence interval</w:delText>
              </w:r>
              <w:r w:rsidDel="00AB541D">
                <w:rPr>
                  <w:sz w:val="22"/>
                  <w:szCs w:val="22"/>
                </w:rPr>
                <w:delText>s</w:delText>
              </w:r>
              <w:r w:rsidR="00676400" w:rsidDel="00AB541D">
                <w:rPr>
                  <w:sz w:val="22"/>
                  <w:szCs w:val="22"/>
                </w:rPr>
                <w:delText>.</w:delText>
              </w:r>
            </w:del>
          </w:p>
        </w:tc>
      </w:tr>
    </w:tbl>
    <w:p w14:paraId="0BE09585" w14:textId="7F906B2C" w:rsidR="005F6361" w:rsidRDefault="005F6361" w:rsidP="005E08B6">
      <w:pPr>
        <w:ind w:firstLine="0"/>
        <w:jc w:val="left"/>
        <w:rPr>
          <w:ins w:id="3143" w:author="Chen Heller" w:date="2023-03-15T11:32:00Z"/>
        </w:rPr>
      </w:pPr>
      <w:r>
        <w:br w:type="page"/>
      </w:r>
    </w:p>
    <w:p w14:paraId="626C735D" w14:textId="77777777" w:rsidR="00AB541D" w:rsidRDefault="00AB541D" w:rsidP="005E08B6">
      <w:pPr>
        <w:ind w:firstLine="0"/>
        <w:jc w:val="left"/>
      </w:pPr>
    </w:p>
    <w:p w14:paraId="20D20597" w14:textId="5F7183C9" w:rsidR="00B00AED" w:rsidRDefault="00BB4D09" w:rsidP="005F6361">
      <w:pPr>
        <w:pStyle w:val="Heading2"/>
      </w:pPr>
      <w:bookmarkStart w:id="3144" w:name="_Toc114485397"/>
      <w:r>
        <w:t>References</w:t>
      </w:r>
      <w:bookmarkEnd w:id="3144"/>
    </w:p>
    <w:p w14:paraId="4CF825EB" w14:textId="77777777" w:rsidR="00671861" w:rsidRDefault="0003265E" w:rsidP="00671861">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671861">
        <w:t xml:space="preserve">Abrams, R. L., Klinger, M. R., &amp; Greenwald, A. G. (2002). Subliminal words activate semantic categories (not automated motor responses). </w:t>
      </w:r>
      <w:r w:rsidR="00671861">
        <w:rPr>
          <w:i/>
          <w:iCs/>
        </w:rPr>
        <w:t>Psychonomic Bulletin &amp; Review</w:t>
      </w:r>
      <w:r w:rsidR="00671861">
        <w:t xml:space="preserve">, </w:t>
      </w:r>
      <w:r w:rsidR="00671861">
        <w:rPr>
          <w:i/>
          <w:iCs/>
        </w:rPr>
        <w:t>9</w:t>
      </w:r>
      <w:r w:rsidR="00671861">
        <w:t>(1), 100–106. https://doi.org/10.3758/BF03196262</w:t>
      </w:r>
    </w:p>
    <w:p w14:paraId="66D3747F" w14:textId="77777777" w:rsidR="00671861" w:rsidRDefault="00671861" w:rsidP="00671861">
      <w:pPr>
        <w:pStyle w:val="Bibliography"/>
      </w:pPr>
      <w:proofErr w:type="spellStart"/>
      <w:r>
        <w:t>Aivar</w:t>
      </w:r>
      <w:proofErr w:type="spellEnd"/>
      <w:r>
        <w:t xml:space="preserve">, M. P., Brenner, E., &amp; </w:t>
      </w:r>
      <w:proofErr w:type="spellStart"/>
      <w:r>
        <w:t>Smeets</w:t>
      </w:r>
      <w:proofErr w:type="spellEnd"/>
      <w:r>
        <w:t xml:space="preserve">, J. B. J. (2008). Avoiding moving obstacles. </w:t>
      </w:r>
      <w:r>
        <w:rPr>
          <w:i/>
          <w:iCs/>
        </w:rPr>
        <w:t>Experimental Brain Research</w:t>
      </w:r>
      <w:r>
        <w:t xml:space="preserve">, </w:t>
      </w:r>
      <w:r>
        <w:rPr>
          <w:i/>
          <w:iCs/>
        </w:rPr>
        <w:t>190</w:t>
      </w:r>
      <w:r>
        <w:t>(3), 251–264. https://doi.org/10.1007/s00221-008-1475-9</w:t>
      </w:r>
    </w:p>
    <w:p w14:paraId="59291AF4" w14:textId="77777777" w:rsidR="00671861" w:rsidRDefault="00671861" w:rsidP="00671861">
      <w:pPr>
        <w:pStyle w:val="Bibliography"/>
      </w:pPr>
      <w:r>
        <w:t xml:space="preserve">Almeida, J., Mahon, B. Z., </w:t>
      </w:r>
      <w:proofErr w:type="spellStart"/>
      <w:r>
        <w:t>Zapater-Raberov</w:t>
      </w:r>
      <w:proofErr w:type="spellEnd"/>
      <w:r>
        <w:t xml:space="preserve">, V., </w:t>
      </w:r>
      <w:proofErr w:type="spellStart"/>
      <w:r>
        <w:t>Dziuba</w:t>
      </w:r>
      <w:proofErr w:type="spellEnd"/>
      <w:r>
        <w:t xml:space="preserve">,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18FBF549" w14:textId="77777777" w:rsidR="00671861" w:rsidRDefault="00671861" w:rsidP="00671861">
      <w:pPr>
        <w:pStyle w:val="Bibliography"/>
      </w:pPr>
      <w:r>
        <w:t xml:space="preserve">Almeida, J., </w:t>
      </w:r>
      <w:proofErr w:type="spellStart"/>
      <w:r>
        <w:t>Pajtas</w:t>
      </w:r>
      <w:proofErr w:type="spellEnd"/>
      <w:r>
        <w:t xml:space="preserve">, P. E., Mahon, B. Z., Nakayama, K., &amp; </w:t>
      </w:r>
      <w:proofErr w:type="spellStart"/>
      <w:r>
        <w:t>Caramazza</w:t>
      </w:r>
      <w:proofErr w:type="spellEnd"/>
      <w:r>
        <w:t xml:space="preserve">, A. (2013). </w:t>
      </w:r>
      <w:proofErr w:type="spellStart"/>
      <w:proofErr w:type="gramStart"/>
      <w:r>
        <w:t>Affect</w:t>
      </w:r>
      <w:proofErr w:type="spellEnd"/>
      <w:proofErr w:type="gram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14FDA18D" w14:textId="77777777" w:rsidR="00671861" w:rsidRDefault="00671861" w:rsidP="00671861">
      <w:pPr>
        <w:pStyle w:val="Bibliography"/>
      </w:pPr>
      <w:proofErr w:type="spellStart"/>
      <w:r>
        <w:t>Biderman</w:t>
      </w:r>
      <w:proofErr w:type="spellEnd"/>
      <w:r>
        <w:t xml:space="preserve">, N., &amp; </w:t>
      </w:r>
      <w:proofErr w:type="spellStart"/>
      <w:r>
        <w:t>Mudrik</w:t>
      </w:r>
      <w:proofErr w:type="spellEnd"/>
      <w:r>
        <w:t xml:space="preserve">, L. (2018). Evidence for Implicit—But Not Unconscious—Processing of Object-Scene Relations. </w:t>
      </w:r>
      <w:r>
        <w:rPr>
          <w:i/>
          <w:iCs/>
        </w:rPr>
        <w:t>Psychological Science</w:t>
      </w:r>
      <w:r>
        <w:t xml:space="preserve">, </w:t>
      </w:r>
      <w:r>
        <w:rPr>
          <w:i/>
          <w:iCs/>
        </w:rPr>
        <w:t>29</w:t>
      </w:r>
      <w:r>
        <w:t>(2), 266–277. https://doi.org/10.1177/0956797617735745</w:t>
      </w:r>
    </w:p>
    <w:p w14:paraId="612B6241" w14:textId="77777777" w:rsidR="00671861" w:rsidRDefault="00671861" w:rsidP="00671861">
      <w:pPr>
        <w:pStyle w:val="Bibliography"/>
      </w:pPr>
      <w:proofErr w:type="spellStart"/>
      <w:r>
        <w:t>Bogomolov</w:t>
      </w:r>
      <w:proofErr w:type="spellEnd"/>
      <w:r>
        <w:t xml:space="preserve">, M., Peterson, C. B., </w:t>
      </w:r>
      <w:proofErr w:type="spellStart"/>
      <w:r>
        <w:t>Benjamini</w:t>
      </w:r>
      <w:proofErr w:type="spellEnd"/>
      <w:r>
        <w:t xml:space="preserve">, Y., &amp; </w:t>
      </w:r>
      <w:proofErr w:type="spellStart"/>
      <w:r>
        <w:t>Sabatti</w:t>
      </w:r>
      <w:proofErr w:type="spellEnd"/>
      <w:r>
        <w:t xml:space="preserve">, C. (2021). Hypotheses on a tree: </w:t>
      </w:r>
      <w:proofErr w:type="gramStart"/>
      <w:r>
        <w:t>New</w:t>
      </w:r>
      <w:proofErr w:type="gramEnd"/>
      <w:r>
        <w:t xml:space="preserve"> error rates and testing strategies. </w:t>
      </w:r>
      <w:proofErr w:type="spellStart"/>
      <w:r>
        <w:rPr>
          <w:i/>
          <w:iCs/>
        </w:rPr>
        <w:t>Biometrika</w:t>
      </w:r>
      <w:proofErr w:type="spellEnd"/>
      <w:r>
        <w:t xml:space="preserve">, </w:t>
      </w:r>
      <w:r>
        <w:rPr>
          <w:i/>
          <w:iCs/>
        </w:rPr>
        <w:t>108</w:t>
      </w:r>
      <w:r>
        <w:t>(3), 575–590. https://doi.org/10.1093/biomet/asaa086</w:t>
      </w:r>
    </w:p>
    <w:p w14:paraId="5865551E" w14:textId="77777777" w:rsidR="00671861" w:rsidRDefault="00671861" w:rsidP="00671861">
      <w:pPr>
        <w:pStyle w:val="Bibliography"/>
      </w:pPr>
      <w:r>
        <w:t xml:space="preserve">Brainard, D. H. (1997). The Psychophysics Toolbox. </w:t>
      </w:r>
      <w:r>
        <w:rPr>
          <w:i/>
          <w:iCs/>
        </w:rPr>
        <w:t>Spatial Vision</w:t>
      </w:r>
      <w:r>
        <w:t xml:space="preserve">, </w:t>
      </w:r>
      <w:r>
        <w:rPr>
          <w:i/>
          <w:iCs/>
        </w:rPr>
        <w:t>10</w:t>
      </w:r>
      <w:r>
        <w:t>(4), 433–436. https://doi.org/10.1163/156856897X00357</w:t>
      </w:r>
    </w:p>
    <w:p w14:paraId="427F4341" w14:textId="77777777" w:rsidR="00671861" w:rsidRDefault="00671861" w:rsidP="00671861">
      <w:pPr>
        <w:pStyle w:val="Bibliography"/>
      </w:pPr>
      <w:proofErr w:type="spellStart"/>
      <w:r>
        <w:lastRenderedPageBreak/>
        <w:t>Breitmeyer</w:t>
      </w:r>
      <w:proofErr w:type="spellEnd"/>
      <w:r>
        <w:t xml:space="preserve">,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743E8E9" w14:textId="77777777" w:rsidR="00671861" w:rsidRDefault="00671861" w:rsidP="00671861">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34AF361" w14:textId="77777777" w:rsidR="00671861" w:rsidRDefault="00671861" w:rsidP="00671861">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1D67CE0C" w14:textId="77777777" w:rsidR="00671861" w:rsidRDefault="00671861" w:rsidP="00671861">
      <w:pPr>
        <w:pStyle w:val="Bibliography"/>
      </w:pPr>
      <w:proofErr w:type="spellStart"/>
      <w:r>
        <w:t>Cressman</w:t>
      </w:r>
      <w:proofErr w:type="spellEnd"/>
      <w:r>
        <w:t xml:space="preserve">, E. K., Franks, I. M., Enns, J. T., &amp; Chua, R. (2007). On-line control of pointing is modiﬁed by unseen visual shapes. </w:t>
      </w:r>
      <w:r>
        <w:rPr>
          <w:i/>
          <w:iCs/>
        </w:rPr>
        <w:t>Consciousness and Cognition</w:t>
      </w:r>
      <w:r>
        <w:t>, 11.</w:t>
      </w:r>
    </w:p>
    <w:p w14:paraId="325854F0" w14:textId="77777777" w:rsidR="00671861" w:rsidRDefault="00671861" w:rsidP="00671861">
      <w:pPr>
        <w:pStyle w:val="Bibliography"/>
      </w:pPr>
      <w:proofErr w:type="spellStart"/>
      <w:r>
        <w:t>Daltrozzo</w:t>
      </w:r>
      <w:proofErr w:type="spellEnd"/>
      <w:r>
        <w:t xml:space="preserve">, J., Signoret, C., </w:t>
      </w:r>
      <w:proofErr w:type="spellStart"/>
      <w:r>
        <w:t>Tillmann</w:t>
      </w:r>
      <w:proofErr w:type="spellEnd"/>
      <w:r>
        <w:t xml:space="preserve">,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01BF45F8" w14:textId="77777777" w:rsidR="00671861" w:rsidRDefault="00671861" w:rsidP="00671861">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21EBF936" w14:textId="77777777" w:rsidR="00671861" w:rsidRDefault="00671861" w:rsidP="00671861">
      <w:pPr>
        <w:pStyle w:val="Bibliography"/>
      </w:pPr>
      <w:proofErr w:type="spellStart"/>
      <w:r>
        <w:t>Dehaene</w:t>
      </w:r>
      <w:proofErr w:type="spellEnd"/>
      <w:r>
        <w:t xml:space="preserve">, S., </w:t>
      </w:r>
      <w:proofErr w:type="spellStart"/>
      <w:r>
        <w:t>Naccache</w:t>
      </w:r>
      <w:proofErr w:type="spellEnd"/>
      <w:r>
        <w:t xml:space="preserve">, L., </w:t>
      </w:r>
      <w:proofErr w:type="spellStart"/>
      <w:r>
        <w:t>Clec’H</w:t>
      </w:r>
      <w:proofErr w:type="spellEnd"/>
      <w:r>
        <w:t xml:space="preserve">, G. L., Koechlin, E., Mueller, M., &amp; </w:t>
      </w:r>
      <w:proofErr w:type="spellStart"/>
      <w:r>
        <w:t>Dehaene-Lambertz</w:t>
      </w:r>
      <w:proofErr w:type="spellEnd"/>
      <w:r>
        <w:t xml:space="preserve">, G. (1998). </w:t>
      </w:r>
      <w:r>
        <w:rPr>
          <w:i/>
          <w:iCs/>
        </w:rPr>
        <w:t>Imaging unconscious semantic priming</w:t>
      </w:r>
      <w:r>
        <w:t xml:space="preserve">. </w:t>
      </w:r>
      <w:r>
        <w:rPr>
          <w:i/>
          <w:iCs/>
        </w:rPr>
        <w:t>395</w:t>
      </w:r>
      <w:r>
        <w:t>, 4.</w:t>
      </w:r>
    </w:p>
    <w:p w14:paraId="74C45659" w14:textId="77777777" w:rsidR="00671861" w:rsidRDefault="00671861" w:rsidP="00671861">
      <w:pPr>
        <w:pStyle w:val="Bibliography"/>
      </w:pPr>
      <w:proofErr w:type="spellStart"/>
      <w:r>
        <w:t>Dehaene</w:t>
      </w:r>
      <w:proofErr w:type="spellEnd"/>
      <w:r>
        <w:t xml:space="preserve">, S., </w:t>
      </w:r>
      <w:proofErr w:type="spellStart"/>
      <w:r>
        <w:t>Naccache</w:t>
      </w:r>
      <w:proofErr w:type="spellEnd"/>
      <w:r>
        <w:t xml:space="preserve">, L., Cohen, L., </w:t>
      </w:r>
      <w:proofErr w:type="spellStart"/>
      <w:r>
        <w:t>Bihan</w:t>
      </w:r>
      <w:proofErr w:type="spellEnd"/>
      <w:r>
        <w:t xml:space="preserve">, D. L., </w:t>
      </w:r>
      <w:proofErr w:type="spellStart"/>
      <w:r>
        <w:t>Mangin</w:t>
      </w:r>
      <w:proofErr w:type="spellEnd"/>
      <w:r>
        <w:t xml:space="preserve">, J.-F., </w:t>
      </w:r>
      <w:proofErr w:type="spellStart"/>
      <w:r>
        <w:t>Poline</w:t>
      </w:r>
      <w:proofErr w:type="spellEnd"/>
      <w:r>
        <w:t xml:space="preserve">, J.-B., &amp; Rivière, D. (2001). Cerebral mechanisms of word masking and unconscious repetition priming. </w:t>
      </w:r>
      <w:r>
        <w:rPr>
          <w:i/>
          <w:iCs/>
        </w:rPr>
        <w:t>Nature Neuroscience</w:t>
      </w:r>
      <w:r>
        <w:t xml:space="preserve">, </w:t>
      </w:r>
      <w:r>
        <w:rPr>
          <w:i/>
          <w:iCs/>
        </w:rPr>
        <w:t>4</w:t>
      </w:r>
      <w:r>
        <w:t>(7), 752–758. https://doi.org/10.1038/89551</w:t>
      </w:r>
    </w:p>
    <w:p w14:paraId="2B317AFC" w14:textId="77777777" w:rsidR="00671861" w:rsidRDefault="00671861" w:rsidP="00671861">
      <w:pPr>
        <w:pStyle w:val="Bibliography"/>
      </w:pPr>
      <w:proofErr w:type="spellStart"/>
      <w:r>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2447E9B2" w14:textId="77777777" w:rsidR="00671861" w:rsidRDefault="00671861" w:rsidP="00671861">
      <w:pPr>
        <w:pStyle w:val="Bibliography"/>
      </w:pPr>
      <w:proofErr w:type="spellStart"/>
      <w:r>
        <w:lastRenderedPageBreak/>
        <w:t>D’Errico</w:t>
      </w:r>
      <w:proofErr w:type="spellEnd"/>
      <w:r>
        <w:t xml:space="preserve">, J. (2022). </w:t>
      </w:r>
      <w:proofErr w:type="spellStart"/>
      <w:r>
        <w:rPr>
          <w:i/>
          <w:iCs/>
        </w:rPr>
        <w:t>Inpaint_nans</w:t>
      </w:r>
      <w:proofErr w:type="spellEnd"/>
      <w:r>
        <w:t>. MATLAB Central File Exchange. https://www.mathworks.com/matlabcentral/fileexchange/4551-inpaint_nans</w:t>
      </w:r>
    </w:p>
    <w:p w14:paraId="75DD0476" w14:textId="77777777" w:rsidR="00671861" w:rsidRDefault="00671861" w:rsidP="00671861">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3B0128EA" w14:textId="77777777" w:rsidR="00671861" w:rsidRDefault="00671861" w:rsidP="00671861">
      <w:pPr>
        <w:pStyle w:val="Bibliography"/>
      </w:pPr>
      <w:proofErr w:type="spellStart"/>
      <w:r>
        <w:t>Dotan</w:t>
      </w:r>
      <w:proofErr w:type="spellEnd"/>
      <w:r>
        <w:t xml:space="preserve">, D., </w:t>
      </w:r>
      <w:proofErr w:type="spellStart"/>
      <w:r>
        <w:t>Meyniel</w:t>
      </w:r>
      <w:proofErr w:type="spellEnd"/>
      <w:r>
        <w:t xml:space="preserve">, F., &amp; </w:t>
      </w:r>
      <w:proofErr w:type="spellStart"/>
      <w:r>
        <w:t>Dehaene</w:t>
      </w:r>
      <w:proofErr w:type="spellEnd"/>
      <w:r>
        <w:t xml:space="preserve">, S. (2018). </w:t>
      </w:r>
      <w:proofErr w:type="gramStart"/>
      <w:r>
        <w:t>On-line</w:t>
      </w:r>
      <w:proofErr w:type="gramEnd"/>
      <w:r>
        <w:t xml:space="preserve"> confidence monitoring during decision making. </w:t>
      </w:r>
      <w:r>
        <w:rPr>
          <w:i/>
          <w:iCs/>
        </w:rPr>
        <w:t>Cognition</w:t>
      </w:r>
      <w:r>
        <w:t xml:space="preserve">, </w:t>
      </w:r>
      <w:r>
        <w:rPr>
          <w:i/>
          <w:iCs/>
        </w:rPr>
        <w:t>171</w:t>
      </w:r>
      <w:r>
        <w:t>, 112–121. https://doi.org/10.1016/j.cognition.2017.11.001</w:t>
      </w:r>
    </w:p>
    <w:p w14:paraId="368B7133" w14:textId="77777777" w:rsidR="00671861" w:rsidRDefault="00671861" w:rsidP="00671861">
      <w:pPr>
        <w:pStyle w:val="Bibliography"/>
      </w:pPr>
      <w:proofErr w:type="spellStart"/>
      <w:r>
        <w:t>Dotan</w:t>
      </w:r>
      <w:proofErr w:type="spellEnd"/>
      <w:r>
        <w:t xml:space="preserve">, D., Pinheiro-Chagas, P., Al </w:t>
      </w:r>
      <w:proofErr w:type="spellStart"/>
      <w:r>
        <w:t>Roumi</w:t>
      </w:r>
      <w:proofErr w:type="spellEnd"/>
      <w:r>
        <w:t xml:space="preserve">, F., &amp; </w:t>
      </w:r>
      <w:proofErr w:type="spellStart"/>
      <w:r>
        <w:t>Dehaene</w:t>
      </w:r>
      <w:proofErr w:type="spellEnd"/>
      <w:r>
        <w:t xml:space="preserve">, S. (2019). Track It to Crack It: Dissecting Processing Stages with Finger Tracking. </w:t>
      </w:r>
      <w:r>
        <w:rPr>
          <w:i/>
          <w:iCs/>
        </w:rPr>
        <w:t>Trends in Cognitive Sciences</w:t>
      </w:r>
      <w:r>
        <w:t xml:space="preserve">, </w:t>
      </w:r>
      <w:r>
        <w:rPr>
          <w:i/>
          <w:iCs/>
        </w:rPr>
        <w:t>23</w:t>
      </w:r>
      <w:r>
        <w:t>(12), 1058–1070. https://doi.org/10.1016/j.tics.2019.10.002</w:t>
      </w:r>
    </w:p>
    <w:p w14:paraId="1E82835A" w14:textId="77777777" w:rsidR="00671861" w:rsidRDefault="00671861" w:rsidP="00671861">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0FF5D4A9" w14:textId="77777777" w:rsidR="00671861" w:rsidRDefault="00671861" w:rsidP="00671861">
      <w:pPr>
        <w:pStyle w:val="Bibliography"/>
      </w:pPr>
      <w:r>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64EC1D60" w14:textId="77777777" w:rsidR="00671861" w:rsidRDefault="00671861" w:rsidP="00671861">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512FDEBD" w14:textId="77777777" w:rsidR="00671861" w:rsidRDefault="00671861" w:rsidP="00671861">
      <w:pPr>
        <w:pStyle w:val="Bibliography"/>
      </w:pPr>
      <w:proofErr w:type="spellStart"/>
      <w:r>
        <w:t>Faul</w:t>
      </w:r>
      <w:proofErr w:type="spellEnd"/>
      <w:r>
        <w:t xml:space="preserve">,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3480E3F5" w14:textId="77777777" w:rsidR="00671861" w:rsidRDefault="00671861" w:rsidP="00671861">
      <w:pPr>
        <w:pStyle w:val="Bibliography"/>
      </w:pPr>
      <w:proofErr w:type="spellStart"/>
      <w:r>
        <w:lastRenderedPageBreak/>
        <w:t>Faul</w:t>
      </w:r>
      <w:proofErr w:type="spellEnd"/>
      <w:r>
        <w:t xml:space="preserve">,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FB60C0A" w14:textId="77777777" w:rsidR="00671861" w:rsidRDefault="00671861" w:rsidP="00671861">
      <w:pPr>
        <w:pStyle w:val="Bibliography"/>
      </w:pPr>
      <w:proofErr w:type="spellStart"/>
      <w:r>
        <w:t>Finkbeiner</w:t>
      </w:r>
      <w:proofErr w:type="spellEnd"/>
      <w:r>
        <w:t xml:space="preserve">,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5F8B3E7" w14:textId="77777777" w:rsidR="00671861" w:rsidRDefault="00671861" w:rsidP="00671861">
      <w:pPr>
        <w:pStyle w:val="Bibliography"/>
      </w:pPr>
      <w:proofErr w:type="spellStart"/>
      <w:r>
        <w:t>Finkbeiner</w:t>
      </w:r>
      <w:proofErr w:type="spellEnd"/>
      <w:r>
        <w:t xml:space="preserve">,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011A5759" w14:textId="77777777" w:rsidR="00671861" w:rsidRDefault="00671861" w:rsidP="00671861">
      <w:pPr>
        <w:pStyle w:val="Bibliography"/>
      </w:pPr>
      <w:proofErr w:type="spellStart"/>
      <w:r>
        <w:t>Finkbeiner</w:t>
      </w:r>
      <w:proofErr w:type="spellEnd"/>
      <w:r>
        <w:t xml:space="preserve">, M., Song, J.-H., Nakayama, K., &amp; </w:t>
      </w:r>
      <w:proofErr w:type="spellStart"/>
      <w:r>
        <w:t>Caramazza</w:t>
      </w:r>
      <w:proofErr w:type="spellEnd"/>
      <w:r>
        <w:t xml:space="preserve">, A. (2008). Engaging the motor system with masked orthographic primes: A kinematic analysis. </w:t>
      </w:r>
      <w:r>
        <w:rPr>
          <w:i/>
          <w:iCs/>
        </w:rPr>
        <w:t>Visual Cognition</w:t>
      </w:r>
      <w:r>
        <w:t xml:space="preserve">, </w:t>
      </w:r>
      <w:r>
        <w:rPr>
          <w:i/>
          <w:iCs/>
        </w:rPr>
        <w:t>16</w:t>
      </w:r>
      <w:r>
        <w:t>(1), 11–22. https://doi.org/10.1080/13506280701203838</w:t>
      </w:r>
    </w:p>
    <w:p w14:paraId="6A95AE2C" w14:textId="77777777" w:rsidR="00671861" w:rsidRDefault="00671861" w:rsidP="00671861">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B47BAB6" w14:textId="77777777" w:rsidR="00671861" w:rsidRDefault="00671861" w:rsidP="00671861">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59D28632" w14:textId="77777777" w:rsidR="00671861" w:rsidRDefault="00671861" w:rsidP="00671861">
      <w:pPr>
        <w:pStyle w:val="Bibliography"/>
      </w:pPr>
      <w:r>
        <w:t xml:space="preserve">Friedman, J., &amp; </w:t>
      </w:r>
      <w:proofErr w:type="spellStart"/>
      <w:r>
        <w:t>Finkbeiner</w:t>
      </w:r>
      <w:proofErr w:type="spellEnd"/>
      <w:r>
        <w:t xml:space="preserve">, M. (2010). Temporal dynamics of masked congruence priming: Evidence from reaching trajectories. </w:t>
      </w:r>
      <w:r>
        <w:rPr>
          <w:i/>
          <w:iCs/>
        </w:rPr>
        <w:t>Proceedings of the 9th Conference of the Australasian Society for Cognitive Science</w:t>
      </w:r>
      <w:r>
        <w:t>, 98–105. https://doi.org/10.5096/ASCS200916</w:t>
      </w:r>
    </w:p>
    <w:p w14:paraId="7C732133" w14:textId="77777777" w:rsidR="00671861" w:rsidRDefault="00671861" w:rsidP="00671861">
      <w:pPr>
        <w:pStyle w:val="Bibliography"/>
      </w:pPr>
      <w:r>
        <w:t xml:space="preserve">Frost, R., &amp; </w:t>
      </w:r>
      <w:proofErr w:type="spellStart"/>
      <w:r>
        <w:t>Plaut</w:t>
      </w:r>
      <w:proofErr w:type="spellEnd"/>
      <w:r>
        <w:t xml:space="preserve">, D. (2005). </w:t>
      </w:r>
      <w:r>
        <w:rPr>
          <w:i/>
          <w:iCs/>
        </w:rPr>
        <w:t>The word-frequency database for printed Hebrew</w:t>
      </w:r>
      <w:r>
        <w:t>. http://word-freq.huji.ac.il/index.html</w:t>
      </w:r>
    </w:p>
    <w:p w14:paraId="67CD9716" w14:textId="77777777" w:rsidR="00671861" w:rsidRDefault="00671861" w:rsidP="00671861">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52A270B" w14:textId="77777777" w:rsidR="00671861" w:rsidRDefault="00671861" w:rsidP="00671861">
      <w:pPr>
        <w:pStyle w:val="Bibliography"/>
      </w:pPr>
      <w:r>
        <w:t xml:space="preserve">Greenwald, A. G., </w:t>
      </w:r>
      <w:proofErr w:type="spellStart"/>
      <w:r>
        <w:t>Draine</w:t>
      </w:r>
      <w:proofErr w:type="spellEnd"/>
      <w:r>
        <w:t xml:space="preserve">, S. C., &amp; Abrams, R. L. (1996). Three Cognitive Markers of Unconscious Semantic Activation. </w:t>
      </w:r>
      <w:r>
        <w:rPr>
          <w:i/>
          <w:iCs/>
        </w:rPr>
        <w:t>Science</w:t>
      </w:r>
      <w:r>
        <w:t xml:space="preserve">, </w:t>
      </w:r>
      <w:r>
        <w:rPr>
          <w:i/>
          <w:iCs/>
        </w:rPr>
        <w:t>273</w:t>
      </w:r>
      <w:r>
        <w:t>(5282), 1699–1702. https://doi.org/10.1126/science.273.5282.1699</w:t>
      </w:r>
    </w:p>
    <w:p w14:paraId="4D28BB18" w14:textId="77777777" w:rsidR="00671861" w:rsidRDefault="00671861" w:rsidP="00671861">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2E9E695A" w14:textId="77777777" w:rsidR="00671861" w:rsidRDefault="00671861" w:rsidP="00671861">
      <w:pPr>
        <w:pStyle w:val="Bibliography"/>
      </w:pPr>
      <w:proofErr w:type="spellStart"/>
      <w:r>
        <w:t>Hassin</w:t>
      </w:r>
      <w:proofErr w:type="spellEnd"/>
      <w:r>
        <w:t xml:space="preserve">, R. R. (2013). </w:t>
      </w:r>
      <w:proofErr w:type="gramStart"/>
      <w:r>
        <w:t>Yes</w:t>
      </w:r>
      <w:proofErr w:type="gramEnd"/>
      <w:r>
        <w:t xml:space="preserve"> It Can: On the Functional Abilities of the Human Unconscious. </w:t>
      </w:r>
      <w:r>
        <w:rPr>
          <w:i/>
          <w:iCs/>
        </w:rPr>
        <w:t>Perspectives on Psychological Science</w:t>
      </w:r>
      <w:r>
        <w:t xml:space="preserve">, </w:t>
      </w:r>
      <w:r>
        <w:rPr>
          <w:i/>
          <w:iCs/>
        </w:rPr>
        <w:t>8</w:t>
      </w:r>
      <w:r>
        <w:t>(2), 195–207. https://doi.org/10.1177/1745691612460684</w:t>
      </w:r>
    </w:p>
    <w:p w14:paraId="0E3C6F2D" w14:textId="77777777" w:rsidR="00671861" w:rsidRDefault="00671861" w:rsidP="00671861">
      <w:pPr>
        <w:pStyle w:val="Bibliography"/>
      </w:pPr>
      <w:proofErr w:type="spellStart"/>
      <w:r>
        <w:t>Hesselmann</w:t>
      </w:r>
      <w:proofErr w:type="spellEnd"/>
      <w:r>
        <w:t xml:space="preserve">,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3F81BDC8" w14:textId="77777777" w:rsidR="00671861" w:rsidRDefault="00671861" w:rsidP="00671861">
      <w:pPr>
        <w:pStyle w:val="Bibliography"/>
      </w:pPr>
      <w:proofErr w:type="spellStart"/>
      <w:r>
        <w:t>Hesselmann</w:t>
      </w:r>
      <w:proofErr w:type="spellEnd"/>
      <w:r>
        <w:t xml:space="preserve">, G., &amp; Moors, P. (2015). </w:t>
      </w:r>
      <w:proofErr w:type="gramStart"/>
      <w:r>
        <w:t>Definitely maybe</w:t>
      </w:r>
      <w:proofErr w:type="gramEnd"/>
      <w:r>
        <w:t xml:space="preserve">: Can unconscious processes perform the same functions as conscious processes? </w:t>
      </w:r>
      <w:r>
        <w:rPr>
          <w:i/>
          <w:iCs/>
        </w:rPr>
        <w:t>Frontiers in Psychology</w:t>
      </w:r>
      <w:r>
        <w:t xml:space="preserve">, </w:t>
      </w:r>
      <w:r>
        <w:rPr>
          <w:i/>
          <w:iCs/>
        </w:rPr>
        <w:t>6</w:t>
      </w:r>
      <w:r>
        <w:t>. https://doi.org/10.3389/fpsyg.2015.00584</w:t>
      </w:r>
    </w:p>
    <w:p w14:paraId="6F5A707A" w14:textId="77777777" w:rsidR="00671861" w:rsidRDefault="00671861" w:rsidP="00671861">
      <w:pPr>
        <w:pStyle w:val="Bibliography"/>
      </w:pPr>
      <w:r>
        <w:t xml:space="preserve">Hyman, I. E., Boss, S. M., Wise, B. M., McKenzie, K. E., &amp; </w:t>
      </w:r>
      <w:proofErr w:type="spellStart"/>
      <w:r>
        <w:t>Caggiano</w:t>
      </w:r>
      <w:proofErr w:type="spellEnd"/>
      <w:r>
        <w:t xml:space="preserve">,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7B99FBD1" w14:textId="77777777" w:rsidR="00671861" w:rsidRDefault="00671861" w:rsidP="00671861">
      <w:pPr>
        <w:pStyle w:val="Bibliography"/>
      </w:pPr>
      <w:r>
        <w:t xml:space="preserve">Jonas. (2020). </w:t>
      </w:r>
      <w:proofErr w:type="spellStart"/>
      <w:r>
        <w:rPr>
          <w:i/>
          <w:iCs/>
        </w:rPr>
        <w:t>PlotSpread</w:t>
      </w:r>
      <w:proofErr w:type="spellEnd"/>
      <w:r>
        <w:t xml:space="preserve"> (Version 1.2.0.0) [Source code]. https://www.mathworks.com/matlabcentral/fileexchange/37105-plot-spread-points-beeswarm-plot</w:t>
      </w:r>
    </w:p>
    <w:p w14:paraId="5D5E78BC" w14:textId="77777777" w:rsidR="00671861" w:rsidRDefault="00671861" w:rsidP="00671861">
      <w:pPr>
        <w:pStyle w:val="Bibliography"/>
      </w:pPr>
      <w:r>
        <w:lastRenderedPageBreak/>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C4AAF39" w14:textId="77777777" w:rsidR="00671861" w:rsidRDefault="00671861" w:rsidP="00671861">
      <w:pPr>
        <w:pStyle w:val="Bibliography"/>
      </w:pPr>
      <w:proofErr w:type="spellStart"/>
      <w:r>
        <w:t>Kappers</w:t>
      </w:r>
      <w:proofErr w:type="spellEnd"/>
      <w:r>
        <w:t xml:space="preserve">,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2830D8E7" w14:textId="77777777" w:rsidR="00671861" w:rsidRDefault="00671861" w:rsidP="00671861">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74FDDC6C" w14:textId="77777777" w:rsidR="00671861" w:rsidRDefault="00671861" w:rsidP="00671861">
      <w:pPr>
        <w:pStyle w:val="Bibliography"/>
      </w:pPr>
      <w:r>
        <w:t xml:space="preserve">Kohl, M. (2019). </w:t>
      </w:r>
      <w:proofErr w:type="spellStart"/>
      <w:r>
        <w:rPr>
          <w:i/>
          <w:iCs/>
        </w:rPr>
        <w:t>MKinfer</w:t>
      </w:r>
      <w:proofErr w:type="spellEnd"/>
      <w:r>
        <w:rPr>
          <w:i/>
          <w:iCs/>
        </w:rPr>
        <w:t>: Inferential Statistics</w:t>
      </w:r>
      <w:r>
        <w:t xml:space="preserve"> (0.7). http://www.stamats.de</w:t>
      </w:r>
    </w:p>
    <w:p w14:paraId="49FE1884" w14:textId="77777777" w:rsidR="00671861" w:rsidRDefault="00671861" w:rsidP="00671861">
      <w:pPr>
        <w:pStyle w:val="Bibliography"/>
      </w:pPr>
      <w:proofErr w:type="spellStart"/>
      <w:r>
        <w:t>Kouider</w:t>
      </w:r>
      <w:proofErr w:type="spellEnd"/>
      <w:r>
        <w:t xml:space="preserve">, S., &amp; </w:t>
      </w:r>
      <w:proofErr w:type="spellStart"/>
      <w:r>
        <w:t>Dehaene</w:t>
      </w:r>
      <w:proofErr w:type="spellEnd"/>
      <w:r>
        <w:t xml:space="preserv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33FF4E67" w14:textId="77777777" w:rsidR="00671861" w:rsidRDefault="00671861" w:rsidP="00671861">
      <w:pPr>
        <w:pStyle w:val="Bibliography"/>
      </w:pPr>
      <w:proofErr w:type="spellStart"/>
      <w:r>
        <w:t>Lagnado</w:t>
      </w:r>
      <w:proofErr w:type="spellEnd"/>
      <w:r>
        <w:t xml:space="preserve">,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646FA613" w14:textId="77777777" w:rsidR="00671861" w:rsidRDefault="00671861" w:rsidP="00671861">
      <w:pPr>
        <w:pStyle w:val="Bibliography"/>
      </w:pPr>
      <w:proofErr w:type="spellStart"/>
      <w:r>
        <w:t>Lakens</w:t>
      </w:r>
      <w:proofErr w:type="spellEnd"/>
      <w:r>
        <w:t xml:space="preserve">,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2A430CE2" w14:textId="77777777" w:rsidR="00671861" w:rsidRDefault="00671861" w:rsidP="00671861">
      <w:pPr>
        <w:pStyle w:val="Bibliography"/>
      </w:pPr>
      <w:proofErr w:type="spellStart"/>
      <w:r>
        <w:t>Lamme</w:t>
      </w:r>
      <w:proofErr w:type="spellEnd"/>
      <w:r>
        <w:t xml:space="preserv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6951F5BE" w14:textId="77777777" w:rsidR="00671861" w:rsidRDefault="00671861" w:rsidP="00671861">
      <w:pPr>
        <w:pStyle w:val="Bibliography"/>
      </w:pPr>
      <w:r>
        <w:t xml:space="preserve">Li, W., </w:t>
      </w:r>
      <w:proofErr w:type="spellStart"/>
      <w:r>
        <w:t>Moallem</w:t>
      </w:r>
      <w:proofErr w:type="spellEnd"/>
      <w:r>
        <w:t xml:space="preserve">, I., </w:t>
      </w:r>
      <w:proofErr w:type="spellStart"/>
      <w:r>
        <w:t>Paller</w:t>
      </w:r>
      <w:proofErr w:type="spellEnd"/>
      <w:r>
        <w:t xml:space="preserve">, K. A., &amp; Gottfried, J. A. (2007). Subliminal Smells can Guide Social Preferences. </w:t>
      </w:r>
      <w:r>
        <w:rPr>
          <w:i/>
          <w:iCs/>
        </w:rPr>
        <w:t>Psychological Science</w:t>
      </w:r>
      <w:r>
        <w:t xml:space="preserve">, </w:t>
      </w:r>
      <w:r>
        <w:rPr>
          <w:i/>
          <w:iCs/>
        </w:rPr>
        <w:t>18</w:t>
      </w:r>
      <w:r>
        <w:t>(12), 1044–1049. https://doi.org/10.1111/j.1467-9280.2007.02023.x</w:t>
      </w:r>
    </w:p>
    <w:p w14:paraId="084D6A58" w14:textId="77777777" w:rsidR="00671861" w:rsidRDefault="00671861" w:rsidP="00671861">
      <w:pPr>
        <w:pStyle w:val="Bibliography"/>
      </w:pPr>
      <w:r>
        <w:lastRenderedPageBreak/>
        <w:t xml:space="preserve">Lloyd, D. A., </w:t>
      </w:r>
      <w:proofErr w:type="spellStart"/>
      <w:r>
        <w:t>Abrahamyan</w:t>
      </w:r>
      <w:proofErr w:type="spellEnd"/>
      <w:r>
        <w:t xml:space="preserve">, A., &amp; Harris, J. A. (2013). </w:t>
      </w:r>
      <w:r>
        <w:rPr>
          <w:i/>
          <w:iCs/>
        </w:rPr>
        <w:t>Brain-Stimulation Induced Blindsight: Unconscious Vision or Response Bias?</w:t>
      </w:r>
      <w:r>
        <w:t xml:space="preserve"> e82828. https://doi.org/10.1371/journal.pone.0082828</w:t>
      </w:r>
    </w:p>
    <w:p w14:paraId="1CF57029" w14:textId="77777777" w:rsidR="00671861" w:rsidRDefault="00671861" w:rsidP="00671861">
      <w:pPr>
        <w:pStyle w:val="Bibliography"/>
      </w:pPr>
      <w:r>
        <w:t xml:space="preserve">Luo, Q., Peng, D., </w:t>
      </w:r>
      <w:proofErr w:type="spellStart"/>
      <w:r>
        <w:t>Jin</w:t>
      </w:r>
      <w:proofErr w:type="spellEnd"/>
      <w:r>
        <w:t xml:space="preserve">, Z., Xu, D., Xiao, L., &amp; Ding, G. (2004). Emotional valence of words modulates the subliminal repetition priming effect in the left fusiform gyrus: An event-related fMRI study. </w:t>
      </w:r>
      <w:proofErr w:type="spellStart"/>
      <w:r>
        <w:rPr>
          <w:i/>
          <w:iCs/>
        </w:rPr>
        <w:t>NeuroImage</w:t>
      </w:r>
      <w:proofErr w:type="spellEnd"/>
      <w:r>
        <w:t xml:space="preserve">, </w:t>
      </w:r>
      <w:r>
        <w:rPr>
          <w:i/>
          <w:iCs/>
        </w:rPr>
        <w:t>21</w:t>
      </w:r>
      <w:r>
        <w:t>(1), 414–421. https://doi.org/10.1016/j.neuroimage.2003.09.048</w:t>
      </w:r>
    </w:p>
    <w:p w14:paraId="0EDCA598" w14:textId="77777777" w:rsidR="00671861" w:rsidRDefault="00671861" w:rsidP="00671861">
      <w:pPr>
        <w:pStyle w:val="Bibliography"/>
      </w:pPr>
      <w:r>
        <w:t xml:space="preserve">Mack, A., &amp; Rock, I. (1998). Inattentional blindness: Perception without attention. In </w:t>
      </w:r>
      <w:r>
        <w:rPr>
          <w:i/>
          <w:iCs/>
        </w:rPr>
        <w:t>Visual attention</w:t>
      </w:r>
      <w:r>
        <w:t xml:space="preserve"> (pp. 55–76). Oxford University Press.</w:t>
      </w:r>
    </w:p>
    <w:p w14:paraId="41C983BF" w14:textId="77777777" w:rsidR="00671861" w:rsidRDefault="00671861" w:rsidP="00671861">
      <w:pPr>
        <w:pStyle w:val="Bibliography"/>
      </w:pPr>
      <w:r>
        <w:t xml:space="preserve">Macmillan, N. A., &amp; Creelman, C. D. (2004). </w:t>
      </w:r>
      <w:r>
        <w:rPr>
          <w:i/>
          <w:iCs/>
        </w:rPr>
        <w:t>Detection Theory: A User’s Guide</w:t>
      </w:r>
      <w:r>
        <w:t xml:space="preserve"> (2nd ed.). Psychology Press. https://doi.org/10.4324/9781410611147</w:t>
      </w:r>
    </w:p>
    <w:p w14:paraId="6AD013D2" w14:textId="77777777" w:rsidR="00671861" w:rsidRDefault="00671861" w:rsidP="00671861">
      <w:pPr>
        <w:pStyle w:val="Bibliography"/>
      </w:pPr>
      <w:proofErr w:type="spellStart"/>
      <w:r>
        <w:t>Malejka</w:t>
      </w:r>
      <w:proofErr w:type="spellEnd"/>
      <w:r>
        <w:t xml:space="preserve">, S., </w:t>
      </w:r>
      <w:proofErr w:type="spellStart"/>
      <w:r>
        <w:t>Vadillo</w:t>
      </w:r>
      <w:proofErr w:type="spellEnd"/>
      <w:r>
        <w:t xml:space="preserve">, M. A., Dienes, Z., &amp; Shanks, D. R. (2021). Correlation analysis to investigate unconscious mental processes: A critical appraisal and </w:t>
      </w:r>
      <w:proofErr w:type="gramStart"/>
      <w:r>
        <w:t>mini-tutorial</w:t>
      </w:r>
      <w:proofErr w:type="gramEnd"/>
      <w:r>
        <w:t xml:space="preserve">. </w:t>
      </w:r>
      <w:r>
        <w:rPr>
          <w:i/>
          <w:iCs/>
        </w:rPr>
        <w:t>Cognition</w:t>
      </w:r>
      <w:r>
        <w:t xml:space="preserve">, </w:t>
      </w:r>
      <w:r>
        <w:rPr>
          <w:i/>
          <w:iCs/>
        </w:rPr>
        <w:t>212</w:t>
      </w:r>
      <w:r>
        <w:t>, 104667. https://doi.org/10.1016/j.cognition.2021.104667</w:t>
      </w:r>
    </w:p>
    <w:p w14:paraId="4B954C89" w14:textId="77777777" w:rsidR="00671861" w:rsidRDefault="00671861" w:rsidP="00671861">
      <w:pPr>
        <w:pStyle w:val="Bibliography"/>
      </w:pPr>
      <w:r>
        <w:t xml:space="preserve">Maris, E., &amp; </w:t>
      </w:r>
      <w:proofErr w:type="spellStart"/>
      <w:r>
        <w:t>Oostenveld</w:t>
      </w:r>
      <w:proofErr w:type="spellEnd"/>
      <w:r>
        <w:t xml:space="preserve">, R. (2007). Nonparametric statistical testing of EEG- and MEG-data. </w:t>
      </w:r>
      <w:r>
        <w:rPr>
          <w:i/>
          <w:iCs/>
        </w:rPr>
        <w:t>Journal of Neuroscience Methods</w:t>
      </w:r>
      <w:r>
        <w:t xml:space="preserve">, </w:t>
      </w:r>
      <w:r>
        <w:rPr>
          <w:i/>
          <w:iCs/>
        </w:rPr>
        <w:t>164</w:t>
      </w:r>
      <w:r>
        <w:t>(1), 177–190. https://doi.org/10.1016/j.jneumeth.2007.03.024</w:t>
      </w:r>
    </w:p>
    <w:p w14:paraId="39A5F751" w14:textId="77777777" w:rsidR="00671861" w:rsidRDefault="00671861" w:rsidP="00671861">
      <w:pPr>
        <w:pStyle w:val="Bibliography"/>
      </w:pPr>
      <w:proofErr w:type="spellStart"/>
      <w:r>
        <w:t>Mashour</w:t>
      </w:r>
      <w:proofErr w:type="spellEnd"/>
      <w:r>
        <w:t xml:space="preserve">, G. A., </w:t>
      </w:r>
      <w:proofErr w:type="spellStart"/>
      <w:r>
        <w:t>Roelfsema</w:t>
      </w:r>
      <w:proofErr w:type="spellEnd"/>
      <w:r>
        <w:t xml:space="preserve">, P., Changeux, J.-P., &amp; </w:t>
      </w:r>
      <w:proofErr w:type="spellStart"/>
      <w:r>
        <w:t>Dehaene</w:t>
      </w:r>
      <w:proofErr w:type="spellEnd"/>
      <w:r>
        <w:t xml:space="preserve">, S. (2020). Conscious Processing and the Global Neuronal Workspace Hypothesis. </w:t>
      </w:r>
      <w:r>
        <w:rPr>
          <w:i/>
          <w:iCs/>
        </w:rPr>
        <w:t>Neuron</w:t>
      </w:r>
      <w:r>
        <w:t xml:space="preserve">, </w:t>
      </w:r>
      <w:r>
        <w:rPr>
          <w:i/>
          <w:iCs/>
        </w:rPr>
        <w:t>105</w:t>
      </w:r>
      <w:r>
        <w:t>(5), 776–798. https://doi.org/10.1016/j.neuron.2020.01.026</w:t>
      </w:r>
    </w:p>
    <w:p w14:paraId="2F0DA635" w14:textId="77777777" w:rsidR="00671861" w:rsidRDefault="00671861" w:rsidP="00671861">
      <w:pPr>
        <w:pStyle w:val="Bibliography"/>
      </w:pPr>
      <w:r>
        <w:rPr>
          <w:i/>
          <w:iCs/>
        </w:rPr>
        <w:t>MATLAB</w:t>
      </w:r>
      <w:r>
        <w:t xml:space="preserve"> (9.9.0.14677003 (R2020b)). (2020). </w:t>
      </w:r>
      <w:proofErr w:type="gramStart"/>
      <w:r>
        <w:t>The MathWorks</w:t>
      </w:r>
      <w:proofErr w:type="gramEnd"/>
      <w:r>
        <w:t xml:space="preserve"> Inc.</w:t>
      </w:r>
    </w:p>
    <w:p w14:paraId="39AE198B" w14:textId="77777777" w:rsidR="00671861" w:rsidRDefault="00671861" w:rsidP="00671861">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6716BE9D" w14:textId="77777777" w:rsidR="00671861" w:rsidRDefault="00671861" w:rsidP="00671861">
      <w:pPr>
        <w:pStyle w:val="Bibliography"/>
      </w:pPr>
      <w:r>
        <w:lastRenderedPageBreak/>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6E9B740F" w14:textId="77777777" w:rsidR="00671861" w:rsidRDefault="00671861" w:rsidP="00671861">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5CC05A49" w14:textId="77777777" w:rsidR="00671861" w:rsidRDefault="00671861" w:rsidP="00671861">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5A547FA7" w14:textId="77777777" w:rsidR="00671861" w:rsidRDefault="00671861" w:rsidP="00671861">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76B22166" w14:textId="77777777" w:rsidR="00671861" w:rsidRDefault="00671861" w:rsidP="00671861">
      <w:pPr>
        <w:pStyle w:val="Bibliography"/>
      </w:pPr>
      <w:r>
        <w:t xml:space="preserve">Moors, P., </w:t>
      </w:r>
      <w:proofErr w:type="spellStart"/>
      <w:r>
        <w:t>Boelens</w:t>
      </w:r>
      <w:proofErr w:type="spellEnd"/>
      <w:r>
        <w:t xml:space="preserve">, D., van </w:t>
      </w:r>
      <w:proofErr w:type="spellStart"/>
      <w:r>
        <w:t>Overwalle</w:t>
      </w:r>
      <w:proofErr w:type="spellEnd"/>
      <w:r>
        <w:t xml:space="preserve">, J., &amp; </w:t>
      </w:r>
      <w:proofErr w:type="spellStart"/>
      <w:r>
        <w:t>Wagemans</w:t>
      </w:r>
      <w:proofErr w:type="spellEnd"/>
      <w:r>
        <w:t xml:space="preserve">,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2AB8504D" w14:textId="77777777" w:rsidR="00671861" w:rsidRDefault="00671861" w:rsidP="00671861">
      <w:pPr>
        <w:pStyle w:val="Bibliography"/>
      </w:pPr>
      <w:r>
        <w:t xml:space="preserve">Moors, P., &amp; </w:t>
      </w:r>
      <w:proofErr w:type="spellStart"/>
      <w:r>
        <w:t>Hesselmann</w:t>
      </w:r>
      <w:proofErr w:type="spellEnd"/>
      <w:r>
        <w:t xml:space="preserve">,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7BED5264" w14:textId="77777777" w:rsidR="00671861" w:rsidRDefault="00671861" w:rsidP="00671861">
      <w:pPr>
        <w:pStyle w:val="Bibliography"/>
      </w:pPr>
      <w:r>
        <w:rPr>
          <w:i/>
          <w:iCs/>
        </w:rPr>
        <w:t>Motive</w:t>
      </w:r>
      <w:r>
        <w:t xml:space="preserve"> (2.3.0). (2021). </w:t>
      </w:r>
      <w:proofErr w:type="spellStart"/>
      <w:r>
        <w:t>NaturalPoint</w:t>
      </w:r>
      <w:proofErr w:type="spellEnd"/>
      <w:r>
        <w:t>, Inc. https://optitrack.com/software/motive/</w:t>
      </w:r>
    </w:p>
    <w:p w14:paraId="5A7EBDEA" w14:textId="77777777" w:rsidR="00671861" w:rsidRDefault="00671861" w:rsidP="00671861">
      <w:pPr>
        <w:pStyle w:val="Bibliography"/>
      </w:pPr>
      <w:proofErr w:type="spellStart"/>
      <w:r>
        <w:t>Mudrik</w:t>
      </w:r>
      <w:proofErr w:type="spellEnd"/>
      <w:r>
        <w:t xml:space="preserve">, L., </w:t>
      </w:r>
      <w:proofErr w:type="spellStart"/>
      <w:r>
        <w:t>Faivre</w:t>
      </w:r>
      <w:proofErr w:type="spellEnd"/>
      <w:r>
        <w:t xml:space="preserve">, N., &amp; Koch, C. (2014). Information integration without awareness. </w:t>
      </w:r>
      <w:r>
        <w:rPr>
          <w:i/>
          <w:iCs/>
        </w:rPr>
        <w:t>Trends in Cognitive Sciences</w:t>
      </w:r>
      <w:r>
        <w:t xml:space="preserve">, </w:t>
      </w:r>
      <w:r>
        <w:rPr>
          <w:i/>
          <w:iCs/>
        </w:rPr>
        <w:t>18</w:t>
      </w:r>
      <w:r>
        <w:t>(9), 488–496. https://doi.org/10.1016/j.tics.2014.04.009</w:t>
      </w:r>
    </w:p>
    <w:p w14:paraId="4B488FF3" w14:textId="77777777" w:rsidR="00671861" w:rsidRDefault="00671861" w:rsidP="00671861">
      <w:pPr>
        <w:pStyle w:val="Bibliography"/>
      </w:pPr>
      <w:proofErr w:type="spellStart"/>
      <w:r>
        <w:t>Musall</w:t>
      </w:r>
      <w:proofErr w:type="spellEnd"/>
      <w:r>
        <w:t xml:space="preserve">, S. (2022). </w:t>
      </w:r>
      <w:proofErr w:type="spellStart"/>
      <w:r>
        <w:rPr>
          <w:i/>
          <w:iCs/>
        </w:rPr>
        <w:t>Stdshade</w:t>
      </w:r>
      <w:proofErr w:type="spellEnd"/>
      <w:r>
        <w:t xml:space="preserve"> (Version 1.40.0.1) [Source code]. https://www.mathworks.com/matlabcentral/fileexchange/29534-stdshade</w:t>
      </w:r>
    </w:p>
    <w:p w14:paraId="39C7443B" w14:textId="77777777" w:rsidR="00671861" w:rsidRDefault="00671861" w:rsidP="00671861">
      <w:pPr>
        <w:pStyle w:val="Bibliography"/>
      </w:pPr>
      <w:proofErr w:type="spellStart"/>
      <w:r>
        <w:lastRenderedPageBreak/>
        <w:t>Naccache</w:t>
      </w:r>
      <w:proofErr w:type="spellEnd"/>
      <w:r>
        <w:t xml:space="preserve">, L., </w:t>
      </w:r>
      <w:proofErr w:type="spellStart"/>
      <w:r>
        <w:t>Blandin</w:t>
      </w:r>
      <w:proofErr w:type="spellEnd"/>
      <w:r>
        <w:t xml:space="preserve">, E., &amp; </w:t>
      </w:r>
      <w:proofErr w:type="spellStart"/>
      <w:r>
        <w:t>Dehaene</w:t>
      </w:r>
      <w:proofErr w:type="spellEnd"/>
      <w:r>
        <w:t xml:space="preserve">, S. (2002). Unconscious Masked Priming Depends on Temporal Attention. </w:t>
      </w:r>
      <w:r>
        <w:rPr>
          <w:i/>
          <w:iCs/>
        </w:rPr>
        <w:t>Psychological Science</w:t>
      </w:r>
      <w:r>
        <w:t xml:space="preserve">, </w:t>
      </w:r>
      <w:r>
        <w:rPr>
          <w:i/>
          <w:iCs/>
        </w:rPr>
        <w:t>13</w:t>
      </w:r>
      <w:r>
        <w:t>(5), 416–424. https://doi.org/10.1111/1467-9280.00474</w:t>
      </w:r>
    </w:p>
    <w:p w14:paraId="2C9154F1" w14:textId="77777777" w:rsidR="00671861" w:rsidRDefault="00671861" w:rsidP="00671861">
      <w:pPr>
        <w:pStyle w:val="Bibliography"/>
      </w:pPr>
      <w:proofErr w:type="spellStart"/>
      <w:r>
        <w:t>Naccache</w:t>
      </w:r>
      <w:proofErr w:type="spellEnd"/>
      <w:r>
        <w:t xml:space="preserve">, L., &amp; </w:t>
      </w:r>
      <w:proofErr w:type="spellStart"/>
      <w:r>
        <w:t>Dehaene</w:t>
      </w:r>
      <w:proofErr w:type="spellEnd"/>
      <w:r>
        <w:t xml:space="preserve">, S. (2001). Unconscious semantic priming extends to novel unseen stimuli. </w:t>
      </w:r>
      <w:r>
        <w:rPr>
          <w:i/>
          <w:iCs/>
        </w:rPr>
        <w:t>Cognition</w:t>
      </w:r>
      <w:r>
        <w:t xml:space="preserve">, </w:t>
      </w:r>
      <w:r>
        <w:rPr>
          <w:i/>
          <w:iCs/>
        </w:rPr>
        <w:t>80</w:t>
      </w:r>
      <w:r>
        <w:t>(3), 215–229. https://doi.org/10.1016/S0010-0277(00)00139-6</w:t>
      </w:r>
    </w:p>
    <w:p w14:paraId="5E745C4B" w14:textId="77777777" w:rsidR="00671861" w:rsidRDefault="00671861" w:rsidP="00671861">
      <w:pPr>
        <w:pStyle w:val="Bibliography"/>
      </w:pPr>
      <w:proofErr w:type="spellStart"/>
      <w:r>
        <w:rPr>
          <w:i/>
          <w:iCs/>
        </w:rPr>
        <w:t>NatNet</w:t>
      </w:r>
      <w:proofErr w:type="spellEnd"/>
      <w:r>
        <w:rPr>
          <w:i/>
          <w:iCs/>
        </w:rPr>
        <w:t xml:space="preserve"> SDK</w:t>
      </w:r>
      <w:r>
        <w:t xml:space="preserve"> (4.0.0). (2021). </w:t>
      </w:r>
      <w:proofErr w:type="spellStart"/>
      <w:r>
        <w:t>NaturalPoint</w:t>
      </w:r>
      <w:proofErr w:type="spellEnd"/>
      <w:r>
        <w:t>, Inc. https://optitrack.com/software/motive/</w:t>
      </w:r>
    </w:p>
    <w:p w14:paraId="310592AC" w14:textId="77777777" w:rsidR="00671861" w:rsidRDefault="00671861" w:rsidP="00671861">
      <w:pPr>
        <w:pStyle w:val="Bibliography"/>
      </w:pPr>
      <w:r>
        <w:t xml:space="preserve">Nelson, M. (2015). </w:t>
      </w:r>
      <w:proofErr w:type="spellStart"/>
      <w:r>
        <w:rPr>
          <w:i/>
          <w:iCs/>
        </w:rPr>
        <w:t>MyBinomTest</w:t>
      </w:r>
      <w:proofErr w:type="spellEnd"/>
      <w:r>
        <w:t xml:space="preserve"> (Version 2.0.0.0) [Source code]. https://www.mathworks.com/matlabcentral/fileexchange/24813-mybinomtest-s-n-p-sided</w:t>
      </w:r>
    </w:p>
    <w:p w14:paraId="3DD899C4" w14:textId="77777777" w:rsidR="00671861" w:rsidRDefault="00671861" w:rsidP="00671861">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398FC068" w14:textId="77777777" w:rsidR="00671861" w:rsidRDefault="00671861" w:rsidP="00671861">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5AD52534" w14:textId="77777777" w:rsidR="00671861" w:rsidRDefault="00671861" w:rsidP="00671861">
      <w:pPr>
        <w:pStyle w:val="Bibliography"/>
      </w:pPr>
      <w:proofErr w:type="spellStart"/>
      <w:r>
        <w:t>Palluel</w:t>
      </w:r>
      <w:proofErr w:type="spellEnd"/>
      <w:r>
        <w:t xml:space="preserve">-Germain, R., Boy, F., </w:t>
      </w:r>
      <w:proofErr w:type="spellStart"/>
      <w:r>
        <w:t>Orliaguet</w:t>
      </w:r>
      <w:proofErr w:type="spellEnd"/>
      <w:r>
        <w:t xml:space="preserve">, J. P., &amp; </w:t>
      </w:r>
      <w:proofErr w:type="spellStart"/>
      <w:r>
        <w:t>Coello</w:t>
      </w:r>
      <w:proofErr w:type="spellEnd"/>
      <w:r>
        <w:t xml:space="preserve">, Y. (2004). Visual and motor constraints on trajectory planning in pointing movements. </w:t>
      </w:r>
      <w:r>
        <w:rPr>
          <w:i/>
          <w:iCs/>
        </w:rPr>
        <w:t>Neuroscience Letters</w:t>
      </w:r>
      <w:r>
        <w:t xml:space="preserve">, </w:t>
      </w:r>
      <w:r>
        <w:rPr>
          <w:i/>
          <w:iCs/>
        </w:rPr>
        <w:t>372</w:t>
      </w:r>
      <w:r>
        <w:t>(3), 235–239. https://doi.org/10.1016/j.neulet.2004.09.045</w:t>
      </w:r>
    </w:p>
    <w:p w14:paraId="3E012A69" w14:textId="77777777" w:rsidR="00671861" w:rsidRDefault="00671861" w:rsidP="00671861">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4DC4D4E9" w14:textId="77777777" w:rsidR="00671861" w:rsidRDefault="00671861" w:rsidP="00671861">
      <w:pPr>
        <w:pStyle w:val="Bibliography"/>
      </w:pPr>
      <w:r>
        <w:t xml:space="preserve">Peters, M. A. K., &amp; Lau, H. (2015). </w:t>
      </w:r>
      <w:r>
        <w:rPr>
          <w:i/>
          <w:iCs/>
        </w:rPr>
        <w:t>Human observers have optimal introspective access to perceptual processes even for visually masked stimuli</w:t>
      </w:r>
      <w:r>
        <w:t>. 30.</w:t>
      </w:r>
    </w:p>
    <w:p w14:paraId="1328D586" w14:textId="77777777" w:rsidR="00671861" w:rsidRDefault="00671861" w:rsidP="00671861">
      <w:pPr>
        <w:pStyle w:val="Bibliography"/>
      </w:pPr>
      <w:r>
        <w:lastRenderedPageBreak/>
        <w:t xml:space="preserve">Poirier, C., Collignon, O., </w:t>
      </w:r>
      <w:proofErr w:type="spellStart"/>
      <w:r>
        <w:t>DeVolder</w:t>
      </w:r>
      <w:proofErr w:type="spellEnd"/>
      <w:r>
        <w:t xml:space="preserve">, A. G., </w:t>
      </w:r>
      <w:proofErr w:type="spellStart"/>
      <w:r>
        <w:t>Renier</w:t>
      </w:r>
      <w:proofErr w:type="spellEnd"/>
      <w:r>
        <w:t xml:space="preserve">, L., </w:t>
      </w:r>
      <w:proofErr w:type="spellStart"/>
      <w:r>
        <w:t>Vanlierde</w:t>
      </w:r>
      <w:proofErr w:type="spellEnd"/>
      <w:r>
        <w:t xml:space="preserve">, A., </w:t>
      </w:r>
      <w:proofErr w:type="spellStart"/>
      <w:r>
        <w:t>Tranduy</w:t>
      </w:r>
      <w:proofErr w:type="spellEnd"/>
      <w:r>
        <w:t xml:space="preserve">, D., &amp; </w:t>
      </w:r>
      <w:proofErr w:type="spellStart"/>
      <w:r>
        <w:t>Scheiber</w:t>
      </w:r>
      <w:proofErr w:type="spellEnd"/>
      <w:r>
        <w:t xml:space="preserve">,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20943838" w14:textId="77777777" w:rsidR="00671861" w:rsidRDefault="00671861" w:rsidP="00671861">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713D7B35" w14:textId="77777777" w:rsidR="00671861" w:rsidRDefault="00671861" w:rsidP="00671861">
      <w:pPr>
        <w:pStyle w:val="Bibliography"/>
      </w:pPr>
      <w:proofErr w:type="spellStart"/>
      <w:r>
        <w:t>Reingold</w:t>
      </w:r>
      <w:proofErr w:type="spellEnd"/>
      <w:r>
        <w:t xml:space="preserve">, E. M., &amp; </w:t>
      </w:r>
      <w:proofErr w:type="spellStart"/>
      <w:r>
        <w:t>Merikle</w:t>
      </w:r>
      <w:proofErr w:type="spellEnd"/>
      <w:r>
        <w:t xml:space="preserve">, P. M. (1988). Using direct and indirect measures to study perception without awareness. </w:t>
      </w:r>
      <w:r>
        <w:rPr>
          <w:i/>
          <w:iCs/>
        </w:rPr>
        <w:t>Perception &amp; Psychophysics</w:t>
      </w:r>
      <w:r>
        <w:t xml:space="preserve">, </w:t>
      </w:r>
      <w:r>
        <w:rPr>
          <w:i/>
          <w:iCs/>
        </w:rPr>
        <w:t>44</w:t>
      </w:r>
      <w:r>
        <w:t>(6), 563–575. https://doi.org/10.3758/BF03207490</w:t>
      </w:r>
    </w:p>
    <w:p w14:paraId="5EAC894D" w14:textId="77777777" w:rsidR="00671861" w:rsidRDefault="00671861" w:rsidP="00671861">
      <w:pPr>
        <w:pStyle w:val="Bibliography"/>
      </w:pPr>
      <w:proofErr w:type="spellStart"/>
      <w:r>
        <w:t>Reingold</w:t>
      </w:r>
      <w:proofErr w:type="spellEnd"/>
      <w:r>
        <w:t xml:space="preserve">, E. M., &amp; </w:t>
      </w:r>
      <w:proofErr w:type="spellStart"/>
      <w:r>
        <w:t>Merikle</w:t>
      </w:r>
      <w:proofErr w:type="spellEnd"/>
      <w:r>
        <w:t xml:space="preserve">, P. M. (1990). On the Inter-relatedness of Theory and Measurement in the Study of Unconscious Processes. </w:t>
      </w:r>
      <w:r>
        <w:rPr>
          <w:i/>
          <w:iCs/>
        </w:rPr>
        <w:t>Mind &amp; Language</w:t>
      </w:r>
      <w:r>
        <w:t xml:space="preserve">, </w:t>
      </w:r>
      <w:r>
        <w:rPr>
          <w:i/>
          <w:iCs/>
        </w:rPr>
        <w:t>5</w:t>
      </w:r>
      <w:r>
        <w:t>(1), 9–28. https://doi.org/10.1111/j.1468-0017.1990.tb00150.x</w:t>
      </w:r>
    </w:p>
    <w:p w14:paraId="1C1C424A" w14:textId="77777777" w:rsidR="00671861" w:rsidRDefault="00671861" w:rsidP="00671861">
      <w:pPr>
        <w:pStyle w:val="Bibliography"/>
      </w:pPr>
      <w:proofErr w:type="spellStart"/>
      <w:r>
        <w:t>Resulaj</w:t>
      </w:r>
      <w:proofErr w:type="spellEnd"/>
      <w:r>
        <w:t xml:space="preserve">, A., </w:t>
      </w:r>
      <w:proofErr w:type="spellStart"/>
      <w:r>
        <w:t>Kiani</w:t>
      </w:r>
      <w:proofErr w:type="spellEnd"/>
      <w:r>
        <w:t xml:space="preserve">, R., Wolpert, D. M., &amp; </w:t>
      </w:r>
      <w:proofErr w:type="spellStart"/>
      <w:r>
        <w:t>Shadlen</w:t>
      </w:r>
      <w:proofErr w:type="spellEnd"/>
      <w:r>
        <w:t xml:space="preserve">, M. N. (2009). Changes of mind in decision-making. </w:t>
      </w:r>
      <w:r>
        <w:rPr>
          <w:i/>
          <w:iCs/>
        </w:rPr>
        <w:t>Nature</w:t>
      </w:r>
      <w:r>
        <w:t xml:space="preserve">, </w:t>
      </w:r>
      <w:r>
        <w:rPr>
          <w:i/>
          <w:iCs/>
        </w:rPr>
        <w:t>461</w:t>
      </w:r>
      <w:r>
        <w:t>(7261), Article 7261. https://doi.org/10.1038/nature08275</w:t>
      </w:r>
    </w:p>
    <w:p w14:paraId="0327D945" w14:textId="77777777" w:rsidR="00671861" w:rsidRDefault="00671861" w:rsidP="00671861">
      <w:pPr>
        <w:pStyle w:val="Bibliography"/>
      </w:pPr>
      <w:r>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2AC6CB03" w14:textId="77777777" w:rsidR="00671861" w:rsidRDefault="00671861" w:rsidP="00671861">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7670C9B" w14:textId="77777777" w:rsidR="00671861" w:rsidRDefault="00671861" w:rsidP="00671861">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375B70F9" w14:textId="77777777" w:rsidR="00671861" w:rsidRDefault="00671861" w:rsidP="00671861">
      <w:pPr>
        <w:pStyle w:val="Bibliography"/>
      </w:pPr>
      <w:r>
        <w:lastRenderedPageBreak/>
        <w:t xml:space="preserve">Sandberg, K., Timmermans, B., Overgaard, M., &amp; </w:t>
      </w:r>
      <w:proofErr w:type="spellStart"/>
      <w:r>
        <w:t>Cleeremans</w:t>
      </w:r>
      <w:proofErr w:type="spellEnd"/>
      <w:r>
        <w:t xml:space="preserve">, A. (2010). Measuring consciousness: Is one measure better than the other? </w:t>
      </w:r>
      <w:r>
        <w:rPr>
          <w:i/>
          <w:iCs/>
        </w:rPr>
        <w:t>Consciousness and Cognition</w:t>
      </w:r>
      <w:r>
        <w:t xml:space="preserve">, </w:t>
      </w:r>
      <w:r>
        <w:rPr>
          <w:i/>
          <w:iCs/>
        </w:rPr>
        <w:t>19</w:t>
      </w:r>
      <w:r>
        <w:t>(4), 1069–1078. https://doi.org/10.1016/j.concog.2009.12.013</w:t>
      </w:r>
    </w:p>
    <w:p w14:paraId="4A09D20E" w14:textId="77777777" w:rsidR="00671861" w:rsidRDefault="00671861" w:rsidP="00671861">
      <w:pPr>
        <w:pStyle w:val="Bibliography"/>
      </w:pPr>
      <w:proofErr w:type="spellStart"/>
      <w:r>
        <w:t>Sassenhagen</w:t>
      </w:r>
      <w:proofErr w:type="spellEnd"/>
      <w:r>
        <w:t xml:space="preserve">, J., &amp; </w:t>
      </w:r>
      <w:proofErr w:type="spellStart"/>
      <w:r>
        <w:t>Draschkow</w:t>
      </w:r>
      <w:proofErr w:type="spellEnd"/>
      <w:r>
        <w:t xml:space="preserve">,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75CC3581" w14:textId="77777777" w:rsidR="00671861" w:rsidRDefault="00671861" w:rsidP="00671861">
      <w:pPr>
        <w:pStyle w:val="Bibliography"/>
      </w:pPr>
      <w:r>
        <w:t xml:space="preserve">Sawchuk, C. N., </w:t>
      </w:r>
      <w:proofErr w:type="spellStart"/>
      <w:r>
        <w:t>Lohr</w:t>
      </w:r>
      <w:proofErr w:type="spellEnd"/>
      <w:r>
        <w:t xml:space="preserve">, J. M., </w:t>
      </w:r>
      <w:proofErr w:type="spellStart"/>
      <w:r>
        <w:t>Westendorf</w:t>
      </w:r>
      <w:proofErr w:type="spellEnd"/>
      <w:r>
        <w:t xml:space="preserve">, D. H., Meunier, S. A., &amp; </w:t>
      </w:r>
      <w:proofErr w:type="spellStart"/>
      <w:r>
        <w:t>Tolin</w:t>
      </w:r>
      <w:proofErr w:type="spellEnd"/>
      <w:r>
        <w:t xml:space="preserve">,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362D8E93" w14:textId="77777777" w:rsidR="00671861" w:rsidRDefault="00671861" w:rsidP="00671861">
      <w:pPr>
        <w:pStyle w:val="Bibliography"/>
      </w:pPr>
      <w:proofErr w:type="spellStart"/>
      <w:r>
        <w:t>Scherbaum</w:t>
      </w:r>
      <w:proofErr w:type="spellEnd"/>
      <w:r>
        <w:t xml:space="preserve">, S., </w:t>
      </w:r>
      <w:proofErr w:type="spellStart"/>
      <w:r>
        <w:t>Dshemuchadse</w:t>
      </w:r>
      <w:proofErr w:type="spellEnd"/>
      <w:r>
        <w:t xml:space="preserve">, M., Fischer, R., &amp; </w:t>
      </w:r>
      <w:proofErr w:type="spellStart"/>
      <w:r>
        <w:t>Goschke</w:t>
      </w:r>
      <w:proofErr w:type="spellEnd"/>
      <w:r>
        <w:t xml:space="preserve">, T. (2010). How decisions evolve: The temporal dynamics of action selection. </w:t>
      </w:r>
      <w:r>
        <w:rPr>
          <w:i/>
          <w:iCs/>
        </w:rPr>
        <w:t>Cognition</w:t>
      </w:r>
      <w:r>
        <w:t xml:space="preserve">, </w:t>
      </w:r>
      <w:r>
        <w:rPr>
          <w:i/>
          <w:iCs/>
        </w:rPr>
        <w:t>115</w:t>
      </w:r>
      <w:r>
        <w:t>(3), 407–416. https://doi.org/10.1016/j.cognition.2010.02.004</w:t>
      </w:r>
    </w:p>
    <w:p w14:paraId="0CC368DC" w14:textId="77777777" w:rsidR="00671861" w:rsidRDefault="00671861" w:rsidP="00671861">
      <w:pPr>
        <w:pStyle w:val="Bibliography"/>
      </w:pPr>
      <w:proofErr w:type="spellStart"/>
      <w:r>
        <w:t>Scherbaum</w:t>
      </w:r>
      <w:proofErr w:type="spellEnd"/>
      <w:r>
        <w:t xml:space="preserve">, S., &amp; </w:t>
      </w:r>
      <w:proofErr w:type="spellStart"/>
      <w:r>
        <w:t>Kieslich</w:t>
      </w:r>
      <w:proofErr w:type="spellEnd"/>
      <w:r>
        <w:t xml:space="preserve">,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F9A7007" w14:textId="77777777" w:rsidR="00671861" w:rsidRDefault="00671861" w:rsidP="00671861">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22C8878C" w14:textId="77777777" w:rsidR="00671861" w:rsidRDefault="00671861" w:rsidP="00671861">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0204D8E2" w14:textId="77777777" w:rsidR="00671861" w:rsidRDefault="00671861" w:rsidP="00671861">
      <w:pPr>
        <w:pStyle w:val="Bibliography"/>
      </w:pPr>
      <w:r>
        <w:lastRenderedPageBreak/>
        <w:t xml:space="preserve">Shrestha, D. L. (2014). </w:t>
      </w:r>
      <w:proofErr w:type="spellStart"/>
      <w:r>
        <w:rPr>
          <w:i/>
          <w:iCs/>
        </w:rPr>
        <w:t>Invprctile</w:t>
      </w:r>
      <w:proofErr w:type="spellEnd"/>
      <w:r>
        <w:t xml:space="preserve"> (Version 1.2.0.0) [Source code]. https://www.mathworks.com/matlabcentral/fileexchange/41131-inverse-percentiles-of-a-sample</w:t>
      </w:r>
    </w:p>
    <w:p w14:paraId="0F011379" w14:textId="77777777" w:rsidR="00671861" w:rsidRDefault="00671861" w:rsidP="00671861">
      <w:pPr>
        <w:pStyle w:val="Bibliography"/>
      </w:pPr>
      <w:proofErr w:type="spellStart"/>
      <w:r>
        <w:t>Siedlecka</w:t>
      </w:r>
      <w:proofErr w:type="spellEnd"/>
      <w:r>
        <w:t xml:space="preserve">, E., &amp; Denson, T. F. (2019). Experimental Methods for Inducing Basic Emotions: A Qualitative Review. </w:t>
      </w:r>
      <w:r>
        <w:rPr>
          <w:i/>
          <w:iCs/>
        </w:rPr>
        <w:t>Emotion Review</w:t>
      </w:r>
      <w:r>
        <w:t xml:space="preserve">, </w:t>
      </w:r>
      <w:r>
        <w:rPr>
          <w:i/>
          <w:iCs/>
        </w:rPr>
        <w:t>11</w:t>
      </w:r>
      <w:r>
        <w:t>(1), 87–97. https://doi.org/10.1177/1754073917749016</w:t>
      </w:r>
    </w:p>
    <w:p w14:paraId="3754B35F" w14:textId="77777777" w:rsidR="00671861" w:rsidRDefault="00671861" w:rsidP="00671861">
      <w:pPr>
        <w:pStyle w:val="Bibliography"/>
      </w:pPr>
      <w:proofErr w:type="spellStart"/>
      <w:r>
        <w:t>Sklar</w:t>
      </w:r>
      <w:proofErr w:type="spellEnd"/>
      <w:r>
        <w:t xml:space="preserve">, A. Y., Levy, N., Goldstein, A., Mandel, R., </w:t>
      </w:r>
      <w:proofErr w:type="spellStart"/>
      <w:r>
        <w:t>Maril</w:t>
      </w:r>
      <w:proofErr w:type="spellEnd"/>
      <w:r>
        <w:t xml:space="preserve">, A., &amp; </w:t>
      </w:r>
      <w:proofErr w:type="spellStart"/>
      <w:r>
        <w:t>Hassin</w:t>
      </w:r>
      <w:proofErr w:type="spellEnd"/>
      <w:r>
        <w:t xml:space="preserve">,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477206A6" w14:textId="77777777" w:rsidR="00671861" w:rsidRDefault="00671861" w:rsidP="00671861">
      <w:pPr>
        <w:pStyle w:val="Bibliography"/>
      </w:pPr>
      <w:r>
        <w:t xml:space="preserve">Spivey, M. J., Grosjean, M., &amp; </w:t>
      </w:r>
      <w:proofErr w:type="spellStart"/>
      <w:r>
        <w:t>Knoblich</w:t>
      </w:r>
      <w:proofErr w:type="spellEnd"/>
      <w:r>
        <w:t xml:space="preserve">,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7C75DE8D" w14:textId="77777777" w:rsidR="00671861" w:rsidRDefault="00671861" w:rsidP="00671861">
      <w:pPr>
        <w:pStyle w:val="Bibliography"/>
      </w:pPr>
      <w:proofErr w:type="spellStart"/>
      <w:r>
        <w:t>Tononi</w:t>
      </w:r>
      <w:proofErr w:type="spellEnd"/>
      <w:r>
        <w:t xml:space="preserve">, G., </w:t>
      </w:r>
      <w:proofErr w:type="spellStart"/>
      <w:r>
        <w:t>Boly</w:t>
      </w:r>
      <w:proofErr w:type="spellEnd"/>
      <w:r>
        <w:t xml:space="preserve">, M., </w:t>
      </w:r>
      <w:proofErr w:type="spellStart"/>
      <w:r>
        <w:t>Massimini</w:t>
      </w:r>
      <w:proofErr w:type="spellEnd"/>
      <w:r>
        <w:t xml:space="preserve">, M., &amp; Koch, C. (2016). Integrated information theory: From consciousness to its physical substrate. </w:t>
      </w:r>
      <w:r>
        <w:rPr>
          <w:i/>
          <w:iCs/>
        </w:rPr>
        <w:t>Nature Reviews Neuroscience</w:t>
      </w:r>
      <w:r>
        <w:t xml:space="preserve">, </w:t>
      </w:r>
      <w:r>
        <w:rPr>
          <w:i/>
          <w:iCs/>
        </w:rPr>
        <w:t>17</w:t>
      </w:r>
      <w:r>
        <w:t>(7), 450–461. https://doi.org/10.1038/nrn.2016.44</w:t>
      </w:r>
    </w:p>
    <w:p w14:paraId="50E7B5AB" w14:textId="77777777" w:rsidR="00671861" w:rsidRDefault="00671861" w:rsidP="00671861">
      <w:pPr>
        <w:pStyle w:val="Bibliography"/>
      </w:pPr>
      <w:proofErr w:type="spellStart"/>
      <w:r>
        <w:t>Vadillo</w:t>
      </w:r>
      <w:proofErr w:type="spellEnd"/>
      <w:r>
        <w:t xml:space="preserve">, M. A., </w:t>
      </w:r>
      <w:proofErr w:type="spellStart"/>
      <w:r>
        <w:t>Malejka</w:t>
      </w:r>
      <w:proofErr w:type="spellEnd"/>
      <w:r>
        <w:t xml:space="preserve">,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64313111" w14:textId="77777777" w:rsidR="00671861" w:rsidRDefault="00671861" w:rsidP="00671861">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4E34521C" w14:textId="77777777" w:rsidR="00671861" w:rsidRDefault="00671861" w:rsidP="00671861">
      <w:pPr>
        <w:pStyle w:val="Bibliography"/>
      </w:pPr>
      <w:r>
        <w:lastRenderedPageBreak/>
        <w:t xml:space="preserve">von </w:t>
      </w:r>
      <w:proofErr w:type="spellStart"/>
      <w:r>
        <w:t>Hofsten</w:t>
      </w:r>
      <w:proofErr w:type="spellEnd"/>
      <w:r>
        <w:t xml:space="preserve">, C., &amp; </w:t>
      </w:r>
      <w:proofErr w:type="spellStart"/>
      <w:r>
        <w:t>Lindhagen</w:t>
      </w:r>
      <w:proofErr w:type="spellEnd"/>
      <w:r>
        <w:t xml:space="preserve">, K. (1979). Observations on the development of reaching for moving objects. </w:t>
      </w:r>
      <w:r>
        <w:rPr>
          <w:i/>
          <w:iCs/>
        </w:rPr>
        <w:t>Journal of Experimental Child Psychology</w:t>
      </w:r>
      <w:r>
        <w:t xml:space="preserve">, </w:t>
      </w:r>
      <w:r>
        <w:rPr>
          <w:i/>
          <w:iCs/>
        </w:rPr>
        <w:t>28</w:t>
      </w:r>
      <w:r>
        <w:t>(1), 158–173. https://doi.org/10.1016/0022-0965(79)90109-7</w:t>
      </w:r>
    </w:p>
    <w:p w14:paraId="483EDC74" w14:textId="77777777" w:rsidR="00671861" w:rsidRDefault="00671861" w:rsidP="00671861">
      <w:pPr>
        <w:pStyle w:val="Bibliography"/>
      </w:pPr>
      <w:proofErr w:type="spellStart"/>
      <w:r>
        <w:t>Willander</w:t>
      </w:r>
      <w:proofErr w:type="spellEnd"/>
      <w:r>
        <w:t xml:space="preserve">, J., &amp; Larsson, M. (2006). Smell your way back to childhood: Autobiographical odor memory. </w:t>
      </w:r>
      <w:r>
        <w:rPr>
          <w:i/>
          <w:iCs/>
        </w:rPr>
        <w:t>Psychonomic Bulletin &amp; Review</w:t>
      </w:r>
      <w:r>
        <w:t xml:space="preserve">, </w:t>
      </w:r>
      <w:r>
        <w:rPr>
          <w:i/>
          <w:iCs/>
        </w:rPr>
        <w:t>13</w:t>
      </w:r>
      <w:r>
        <w:t>(2), 240–244. https://doi.org/10.3758/BF03193837</w:t>
      </w:r>
    </w:p>
    <w:p w14:paraId="2E9C37A4" w14:textId="77777777" w:rsidR="00671861" w:rsidRDefault="00671861" w:rsidP="00671861">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3A0F5ED4" w14:textId="77777777" w:rsidR="00671861" w:rsidRDefault="00671861" w:rsidP="00671861">
      <w:pPr>
        <w:pStyle w:val="Bibliography"/>
      </w:pPr>
      <w:r>
        <w:t xml:space="preserve">Xiao, K., Yamauchi, T., &amp; Bowman, C. (2015). </w:t>
      </w:r>
      <w:r>
        <w:rPr>
          <w:i/>
          <w:iCs/>
        </w:rPr>
        <w:t>Assessing Masked Semantic Priming: Cursor Trajectory versus Response Time Measures</w:t>
      </w:r>
      <w:r>
        <w:t>. 7.</w:t>
      </w:r>
    </w:p>
    <w:p w14:paraId="7AB5B318" w14:textId="77777777" w:rsidR="00671861" w:rsidRDefault="00671861" w:rsidP="00671861">
      <w:pPr>
        <w:pStyle w:val="Bibliography"/>
      </w:pPr>
      <w:r>
        <w:t xml:space="preserve">Yuval-Greenberg, S., &amp; </w:t>
      </w:r>
      <w:proofErr w:type="spellStart"/>
      <w:r>
        <w:t>Heeger</w:t>
      </w:r>
      <w:proofErr w:type="spellEnd"/>
      <w:r>
        <w:t xml:space="preserve">,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27A495E2" w14:textId="77777777" w:rsidR="00671861" w:rsidRDefault="00671861" w:rsidP="00671861">
      <w:pPr>
        <w:pStyle w:val="Bibliography"/>
      </w:pPr>
      <w:proofErr w:type="spellStart"/>
      <w:r>
        <w:t>Zerweck</w:t>
      </w:r>
      <w:proofErr w:type="spellEnd"/>
      <w:r>
        <w:t xml:space="preserve">, I. A., Kao, C.-S., </w:t>
      </w:r>
      <w:proofErr w:type="spellStart"/>
      <w:r>
        <w:t>Meyen</w:t>
      </w:r>
      <w:proofErr w:type="spellEnd"/>
      <w:r>
        <w:t xml:space="preserve">, S., Amado, C., von Eltz, M., </w:t>
      </w:r>
      <w:proofErr w:type="spellStart"/>
      <w:r>
        <w:t>Klimm</w:t>
      </w:r>
      <w:proofErr w:type="spellEnd"/>
      <w:r>
        <w:t xml:space="preserve">,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4D2D29EE" w:rsidR="00CD20FA" w:rsidRDefault="0003265E" w:rsidP="00AA73D1">
      <w:pPr>
        <w:ind w:firstLine="0"/>
        <w:rPr>
          <w:lang w:eastAsia="ja-JP" w:bidi="ar-SA"/>
        </w:rPr>
      </w:pPr>
      <w:r>
        <w:rPr>
          <w:lang w:eastAsia="ja-JP" w:bidi="ar-SA"/>
        </w:rPr>
        <w:fldChar w:fldCharType="end"/>
      </w:r>
    </w:p>
    <w:sectPr w:rsidR="00CD20FA" w:rsidSect="00DC4DA6">
      <w:headerReference w:type="default" r:id="rId27"/>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Chen Heller" w:date="2023-03-19T14:43:00Z" w:initials="CH">
    <w:p w14:paraId="7D67D2CF" w14:textId="77777777" w:rsidR="00A856CE" w:rsidRDefault="004C1160">
      <w:pPr>
        <w:pStyle w:val="CommentText"/>
        <w:ind w:firstLine="0"/>
        <w:jc w:val="left"/>
      </w:pPr>
      <w:r>
        <w:rPr>
          <w:rStyle w:val="CommentReference"/>
        </w:rPr>
        <w:annotationRef/>
      </w:r>
      <w:r w:rsidR="00A856CE">
        <w:t>For Liad:</w:t>
      </w:r>
    </w:p>
    <w:p w14:paraId="2EE225A8" w14:textId="77777777" w:rsidR="00A856CE" w:rsidRDefault="00A856CE" w:rsidP="001C4E44">
      <w:pPr>
        <w:pStyle w:val="CommentText"/>
        <w:ind w:firstLine="0"/>
        <w:jc w:val="left"/>
      </w:pPr>
      <w:r>
        <w:t>Is it you in this case or me?</w:t>
      </w:r>
    </w:p>
  </w:comment>
  <w:comment w:id="182" w:author="Chen Heller" w:date="2023-03-28T17:22:00Z" w:initials="CH">
    <w:p w14:paraId="6655DF6F" w14:textId="77777777" w:rsidR="00590E1B" w:rsidRDefault="00590E1B" w:rsidP="00136DE2">
      <w:pPr>
        <w:pStyle w:val="CommentText"/>
        <w:ind w:firstLine="0"/>
        <w:jc w:val="left"/>
        <w:rPr>
          <w:rtl/>
        </w:rPr>
      </w:pPr>
      <w:r>
        <w:rPr>
          <w:rStyle w:val="CommentReference"/>
        </w:rPr>
        <w:annotationRef/>
      </w:r>
      <w:r>
        <w:t>This is conscious priming, find unconscious priming.</w:t>
      </w:r>
    </w:p>
  </w:comment>
  <w:comment w:id="183" w:author="Chen Heller" w:date="2023-04-02T11:34:00Z" w:initials="CH">
    <w:p w14:paraId="1B930ECB" w14:textId="77777777" w:rsidR="0058203C" w:rsidRDefault="0049575E">
      <w:pPr>
        <w:pStyle w:val="CommentText"/>
        <w:ind w:firstLine="0"/>
        <w:jc w:val="left"/>
      </w:pPr>
      <w:r>
        <w:rPr>
          <w:rStyle w:val="CommentReference"/>
        </w:rPr>
        <w:annotationRef/>
      </w:r>
      <w:r w:rsidR="0058203C">
        <w:t>For Liad:</w:t>
      </w:r>
    </w:p>
    <w:p w14:paraId="73AB4EEB" w14:textId="77777777" w:rsidR="0058203C" w:rsidRDefault="0058203C">
      <w:pPr>
        <w:pStyle w:val="CommentText"/>
        <w:ind w:firstLine="0"/>
        <w:jc w:val="left"/>
      </w:pPr>
      <w:r>
        <w:t>A paper by Karpinski replicated the findings made by Sklar 2012, but was then retracted after fixing a computation error and revealing there was no priming effect. I wish to cite the retraction, since it shows the replication failed.</w:t>
      </w:r>
    </w:p>
    <w:p w14:paraId="0DFF9106" w14:textId="77777777" w:rsidR="0058203C" w:rsidRDefault="0058203C">
      <w:pPr>
        <w:pStyle w:val="CommentText"/>
        <w:ind w:firstLine="0"/>
        <w:jc w:val="left"/>
      </w:pPr>
      <w:r>
        <w:t>How would you go about doing so?</w:t>
      </w:r>
    </w:p>
    <w:p w14:paraId="206B4C34" w14:textId="77777777" w:rsidR="0058203C" w:rsidRDefault="0058203C">
      <w:pPr>
        <w:pStyle w:val="CommentText"/>
        <w:ind w:firstLine="0"/>
        <w:jc w:val="left"/>
      </w:pPr>
      <w:r>
        <w:t>This is the retraction:</w:t>
      </w:r>
    </w:p>
    <w:p w14:paraId="7C553BC4" w14:textId="77777777" w:rsidR="0058203C" w:rsidRDefault="0058203C" w:rsidP="00A63545">
      <w:pPr>
        <w:pStyle w:val="CommentText"/>
        <w:ind w:firstLine="0"/>
        <w:jc w:val="left"/>
      </w:pPr>
      <w:r>
        <w:rPr>
          <w:color w:val="222222"/>
          <w:highlight w:val="white"/>
        </w:rPr>
        <w:t>Karpinski, A., Yale, M., Briggs, J. C., Prislin, R., &amp; Vivian, L. (2017). Retraction statement: unconscious arithmetic processing: a direct replication. </w:t>
      </w:r>
      <w:r>
        <w:rPr>
          <w:i/>
          <w:iCs/>
          <w:color w:val="222222"/>
          <w:highlight w:val="white"/>
        </w:rPr>
        <w:t>Eur. J. Soc. Psychol</w:t>
      </w:r>
      <w:r>
        <w:rPr>
          <w:color w:val="222222"/>
          <w:highlight w:val="white"/>
        </w:rPr>
        <w:t>, </w:t>
      </w:r>
      <w:r>
        <w:rPr>
          <w:i/>
          <w:iCs/>
          <w:color w:val="222222"/>
          <w:highlight w:val="white"/>
        </w:rPr>
        <w:t>47</w:t>
      </w:r>
      <w:r>
        <w:rPr>
          <w:color w:val="222222"/>
          <w:highlight w:val="white"/>
        </w:rPr>
        <w:t>(114), 10-1002.</w:t>
      </w:r>
      <w:r>
        <w:t xml:space="preserve"> </w:t>
      </w:r>
    </w:p>
  </w:comment>
  <w:comment w:id="187" w:author="Chen Heller" w:date="2023-04-04T13:08:00Z" w:initials="CH">
    <w:p w14:paraId="49273EF8" w14:textId="77777777" w:rsidR="005178DC" w:rsidRDefault="005178DC">
      <w:pPr>
        <w:pStyle w:val="CommentText"/>
        <w:ind w:firstLine="0"/>
        <w:jc w:val="left"/>
      </w:pPr>
      <w:r>
        <w:rPr>
          <w:rStyle w:val="CommentReference"/>
        </w:rPr>
        <w:annotationRef/>
      </w:r>
      <w:r>
        <w:t>For Liad:</w:t>
      </w:r>
    </w:p>
    <w:p w14:paraId="01A77961" w14:textId="77777777" w:rsidR="005178DC" w:rsidRDefault="005178DC">
      <w:pPr>
        <w:pStyle w:val="CommentText"/>
        <w:ind w:firstLine="0"/>
        <w:jc w:val="left"/>
      </w:pPr>
      <w:r>
        <w:t>These papers talk about the immediacy criterion.</w:t>
      </w:r>
    </w:p>
    <w:p w14:paraId="3F08A12B" w14:textId="77777777" w:rsidR="005178DC" w:rsidRDefault="005178DC" w:rsidP="00E87E70">
      <w:pPr>
        <w:pStyle w:val="CommentText"/>
        <w:ind w:firstLine="0"/>
        <w:jc w:val="left"/>
      </w:pPr>
      <w:r>
        <w:t>I couldn't locate a paper that compares awareness in a priming task with long and short delay between the main task and the awareness test.</w:t>
      </w:r>
    </w:p>
  </w:comment>
  <w:comment w:id="257" w:author="Chen Heller" w:date="2023-04-18T11:12:00Z" w:initials="CH">
    <w:p w14:paraId="1C47F883" w14:textId="77777777" w:rsidR="00BF7530" w:rsidRDefault="00BF7530">
      <w:pPr>
        <w:pStyle w:val="CommentText"/>
        <w:ind w:firstLine="0"/>
        <w:jc w:val="left"/>
      </w:pPr>
      <w:r>
        <w:rPr>
          <w:rStyle w:val="CommentReference"/>
        </w:rPr>
        <w:annotationRef/>
      </w:r>
      <w:r>
        <w:t>For Liad:</w:t>
      </w:r>
    </w:p>
    <w:p w14:paraId="528978BA" w14:textId="77777777" w:rsidR="00BF7530" w:rsidRDefault="00BF7530" w:rsidP="00F93C1D">
      <w:pPr>
        <w:pStyle w:val="CommentText"/>
        <w:ind w:firstLine="0"/>
        <w:jc w:val="left"/>
      </w:pPr>
      <w:r>
        <w:t>This citation is here to show unconscious processes are short-lasting, but I don't think it is necessary.</w:t>
      </w:r>
    </w:p>
  </w:comment>
  <w:comment w:id="1244" w:author="Chen Heller" w:date="2023-01-17T10:52:00Z" w:initials="CH">
    <w:p w14:paraId="18D16D37" w14:textId="21875108" w:rsidR="002E3B9E" w:rsidRDefault="0018190B">
      <w:pPr>
        <w:pStyle w:val="CommentText"/>
        <w:ind w:firstLine="0"/>
        <w:jc w:val="left"/>
      </w:pPr>
      <w:r>
        <w:rPr>
          <w:rStyle w:val="CommentReference"/>
        </w:rPr>
        <w:annotationRef/>
      </w:r>
      <w:r w:rsidR="002E3B9E">
        <w:t>For Liad:</w:t>
      </w:r>
    </w:p>
    <w:p w14:paraId="34EB5081" w14:textId="77777777" w:rsidR="002E3B9E" w:rsidRDefault="002E3B9E" w:rsidP="001F54B2">
      <w:pPr>
        <w:pStyle w:val="CommentText"/>
        <w:ind w:firstLine="0"/>
        <w:jc w:val="left"/>
      </w:pPr>
      <w:r>
        <w:t>This applies for the keyboard session as well. Is that clear or needs to be specified?</w:t>
      </w:r>
    </w:p>
  </w:comment>
  <w:comment w:id="1444" w:author="Chen Heller" w:date="2023-01-10T10:27:00Z" w:initials="CH">
    <w:p w14:paraId="373C62C2" w14:textId="77777777" w:rsidR="0056477B" w:rsidRDefault="006D15E5">
      <w:pPr>
        <w:pStyle w:val="CommentText"/>
        <w:ind w:firstLine="0"/>
        <w:jc w:val="left"/>
      </w:pPr>
      <w:r>
        <w:rPr>
          <w:rStyle w:val="CommentReference"/>
        </w:rPr>
        <w:annotationRef/>
      </w:r>
      <w:r w:rsidR="0056477B">
        <w:rPr>
          <w:color w:val="222222"/>
          <w:highlight w:val="white"/>
        </w:rPr>
        <w:t>For Liad:</w:t>
      </w:r>
    </w:p>
    <w:p w14:paraId="22A56F8A" w14:textId="77777777" w:rsidR="0056477B" w:rsidRDefault="0056477B">
      <w:pPr>
        <w:pStyle w:val="CommentText"/>
        <w:ind w:firstLine="0"/>
        <w:jc w:val="left"/>
      </w:pPr>
      <w:r>
        <w:rPr>
          <w:color w:val="222222"/>
          <w:highlight w:val="white"/>
        </w:rPr>
        <w:t>The following paper found that iEP reveals earlier effects than the trajectory itself</w:t>
      </w:r>
      <w:r>
        <w:rPr>
          <w:color w:val="222222"/>
          <w:highlight w:val="white"/>
          <w:rtl/>
        </w:rPr>
        <w:t>:</w:t>
      </w:r>
    </w:p>
    <w:p w14:paraId="3FB4CA6A" w14:textId="77777777" w:rsidR="0056477B" w:rsidRDefault="0056477B">
      <w:pPr>
        <w:pStyle w:val="CommentText"/>
        <w:ind w:firstLine="0"/>
        <w:jc w:val="left"/>
      </w:pPr>
      <w:r>
        <w:rPr>
          <w:color w:val="222222"/>
          <w:highlight w:val="white"/>
        </w:rPr>
        <w:t>Dotan, D., &amp; Dehaene, S. (2013). How do we convert a number into a finger trajectory</w:t>
      </w:r>
    </w:p>
    <w:p w14:paraId="15C610B6" w14:textId="77777777" w:rsidR="0056477B" w:rsidRDefault="0056477B">
      <w:pPr>
        <w:pStyle w:val="CommentText"/>
        <w:ind w:firstLine="0"/>
        <w:jc w:val="left"/>
      </w:pPr>
    </w:p>
    <w:p w14:paraId="531D120F" w14:textId="77777777" w:rsidR="0056477B" w:rsidRDefault="0056477B" w:rsidP="00C31849">
      <w:pPr>
        <w:pStyle w:val="CommentText"/>
        <w:ind w:firstLine="0"/>
        <w:jc w:val="left"/>
      </w:pPr>
      <w:r>
        <w:rPr>
          <w:color w:val="222222"/>
          <w:highlight w:val="white"/>
        </w:rPr>
        <w:t>However I couldn't locate a paper that says the same for horizontal velocity. I'm considering to remove the horizontal velocity analysis.</w:t>
      </w:r>
    </w:p>
  </w:comment>
  <w:comment w:id="1462" w:author="Chen Heller" w:date="2023-01-10T11:05:00Z" w:initials="CH">
    <w:p w14:paraId="25F82F7B" w14:textId="2E21CDA7" w:rsidR="005968C3" w:rsidRDefault="008566E6">
      <w:pPr>
        <w:pStyle w:val="CommentText"/>
        <w:ind w:firstLine="0"/>
        <w:jc w:val="left"/>
      </w:pPr>
      <w:r>
        <w:rPr>
          <w:rStyle w:val="CommentReference"/>
        </w:rPr>
        <w:annotationRef/>
      </w:r>
      <w:r w:rsidR="005968C3">
        <w:t>For Liad:</w:t>
      </w:r>
    </w:p>
    <w:p w14:paraId="3D4243FF" w14:textId="77777777" w:rsidR="005968C3" w:rsidRDefault="005968C3">
      <w:pPr>
        <w:pStyle w:val="CommentText"/>
        <w:ind w:firstLine="0"/>
        <w:jc w:val="left"/>
      </w:pPr>
      <w:r>
        <w:t>This assumes the distribution at each timepoint is normal, right?</w:t>
      </w:r>
    </w:p>
    <w:p w14:paraId="4563E84E" w14:textId="77777777" w:rsidR="005968C3" w:rsidRDefault="005968C3" w:rsidP="002A6E22">
      <w:pPr>
        <w:pStyle w:val="CommentText"/>
        <w:ind w:firstLine="0"/>
        <w:jc w:val="left"/>
      </w:pPr>
      <w:r>
        <w:t>Should we even address that?</w:t>
      </w:r>
    </w:p>
  </w:comment>
  <w:comment w:id="1473" w:author="Chen Heller" w:date="2023-01-09T17:12:00Z" w:initials="CH">
    <w:p w14:paraId="4E89111E" w14:textId="111C756B" w:rsidR="00B11D41" w:rsidRDefault="00CA397F" w:rsidP="00A83553">
      <w:pPr>
        <w:pStyle w:val="CommentText"/>
        <w:ind w:firstLine="0"/>
        <w:jc w:val="left"/>
      </w:pPr>
      <w:r>
        <w:rPr>
          <w:rStyle w:val="CommentReference"/>
        </w:rPr>
        <w:annotationRef/>
      </w:r>
      <w:r w:rsidR="00B11D41">
        <w:rPr>
          <w:color w:val="222222"/>
          <w:highlight w:val="white"/>
        </w:rPr>
        <w:t>Maris, E., &amp; Oostenveld, R. (2007). Nonparametric statistical testing of EEG-and MEG-data.</w:t>
      </w:r>
    </w:p>
  </w:comment>
  <w:comment w:id="1481" w:author="Chen Heller" w:date="2023-02-26T12:39:00Z" w:initials="CH">
    <w:p w14:paraId="2746D0FA" w14:textId="5505DF81" w:rsidR="00617CD7" w:rsidRDefault="00250ADD">
      <w:pPr>
        <w:pStyle w:val="CommentText"/>
        <w:ind w:firstLine="0"/>
        <w:jc w:val="left"/>
      </w:pPr>
      <w:r>
        <w:rPr>
          <w:rStyle w:val="CommentReference"/>
        </w:rPr>
        <w:annotationRef/>
      </w:r>
      <w:r w:rsidR="00617CD7">
        <w:t>For Khen:</w:t>
      </w:r>
    </w:p>
    <w:p w14:paraId="7941131B" w14:textId="77777777" w:rsidR="00617CD7" w:rsidRDefault="00617CD7" w:rsidP="007B07D4">
      <w:pPr>
        <w:pStyle w:val="CommentText"/>
        <w:ind w:firstLine="0"/>
        <w:jc w:val="left"/>
      </w:pPr>
      <w:r>
        <w:t>Do you report the three of them? If not, change the analysis.</w:t>
      </w:r>
    </w:p>
  </w:comment>
  <w:comment w:id="1551" w:author="Chen Heller" w:date="2023-04-18T11:33:00Z" w:initials="CH">
    <w:p w14:paraId="23BEBE39" w14:textId="77777777" w:rsidR="00E75205" w:rsidRDefault="00E75205" w:rsidP="00533EAE">
      <w:pPr>
        <w:pStyle w:val="CommentText"/>
        <w:ind w:firstLine="0"/>
        <w:jc w:val="left"/>
      </w:pPr>
      <w:r>
        <w:rPr>
          <w:rStyle w:val="CommentReference"/>
        </w:rPr>
        <w:annotationRef/>
      </w:r>
      <w:r>
        <w:t>You use Cohen's Dz in some places and Cohen's D in others. You need to check which one you use where and probably use only one of them.</w:t>
      </w:r>
    </w:p>
  </w:comment>
  <w:comment w:id="2012" w:author="Chen Heller" w:date="2023-03-12T11:06:00Z" w:initials="CH">
    <w:p w14:paraId="0B7D57A8" w14:textId="74140EF1" w:rsidR="00BB39F4" w:rsidRDefault="00457043">
      <w:pPr>
        <w:pStyle w:val="CommentText"/>
        <w:ind w:firstLine="0"/>
        <w:jc w:val="left"/>
      </w:pPr>
      <w:r>
        <w:rPr>
          <w:rStyle w:val="CommentReference"/>
        </w:rPr>
        <w:annotationRef/>
      </w:r>
      <w:r w:rsidR="00BB39F4">
        <w:t>For Khen:</w:t>
      </w:r>
    </w:p>
    <w:p w14:paraId="79D9CE98" w14:textId="77777777" w:rsidR="00BB39F4" w:rsidRDefault="00BB39F4" w:rsidP="007B6835">
      <w:pPr>
        <w:pStyle w:val="CommentText"/>
        <w:ind w:firstLine="0"/>
        <w:jc w:val="left"/>
      </w:pPr>
      <w:r>
        <w:t>Fit this (and similar incidents) in 1 row.</w:t>
      </w:r>
    </w:p>
  </w:comment>
  <w:comment w:id="2448" w:author="Chen Heller" w:date="2023-05-04T17:43:00Z" w:initials="CH">
    <w:p w14:paraId="1FC6D3AA" w14:textId="77777777" w:rsidR="0021796E" w:rsidRDefault="00251900">
      <w:pPr>
        <w:pStyle w:val="CommentText"/>
        <w:ind w:firstLine="0"/>
        <w:jc w:val="left"/>
      </w:pPr>
      <w:r>
        <w:rPr>
          <w:rStyle w:val="CommentReference"/>
        </w:rPr>
        <w:annotationRef/>
      </w:r>
      <w:r w:rsidR="0021796E">
        <w:rPr>
          <w:b/>
          <w:bCs/>
        </w:rPr>
        <w:t>Take only the ones marked in bold:</w:t>
      </w:r>
    </w:p>
    <w:p w14:paraId="29B2E8EA" w14:textId="77777777" w:rsidR="0021796E" w:rsidRDefault="0021796E">
      <w:pPr>
        <w:pStyle w:val="CommentText"/>
        <w:ind w:firstLine="0"/>
        <w:jc w:val="left"/>
      </w:pPr>
    </w:p>
    <w:p w14:paraId="4F9E2FC6" w14:textId="77777777" w:rsidR="0021796E" w:rsidRDefault="0021796E">
      <w:pPr>
        <w:pStyle w:val="CommentText"/>
        <w:ind w:firstLine="0"/>
        <w:jc w:val="left"/>
      </w:pPr>
      <w:r>
        <w:t>Luo 2004 - Uses negative/positive/neutral targets in two conditions (repetition and unrelated). Shows a priming effect of about 10ms for positive and negative targets. This article focuses on brain signals not behavioral measures.</w:t>
      </w:r>
    </w:p>
    <w:p w14:paraId="029BA5CF" w14:textId="77777777" w:rsidR="0021796E" w:rsidRDefault="0021796E">
      <w:pPr>
        <w:pStyle w:val="CommentText"/>
        <w:ind w:firstLine="0"/>
        <w:jc w:val="left"/>
      </w:pPr>
    </w:p>
    <w:p w14:paraId="2834B8BD" w14:textId="77777777" w:rsidR="0021796E" w:rsidRDefault="0021796E">
      <w:pPr>
        <w:pStyle w:val="CommentText"/>
        <w:ind w:firstLine="0"/>
        <w:jc w:val="left"/>
      </w:pPr>
      <w:r>
        <w:rPr>
          <w:b/>
          <w:bCs/>
        </w:rPr>
        <w:t>Masked repetition priming of words and nonwords: evidence for a nonlexical basis for priming</w:t>
      </w:r>
      <w:r>
        <w:t xml:space="preserve"> - Subs are primed with words/nonwords that are unrelated or identical to the target. Found priming effect. However the awareness measure is poor (ask at the end of the experiment if something was presented before the target, and 47% sayed yes). And they use only forward masking.</w:t>
      </w:r>
    </w:p>
    <w:p w14:paraId="099FE988" w14:textId="77777777" w:rsidR="0021796E" w:rsidRDefault="0021796E">
      <w:pPr>
        <w:pStyle w:val="CommentText"/>
        <w:ind w:firstLine="0"/>
        <w:jc w:val="left"/>
      </w:pPr>
    </w:p>
    <w:p w14:paraId="56CEB9BB" w14:textId="77777777" w:rsidR="0021796E" w:rsidRDefault="0021796E">
      <w:pPr>
        <w:pStyle w:val="CommentText"/>
        <w:ind w:firstLine="0"/>
        <w:jc w:val="left"/>
      </w:pPr>
      <w:r>
        <w:t>Masked Priming Effects in Semantic</w:t>
      </w:r>
    </w:p>
    <w:p w14:paraId="53B82508" w14:textId="77777777" w:rsidR="0021796E" w:rsidRDefault="0021796E">
      <w:pPr>
        <w:pStyle w:val="CommentText"/>
        <w:ind w:firstLine="0"/>
        <w:jc w:val="left"/>
      </w:pPr>
      <w:r>
        <w:t>Categorization Are Independent</w:t>
      </w:r>
    </w:p>
    <w:p w14:paraId="5A718589" w14:textId="77777777" w:rsidR="0021796E" w:rsidRDefault="0021796E">
      <w:pPr>
        <w:pStyle w:val="CommentText"/>
        <w:ind w:firstLine="0"/>
        <w:jc w:val="left"/>
      </w:pPr>
      <w:r>
        <w:t>of Category Size - use only novel primes, not repetition priming. They show a priming effect.</w:t>
      </w:r>
    </w:p>
    <w:p w14:paraId="501CCC9C" w14:textId="77777777" w:rsidR="0021796E" w:rsidRDefault="0021796E">
      <w:pPr>
        <w:pStyle w:val="CommentText"/>
        <w:ind w:firstLine="0"/>
        <w:jc w:val="left"/>
      </w:pPr>
    </w:p>
    <w:p w14:paraId="7BE24F77" w14:textId="77777777" w:rsidR="0021796E" w:rsidRDefault="0021796E">
      <w:pPr>
        <w:pStyle w:val="CommentText"/>
        <w:ind w:firstLine="0"/>
        <w:jc w:val="left"/>
      </w:pPr>
      <w:r>
        <w:t>Masked repetition and translation priming in second-language word recognition. - The awareness test is asking post test if participants saw the prime. They don't report the behavioral effect, only the brain effect.</w:t>
      </w:r>
    </w:p>
    <w:p w14:paraId="340F7D6B" w14:textId="77777777" w:rsidR="0021796E" w:rsidRDefault="0021796E">
      <w:pPr>
        <w:pStyle w:val="CommentText"/>
        <w:ind w:firstLine="0"/>
        <w:jc w:val="left"/>
      </w:pPr>
    </w:p>
    <w:p w14:paraId="514B4F02" w14:textId="77777777" w:rsidR="0021796E" w:rsidRDefault="0021796E">
      <w:pPr>
        <w:pStyle w:val="CommentText"/>
        <w:ind w:firstLine="0"/>
        <w:jc w:val="left"/>
      </w:pPr>
      <w:r>
        <w:rPr>
          <w:b/>
          <w:bCs/>
        </w:rPr>
        <w:t xml:space="preserve">Repetition priming and frequency attenuation in lexical access </w:t>
      </w:r>
      <w:r>
        <w:t>- Contains 6 exp, 2 of which has repetitions priming. Use only forward mask and prime is presented for 60ms. They use 2 separate exps to estimate awareness (ask pariticpants to say if prime and target letters are identical and ask to recognizse if prime is a word) They show unconscious repetition priming effects.</w:t>
      </w:r>
    </w:p>
    <w:p w14:paraId="5122D119" w14:textId="77777777" w:rsidR="0021796E" w:rsidRDefault="0021796E">
      <w:pPr>
        <w:pStyle w:val="CommentText"/>
        <w:ind w:firstLine="0"/>
        <w:jc w:val="left"/>
      </w:pPr>
    </w:p>
    <w:p w14:paraId="3FBC8FF6" w14:textId="77777777" w:rsidR="0021796E" w:rsidRDefault="0021796E">
      <w:pPr>
        <w:pStyle w:val="CommentText"/>
        <w:ind w:firstLine="0"/>
        <w:jc w:val="left"/>
      </w:pPr>
      <w:r>
        <w:rPr>
          <w:b/>
          <w:bCs/>
        </w:rPr>
        <w:t>Beyond spreading activation: An influence of relatedness proportion on masked semantic priming</w:t>
      </w:r>
      <w:r>
        <w:t xml:space="preserve"> - semantic priming in first exp and then semantic and repetition in second experiment. Excluded subjects that reported seeing something in the prime (20-25%) but they also showed that other subjects were above chance in objective awareness measure.</w:t>
      </w:r>
    </w:p>
    <w:p w14:paraId="3FEBAF14" w14:textId="77777777" w:rsidR="0021796E" w:rsidRDefault="0021796E">
      <w:pPr>
        <w:pStyle w:val="CommentText"/>
        <w:ind w:firstLine="0"/>
        <w:jc w:val="left"/>
      </w:pPr>
    </w:p>
    <w:p w14:paraId="4FA85C85" w14:textId="77777777" w:rsidR="0021796E" w:rsidRDefault="0021796E">
      <w:pPr>
        <w:pStyle w:val="CommentText"/>
        <w:ind w:firstLine="0"/>
        <w:jc w:val="left"/>
      </w:pPr>
      <w:r>
        <w:t>Semantic priming and retrieval from lexical memory: Roles of inhibitionless spreading activation and limited-capacity attention</w:t>
      </w:r>
    </w:p>
    <w:p w14:paraId="08F23462" w14:textId="77777777" w:rsidR="0021796E" w:rsidRDefault="0021796E">
      <w:pPr>
        <w:pStyle w:val="CommentText"/>
        <w:ind w:firstLine="0"/>
        <w:jc w:val="left"/>
      </w:pPr>
    </w:p>
    <w:p w14:paraId="4ED053D1" w14:textId="77777777" w:rsidR="0021796E" w:rsidRDefault="0021796E">
      <w:pPr>
        <w:pStyle w:val="CommentText"/>
        <w:ind w:firstLine="0"/>
        <w:jc w:val="left"/>
      </w:pPr>
      <w:r>
        <w:t>Semantic priming in the lexical decision task: Roles of prospective prime-generated expectancies and retrospective semantic matching.</w:t>
      </w:r>
    </w:p>
    <w:p w14:paraId="292C45F4" w14:textId="77777777" w:rsidR="0021796E" w:rsidRDefault="0021796E">
      <w:pPr>
        <w:pStyle w:val="CommentText"/>
        <w:ind w:firstLine="0"/>
        <w:jc w:val="left"/>
      </w:pPr>
    </w:p>
    <w:p w14:paraId="228470FE" w14:textId="77777777" w:rsidR="0021796E" w:rsidRDefault="0021796E">
      <w:pPr>
        <w:pStyle w:val="CommentText"/>
        <w:ind w:firstLine="0"/>
        <w:jc w:val="left"/>
      </w:pPr>
    </w:p>
    <w:p w14:paraId="4DEF8176" w14:textId="77777777" w:rsidR="0021796E" w:rsidRDefault="0021796E">
      <w:pPr>
        <w:pStyle w:val="CommentText"/>
        <w:ind w:firstLine="0"/>
        <w:jc w:val="left"/>
      </w:pPr>
      <w:r>
        <w:t>Conscious and unconscious perception: Experiments on visual masking and word recognition - very old paper but potentially usable, didn't read it.</w:t>
      </w:r>
    </w:p>
    <w:p w14:paraId="784666C1" w14:textId="77777777" w:rsidR="0021796E" w:rsidRDefault="0021796E">
      <w:pPr>
        <w:pStyle w:val="CommentText"/>
        <w:ind w:firstLine="0"/>
        <w:jc w:val="left"/>
      </w:pPr>
    </w:p>
    <w:p w14:paraId="3FE0E09E" w14:textId="77777777" w:rsidR="0021796E" w:rsidRDefault="0021796E">
      <w:pPr>
        <w:pStyle w:val="CommentText"/>
        <w:ind w:firstLine="0"/>
        <w:jc w:val="left"/>
      </w:pPr>
      <w:r>
        <w:t>Unconscious semantic processing of polysemous words is not automatic - only semantic priming</w:t>
      </w:r>
    </w:p>
    <w:p w14:paraId="3115D375" w14:textId="77777777" w:rsidR="0021796E" w:rsidRDefault="0021796E">
      <w:pPr>
        <w:pStyle w:val="CommentText"/>
        <w:ind w:firstLine="0"/>
        <w:jc w:val="left"/>
      </w:pPr>
    </w:p>
    <w:p w14:paraId="2D5E02FA" w14:textId="77777777" w:rsidR="0021796E" w:rsidRDefault="0021796E">
      <w:pPr>
        <w:pStyle w:val="CommentText"/>
        <w:ind w:firstLine="0"/>
        <w:jc w:val="left"/>
      </w:pPr>
      <w:r>
        <w:t>ERP effects of short interval masked associative and repetition priming - only discuss ERP results.</w:t>
      </w:r>
    </w:p>
    <w:p w14:paraId="0AA4F1A3" w14:textId="77777777" w:rsidR="0021796E" w:rsidRDefault="0021796E">
      <w:pPr>
        <w:pStyle w:val="CommentText"/>
        <w:ind w:firstLine="0"/>
        <w:jc w:val="left"/>
      </w:pPr>
    </w:p>
    <w:p w14:paraId="3D0739BC" w14:textId="77777777" w:rsidR="0021796E" w:rsidRDefault="0021796E" w:rsidP="008A3E92">
      <w:pPr>
        <w:pStyle w:val="CommentText"/>
        <w:ind w:firstLine="0"/>
        <w:jc w:val="left"/>
      </w:pPr>
      <w:r>
        <w:t xml:space="preserve">What improves with increased word exposure: Knowing the name or the meaning? </w:t>
      </w:r>
    </w:p>
  </w:comment>
  <w:comment w:id="2572" w:author="Chen Heller" w:date="2023-05-07T15:04:00Z" w:initials="CH">
    <w:p w14:paraId="0698F208" w14:textId="77777777" w:rsidR="00462973" w:rsidRDefault="00462973" w:rsidP="006A525E">
      <w:pPr>
        <w:pStyle w:val="CommentText"/>
        <w:ind w:firstLine="0"/>
        <w:jc w:val="left"/>
      </w:pPr>
      <w:r>
        <w:rPr>
          <w:rStyle w:val="CommentReference"/>
        </w:rPr>
        <w:annotationRef/>
      </w:r>
      <w:r>
        <w:t>Look at APA guidelines if you should add reference here or just mention their name?</w:t>
      </w:r>
    </w:p>
  </w:comment>
  <w:comment w:id="2624" w:author="Chen Heller" w:date="2022-10-01T21:28:00Z" w:initials="CH">
    <w:p w14:paraId="61A71949" w14:textId="56A9017C" w:rsidR="006213C8" w:rsidRDefault="007D7457">
      <w:pPr>
        <w:pStyle w:val="CommentText"/>
        <w:ind w:firstLine="0"/>
        <w:jc w:val="left"/>
      </w:pPr>
      <w:r>
        <w:rPr>
          <w:rStyle w:val="CommentReference"/>
        </w:rPr>
        <w:annotationRef/>
      </w:r>
      <w:r w:rsidR="006213C8">
        <w:t>Didn't find suitable paper.</w:t>
      </w:r>
    </w:p>
    <w:p w14:paraId="6281E833" w14:textId="77777777" w:rsidR="006213C8" w:rsidRDefault="006213C8">
      <w:pPr>
        <w:pStyle w:val="CommentText"/>
        <w:ind w:firstLine="0"/>
        <w:jc w:val="left"/>
      </w:pPr>
    </w:p>
    <w:p w14:paraId="2CB5CED6" w14:textId="77777777" w:rsidR="006213C8" w:rsidRDefault="006213C8">
      <w:pPr>
        <w:pStyle w:val="CommentText"/>
        <w:ind w:firstLine="0"/>
        <w:jc w:val="left"/>
      </w:pPr>
      <w:r>
        <w:t>Individual differences in skilled reaching for food related to increased number of gestures: Evidence for goal and habit learning of skilled reaching - introduction didn't provide information about factors that affect reaching movements.</w:t>
      </w:r>
    </w:p>
    <w:p w14:paraId="55CCA735" w14:textId="77777777" w:rsidR="006213C8" w:rsidRDefault="006213C8">
      <w:pPr>
        <w:pStyle w:val="CommentText"/>
        <w:ind w:firstLine="0"/>
        <w:jc w:val="left"/>
      </w:pPr>
    </w:p>
    <w:p w14:paraId="7611B78C" w14:textId="77777777" w:rsidR="006213C8" w:rsidRDefault="006213C8" w:rsidP="00C355CA">
      <w:pPr>
        <w:pStyle w:val="CommentText"/>
        <w:ind w:firstLine="0"/>
        <w:jc w:val="left"/>
      </w:pPr>
      <w:r>
        <w:rPr>
          <w:color w:val="222222"/>
          <w:highlight w:val="white"/>
        </w:rPr>
        <w:t>Wong, Y. J., &amp; Whishaw, I. Q. (2004). Precision grasps of children and young and old adults: individual differences in digit contact strategy, purchase pattern, and digit posture - how hand features and object features affect the grasping technique used to pick it up.</w:t>
      </w:r>
    </w:p>
  </w:comment>
  <w:comment w:id="2656" w:author="Chen Heller" w:date="2023-05-07T15:25:00Z" w:initials="CH">
    <w:p w14:paraId="6C22D62A" w14:textId="77777777" w:rsidR="003B522E" w:rsidRDefault="003B522E">
      <w:pPr>
        <w:pStyle w:val="CommentText"/>
        <w:ind w:firstLine="0"/>
        <w:jc w:val="left"/>
      </w:pPr>
      <w:r>
        <w:rPr>
          <w:rStyle w:val="CommentReference"/>
        </w:rPr>
        <w:annotationRef/>
      </w:r>
      <w:r>
        <w:t>For Liad:</w:t>
      </w:r>
    </w:p>
    <w:p w14:paraId="0F7EF682" w14:textId="77777777" w:rsidR="003B522E" w:rsidRDefault="003B522E">
      <w:pPr>
        <w:pStyle w:val="CommentText"/>
        <w:ind w:firstLine="0"/>
        <w:jc w:val="left"/>
      </w:pPr>
      <w:r>
        <w:t>This is a reference to the Cambridge dictionary of statistics, where you can find the definition of the "relative standard deviation".</w:t>
      </w:r>
    </w:p>
    <w:p w14:paraId="056A6755" w14:textId="77777777" w:rsidR="003B522E" w:rsidRDefault="003B522E" w:rsidP="007376D2">
      <w:pPr>
        <w:pStyle w:val="CommentText"/>
        <w:ind w:firstLine="0"/>
        <w:jc w:val="left"/>
        <w:rPr>
          <w:rFonts w:hint="cs"/>
          <w:rtl/>
        </w:rPr>
      </w:pPr>
      <w:r>
        <w:t>I think this citation is redundant and can be removed.</w:t>
      </w:r>
    </w:p>
  </w:comment>
  <w:comment w:id="2686" w:author="Chen Heller" w:date="2023-01-30T13:44:00Z" w:initials="CH">
    <w:p w14:paraId="736D9EB4" w14:textId="2C0831ED" w:rsidR="00294E55" w:rsidRDefault="00294E55" w:rsidP="00294E55">
      <w:pPr>
        <w:pStyle w:val="CommentText"/>
        <w:ind w:firstLine="0"/>
        <w:jc w:val="left"/>
      </w:pPr>
      <w:r>
        <w:rPr>
          <w:rStyle w:val="CommentReference"/>
        </w:rPr>
        <w:annotationRef/>
      </w:r>
      <w:r>
        <w:t>Effect size is larger for shorter RTs and "wanes" as time passes:</w:t>
      </w:r>
    </w:p>
    <w:p w14:paraId="4F6E4CEF" w14:textId="77777777" w:rsidR="00294E55" w:rsidRDefault="00294E55" w:rsidP="00294E55">
      <w:pPr>
        <w:pStyle w:val="CommentText"/>
        <w:ind w:firstLine="0"/>
        <w:jc w:val="left"/>
      </w:pPr>
      <w:r>
        <w:rPr>
          <w:color w:val="222222"/>
          <w:highlight w:val="white"/>
        </w:rPr>
        <w:t>Avneon, M., &amp; Lamy, D. (2019). Do semantic priming and retrieval of stimulus-response associations depend on conscious perception?</w:t>
      </w:r>
    </w:p>
    <w:p w14:paraId="558A5C3E" w14:textId="77777777" w:rsidR="00294E55" w:rsidRDefault="00294E55" w:rsidP="00294E55">
      <w:pPr>
        <w:pStyle w:val="CommentText"/>
        <w:ind w:firstLine="0"/>
        <w:jc w:val="left"/>
      </w:pPr>
    </w:p>
    <w:p w14:paraId="3801942F" w14:textId="77777777" w:rsidR="00294E55" w:rsidRDefault="00294E55" w:rsidP="00294E55">
      <w:pPr>
        <w:pStyle w:val="CommentText"/>
        <w:ind w:firstLine="0"/>
        <w:jc w:val="left"/>
      </w:pPr>
      <w:r>
        <w:rPr>
          <w:color w:val="222222"/>
          <w:highlight w:val="white"/>
        </w:rPr>
        <w:t>If further support needed, read this:</w:t>
      </w:r>
    </w:p>
    <w:p w14:paraId="2F9EAADD" w14:textId="77777777" w:rsidR="00294E55" w:rsidRDefault="00294E55" w:rsidP="00294E55">
      <w:pPr>
        <w:pStyle w:val="CommentText"/>
        <w:ind w:firstLine="0"/>
        <w:jc w:val="left"/>
      </w:pPr>
      <w:r>
        <w:rPr>
          <w:color w:val="222222"/>
          <w:highlight w:val="white"/>
        </w:rPr>
        <w:t>Avneon, M., &amp; Lamy, D. (2018). Reexamining unconscious response priming: A liminal-prime paradigm</w:t>
      </w:r>
    </w:p>
    <w:p w14:paraId="750DA750" w14:textId="77777777" w:rsidR="00294E55" w:rsidRDefault="00294E55" w:rsidP="00294E55">
      <w:pPr>
        <w:pStyle w:val="CommentText"/>
        <w:ind w:firstLine="0"/>
        <w:jc w:val="left"/>
      </w:pPr>
      <w:r>
        <w:t>Greenwald, A. G., Draine, S. C., &amp; Abrams, R. L. (1996). Three cognitive markers of unconscious semantic activation.</w:t>
      </w:r>
    </w:p>
    <w:p w14:paraId="27D8AFC2" w14:textId="77777777" w:rsidR="00294E55" w:rsidRDefault="00294E55" w:rsidP="00294E55">
      <w:pPr>
        <w:pStyle w:val="CommentText"/>
        <w:ind w:firstLine="0"/>
        <w:jc w:val="left"/>
      </w:pPr>
      <w:r>
        <w:t>Van Opstal, F., de Lange, F. P., &amp; Dehaene, S. (2011). Rapid parallel semantic processing of numbers without awareness.</w:t>
      </w:r>
    </w:p>
  </w:comment>
  <w:comment w:id="2701" w:author="Chen Heller" w:date="2023-03-22T11:01:00Z" w:initials="CH">
    <w:p w14:paraId="310025B6" w14:textId="77777777" w:rsidR="006306AF" w:rsidRDefault="006306AF" w:rsidP="00B05A52">
      <w:pPr>
        <w:pStyle w:val="CommentText"/>
        <w:ind w:firstLine="0"/>
        <w:jc w:val="left"/>
      </w:pPr>
      <w:r>
        <w:rPr>
          <w:rStyle w:val="CommentReference"/>
        </w:rPr>
        <w:annotationRef/>
      </w:r>
      <w:r>
        <w:rPr>
          <w:color w:val="222222"/>
          <w:highlight w:val="white"/>
        </w:rPr>
        <w:t>Van den Bussche (2009) Mechanisms of masked priming: a meta-analysis</w:t>
      </w:r>
    </w:p>
  </w:comment>
  <w:comment w:id="2737" w:author="Chen Heller" w:date="2023-01-31T10:10:00Z" w:initials="CH">
    <w:p w14:paraId="725B7AAF" w14:textId="2EB2F533" w:rsidR="00B224CD" w:rsidRDefault="00E94A0B">
      <w:pPr>
        <w:pStyle w:val="CommentText"/>
        <w:ind w:firstLine="0"/>
        <w:jc w:val="left"/>
      </w:pPr>
      <w:r>
        <w:rPr>
          <w:rStyle w:val="CommentReference"/>
        </w:rPr>
        <w:annotationRef/>
      </w:r>
      <w:r w:rsidR="00B224CD">
        <w:t>Look for:</w:t>
      </w:r>
    </w:p>
    <w:p w14:paraId="3A7E7F44" w14:textId="77777777" w:rsidR="00B224CD" w:rsidRDefault="00B224CD">
      <w:pPr>
        <w:pStyle w:val="CommentText"/>
        <w:ind w:firstLine="0"/>
        <w:jc w:val="left"/>
      </w:pPr>
      <w:r>
        <w:t>Priming modulated by task difficulty.</w:t>
      </w:r>
    </w:p>
    <w:p w14:paraId="424BDDAF" w14:textId="77777777" w:rsidR="00B224CD" w:rsidRDefault="00B224CD" w:rsidP="00DB2D25">
      <w:pPr>
        <w:pStyle w:val="CommentText"/>
        <w:ind w:firstLine="0"/>
        <w:jc w:val="left"/>
      </w:pPr>
      <w:r>
        <w:t>Difficulty artifact / confound</w:t>
      </w:r>
    </w:p>
  </w:comment>
  <w:comment w:id="2738" w:author="Chen Heller" w:date="2023-02-20T10:03:00Z" w:initials="CH">
    <w:p w14:paraId="383496B1" w14:textId="77777777" w:rsidR="00241BC0" w:rsidRDefault="001749B0">
      <w:pPr>
        <w:pStyle w:val="CommentText"/>
        <w:ind w:firstLine="0"/>
        <w:jc w:val="left"/>
      </w:pPr>
      <w:r>
        <w:rPr>
          <w:rStyle w:val="CommentReference"/>
        </w:rPr>
        <w:annotationRef/>
      </w:r>
      <w:r w:rsidR="00241BC0">
        <w:rPr>
          <w:b/>
          <w:bCs/>
        </w:rPr>
        <w:t>Conscious:</w:t>
      </w:r>
    </w:p>
    <w:p w14:paraId="5485D48C" w14:textId="77777777" w:rsidR="00241BC0" w:rsidRDefault="00241BC0">
      <w:pPr>
        <w:pStyle w:val="CommentText"/>
        <w:ind w:firstLine="0"/>
        <w:jc w:val="left"/>
      </w:pPr>
      <w:r>
        <w:rPr>
          <w:color w:val="000000"/>
        </w:rPr>
        <w:t>Task Difficulty and Response Complexity Modulate Affective Priming by Emotional Facial Expressions</w:t>
      </w:r>
    </w:p>
    <w:p w14:paraId="2D37ED4E" w14:textId="77777777" w:rsidR="00241BC0" w:rsidRDefault="00241BC0">
      <w:pPr>
        <w:pStyle w:val="CommentText"/>
        <w:ind w:firstLine="0"/>
        <w:jc w:val="left"/>
      </w:pPr>
    </w:p>
    <w:p w14:paraId="55979922" w14:textId="77777777" w:rsidR="00241BC0" w:rsidRDefault="00241BC0">
      <w:pPr>
        <w:pStyle w:val="CommentText"/>
        <w:ind w:firstLine="0"/>
        <w:jc w:val="left"/>
      </w:pPr>
      <w:r>
        <w:rPr>
          <w:b/>
          <w:bCs/>
        </w:rPr>
        <w:t>Unconscious:</w:t>
      </w:r>
    </w:p>
    <w:p w14:paraId="33DA985A" w14:textId="77777777" w:rsidR="00241BC0" w:rsidRDefault="00241BC0">
      <w:pPr>
        <w:pStyle w:val="CommentText"/>
        <w:ind w:firstLine="0"/>
        <w:jc w:val="left"/>
      </w:pPr>
      <w:r>
        <w:t>A task-difficulty artifact in subliminal priming  - manipulate difficulty by including also long duration primes.</w:t>
      </w:r>
    </w:p>
    <w:p w14:paraId="641376DB" w14:textId="77777777" w:rsidR="00241BC0" w:rsidRDefault="00241BC0">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influences the priming effect. It is the prime visibility that affects it.</w:t>
      </w:r>
    </w:p>
    <w:p w14:paraId="59C3984F" w14:textId="77777777" w:rsidR="00241BC0" w:rsidRDefault="00241BC0">
      <w:pPr>
        <w:pStyle w:val="CommentText"/>
        <w:ind w:firstLine="0"/>
        <w:jc w:val="left"/>
      </w:pPr>
    </w:p>
    <w:p w14:paraId="3FB6E5FE" w14:textId="77777777" w:rsidR="00241BC0" w:rsidRDefault="00241BC0">
      <w:pPr>
        <w:pStyle w:val="CommentText"/>
        <w:ind w:firstLine="0"/>
        <w:jc w:val="left"/>
      </w:pPr>
      <w:r>
        <w:rPr>
          <w:b/>
          <w:bCs/>
        </w:rPr>
        <w:t>Show difficulty doesn't affect the effect:</w:t>
      </w:r>
    </w:p>
    <w:p w14:paraId="66A20C33" w14:textId="77777777" w:rsidR="00241BC0" w:rsidRDefault="00241BC0">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71BAF2F1" w14:textId="77777777" w:rsidR="00241BC0" w:rsidRDefault="00241BC0">
      <w:pPr>
        <w:pStyle w:val="CommentText"/>
        <w:ind w:firstLine="0"/>
        <w:jc w:val="left"/>
      </w:pPr>
    </w:p>
    <w:p w14:paraId="1B51A28B" w14:textId="77777777" w:rsidR="00241BC0" w:rsidRDefault="00241BC0" w:rsidP="007F5D28">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2739" w:author="Chen Heller" w:date="2023-02-22T12:31:00Z" w:initials="CH">
    <w:p w14:paraId="5A9F2607" w14:textId="211B12F8" w:rsidR="004957C6" w:rsidRDefault="004957C6">
      <w:pPr>
        <w:pStyle w:val="CommentText"/>
        <w:ind w:firstLine="0"/>
        <w:jc w:val="left"/>
      </w:pPr>
      <w:r>
        <w:rPr>
          <w:rStyle w:val="CommentReference"/>
        </w:rPr>
        <w:annotationRef/>
      </w:r>
      <w:r>
        <w:t>Check these:</w:t>
      </w:r>
    </w:p>
    <w:p w14:paraId="2682B270" w14:textId="77777777" w:rsidR="004957C6" w:rsidRDefault="004957C6">
      <w:pPr>
        <w:pStyle w:val="CommentText"/>
        <w:ind w:firstLine="0"/>
        <w:jc w:val="left"/>
      </w:pPr>
      <w:r>
        <w:t xml:space="preserve">Investigating Ceiling Effects in Longitudinal Data Analysis </w:t>
      </w:r>
    </w:p>
    <w:p w14:paraId="7F0428A2" w14:textId="77777777" w:rsidR="004957C6" w:rsidRDefault="004957C6">
      <w:pPr>
        <w:pStyle w:val="CommentText"/>
        <w:ind w:firstLine="0"/>
        <w:jc w:val="left"/>
      </w:pPr>
    </w:p>
    <w:p w14:paraId="5D97C6A9" w14:textId="77777777" w:rsidR="004957C6" w:rsidRDefault="004957C6">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2AD2C52" w14:textId="77777777" w:rsidR="004957C6" w:rsidRDefault="004957C6">
      <w:pPr>
        <w:pStyle w:val="CommentText"/>
        <w:ind w:firstLine="0"/>
        <w:jc w:val="left"/>
      </w:pPr>
    </w:p>
    <w:p w14:paraId="688A00FB" w14:textId="77777777" w:rsidR="004957C6" w:rsidRDefault="004957C6">
      <w:pPr>
        <w:pStyle w:val="CommentText"/>
        <w:ind w:firstLine="0"/>
        <w:jc w:val="left"/>
      </w:pPr>
      <w:r>
        <w:rPr>
          <w:color w:val="2E2E2E"/>
        </w:rPr>
        <w:t>The role of perceptual load in inattentional blindness</w:t>
      </w:r>
      <w:r>
        <w:t xml:space="preserve"> - same</w:t>
      </w:r>
    </w:p>
    <w:p w14:paraId="11548A0F" w14:textId="77777777" w:rsidR="004957C6" w:rsidRDefault="004957C6">
      <w:pPr>
        <w:pStyle w:val="CommentText"/>
        <w:ind w:firstLine="0"/>
        <w:jc w:val="left"/>
      </w:pPr>
    </w:p>
    <w:p w14:paraId="73411200" w14:textId="77777777" w:rsidR="004957C6" w:rsidRDefault="004957C6">
      <w:pPr>
        <w:pStyle w:val="CommentText"/>
        <w:ind w:firstLine="0"/>
        <w:jc w:val="left"/>
      </w:pPr>
      <w:r>
        <w:rPr>
          <w:color w:val="000000"/>
        </w:rPr>
        <w:t>When High-Powered People Fail: Working Memory and “Choking Under Pressure” in Math - more difficult task allowes better differentiation between conditions (need to read this)</w:t>
      </w:r>
    </w:p>
    <w:p w14:paraId="225C7ED1" w14:textId="77777777" w:rsidR="004957C6" w:rsidRDefault="004957C6">
      <w:pPr>
        <w:pStyle w:val="CommentText"/>
        <w:ind w:firstLine="0"/>
        <w:jc w:val="left"/>
      </w:pPr>
    </w:p>
    <w:p w14:paraId="5179D24B" w14:textId="77777777" w:rsidR="004957C6" w:rsidRDefault="004957C6">
      <w:pPr>
        <w:pStyle w:val="CommentText"/>
        <w:ind w:firstLine="0"/>
        <w:jc w:val="left"/>
      </w:pPr>
      <w:r>
        <w:rPr>
          <w:color w:val="000000"/>
        </w:rPr>
        <w:t>Look for interaction between task difficulty and sensetivity.</w:t>
      </w:r>
    </w:p>
    <w:p w14:paraId="740C11CD" w14:textId="77777777" w:rsidR="004957C6" w:rsidRDefault="004957C6" w:rsidP="006069C3">
      <w:pPr>
        <w:pStyle w:val="CommentText"/>
        <w:ind w:firstLine="0"/>
        <w:jc w:val="left"/>
      </w:pPr>
      <w:r>
        <w:rPr>
          <w:color w:val="000000"/>
        </w:rPr>
        <w:t>Or for how to deal with ceiling effects.</w:t>
      </w:r>
    </w:p>
  </w:comment>
  <w:comment w:id="2813" w:author="Chen Heller" w:date="2023-02-12T11:48:00Z" w:initials="CH">
    <w:p w14:paraId="1F0AF74D" w14:textId="77777777" w:rsidR="004B7AA2" w:rsidRDefault="00386720">
      <w:pPr>
        <w:pStyle w:val="CommentText"/>
        <w:ind w:firstLine="0"/>
        <w:jc w:val="left"/>
      </w:pPr>
      <w:r>
        <w:rPr>
          <w:rStyle w:val="CommentReference"/>
        </w:rPr>
        <w:annotationRef/>
      </w:r>
      <w:r w:rsidR="004B7AA2">
        <w:t>For Khen:</w:t>
      </w:r>
    </w:p>
    <w:p w14:paraId="5F5A3A31" w14:textId="77777777" w:rsidR="004B7AA2" w:rsidRDefault="004B7AA2" w:rsidP="003413D3">
      <w:pPr>
        <w:pStyle w:val="CommentText"/>
        <w:ind w:firstLine="0"/>
        <w:jc w:val="left"/>
      </w:pPr>
      <w:r>
        <w:t>Go over codes, make sure they are clear, than put a link here. And also in the following section (code avail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E225A8" w15:done="0"/>
  <w15:commentEx w15:paraId="6655DF6F" w15:done="0"/>
  <w15:commentEx w15:paraId="7C553BC4" w15:done="0"/>
  <w15:commentEx w15:paraId="3F08A12B" w15:done="0"/>
  <w15:commentEx w15:paraId="528978BA" w15:done="0"/>
  <w15:commentEx w15:paraId="34EB5081" w15:done="0"/>
  <w15:commentEx w15:paraId="531D120F" w15:done="0"/>
  <w15:commentEx w15:paraId="4563E84E" w15:done="0"/>
  <w15:commentEx w15:paraId="4E89111E" w15:done="1"/>
  <w15:commentEx w15:paraId="7941131B" w15:done="0"/>
  <w15:commentEx w15:paraId="23BEBE39" w15:done="0"/>
  <w15:commentEx w15:paraId="79D9CE98" w15:done="0"/>
  <w15:commentEx w15:paraId="3D0739BC" w15:done="0"/>
  <w15:commentEx w15:paraId="0698F208" w15:done="0"/>
  <w15:commentEx w15:paraId="7611B78C" w15:done="1"/>
  <w15:commentEx w15:paraId="056A6755" w15:done="0"/>
  <w15:commentEx w15:paraId="27D8AFC2" w15:done="1"/>
  <w15:commentEx w15:paraId="310025B6" w15:done="1"/>
  <w15:commentEx w15:paraId="424BDDAF" w15:done="0"/>
  <w15:commentEx w15:paraId="1B51A28B" w15:paraIdParent="424BDDAF" w15:done="0"/>
  <w15:commentEx w15:paraId="740C11CD" w15:paraIdParent="424BDDAF" w15:done="0"/>
  <w15:commentEx w15:paraId="5F5A3A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19E01" w16cex:dateUtc="2023-03-19T12:43:00Z"/>
  <w16cex:commentExtensible w16cex:durableId="27CDA0BC" w16cex:dateUtc="2023-03-28T14:22:00Z"/>
  <w16cex:commentExtensible w16cex:durableId="27D3E6CE" w16cex:dateUtc="2023-04-02T08:34:00Z"/>
  <w16cex:commentExtensible w16cex:durableId="27D69FDE" w16cex:dateUtc="2023-04-04T10:08:00Z"/>
  <w16cex:commentExtensible w16cex:durableId="27E8F987" w16cex:dateUtc="2023-04-18T08:12:00Z"/>
  <w16cex:commentExtensible w16cex:durableId="2770FC63" w16cex:dateUtc="2023-01-17T08:52: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E8FE95" w16cex:dateUtc="2023-04-18T08:33:00Z"/>
  <w16cex:commentExtensible w16cex:durableId="27B830C2" w16cex:dateUtc="2023-03-12T09:06:00Z"/>
  <w16cex:commentExtensible w16cex:durableId="27FE6D4E" w16cex:dateUtc="2023-05-04T14:43:00Z"/>
  <w16cex:commentExtensible w16cex:durableId="28023C98" w16cex:dateUtc="2023-05-07T12:04:00Z"/>
  <w16cex:commentExtensible w16cex:durableId="26E32F77" w16cex:dateUtc="2022-10-01T18:28:00Z"/>
  <w16cex:commentExtensible w16cex:durableId="28024159" w16cex:dateUtc="2023-05-07T12:25:00Z"/>
  <w16cex:commentExtensible w16cex:durableId="27C55E6C" w16cex:dateUtc="2023-03-22T09:01:00Z"/>
  <w16cex:commentExtensible w16cex:durableId="2783677B" w16cex:dateUtc="2023-01-31T08:10:00Z"/>
  <w16cex:commentExtensible w16cex:durableId="279DC3EC" w16cex:dateUtc="2023-02-20T08:03:00Z"/>
  <w16cex:commentExtensible w16cex:durableId="27A089AC" w16cex:dateUtc="2023-02-22T10:31: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E225A8" w16cid:durableId="27C19E01"/>
  <w16cid:commentId w16cid:paraId="6655DF6F" w16cid:durableId="27CDA0BC"/>
  <w16cid:commentId w16cid:paraId="7C553BC4" w16cid:durableId="27D3E6CE"/>
  <w16cid:commentId w16cid:paraId="3F08A12B" w16cid:durableId="27D69FDE"/>
  <w16cid:commentId w16cid:paraId="528978BA" w16cid:durableId="27E8F987"/>
  <w16cid:commentId w16cid:paraId="34EB5081" w16cid:durableId="2770FC63"/>
  <w16cid:commentId w16cid:paraId="531D120F" w16cid:durableId="2767BC22"/>
  <w16cid:commentId w16cid:paraId="4563E84E" w16cid:durableId="2767C4F8"/>
  <w16cid:commentId w16cid:paraId="4E89111E" w16cid:durableId="2766C97E"/>
  <w16cid:commentId w16cid:paraId="7941131B" w16cid:durableId="27A5D180"/>
  <w16cid:commentId w16cid:paraId="23BEBE39" w16cid:durableId="27E8FE95"/>
  <w16cid:commentId w16cid:paraId="79D9CE98" w16cid:durableId="27B830C2"/>
  <w16cid:commentId w16cid:paraId="3D0739BC" w16cid:durableId="27FE6D4E"/>
  <w16cid:commentId w16cid:paraId="0698F208" w16cid:durableId="28023C98"/>
  <w16cid:commentId w16cid:paraId="7611B78C" w16cid:durableId="26E32F77"/>
  <w16cid:commentId w16cid:paraId="056A6755" w16cid:durableId="28024159"/>
  <w16cid:commentId w16cid:paraId="310025B6" w16cid:durableId="27C55E6C"/>
  <w16cid:commentId w16cid:paraId="424BDDAF" w16cid:durableId="2783677B"/>
  <w16cid:commentId w16cid:paraId="1B51A28B" w16cid:durableId="279DC3EC"/>
  <w16cid:commentId w16cid:paraId="740C11CD" w16cid:durableId="27A089AC"/>
  <w16cid:commentId w16cid:paraId="5F5A3A31" w16cid:durableId="279350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CB51E" w14:textId="77777777" w:rsidR="00B16A33" w:rsidRDefault="00B16A33" w:rsidP="00E96D8E">
      <w:r>
        <w:separator/>
      </w:r>
    </w:p>
  </w:endnote>
  <w:endnote w:type="continuationSeparator" w:id="0">
    <w:p w14:paraId="3B472ABC" w14:textId="77777777" w:rsidR="00B16A33" w:rsidRDefault="00B16A33"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33058" w14:textId="77777777" w:rsidR="00B16A33" w:rsidRDefault="00B16A33" w:rsidP="00E96D8E">
      <w:r>
        <w:separator/>
      </w:r>
    </w:p>
  </w:footnote>
  <w:footnote w:type="continuationSeparator" w:id="0">
    <w:p w14:paraId="1C19BD77" w14:textId="77777777" w:rsidR="00B16A33" w:rsidRDefault="00B16A33"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145" w:author="Chen Heller" w:date="2023-01-02T17:31:00Z"/>
  <w:sdt>
    <w:sdtPr>
      <w:id w:val="1693958908"/>
      <w:docPartObj>
        <w:docPartGallery w:val="Page Numbers (Top of Page)"/>
        <w:docPartUnique/>
      </w:docPartObj>
    </w:sdtPr>
    <w:sdtEndPr>
      <w:rPr>
        <w:noProof/>
      </w:rPr>
    </w:sdtEndPr>
    <w:sdtContent>
      <w:customXmlInsRangeEnd w:id="3145"/>
      <w:p w14:paraId="45A06099" w14:textId="54268E96" w:rsidR="0020719F" w:rsidRDefault="0020719F">
        <w:pPr>
          <w:pStyle w:val="Header"/>
          <w:jc w:val="right"/>
          <w:rPr>
            <w:ins w:id="3146" w:author="Chen Heller" w:date="2023-01-02T17:31:00Z"/>
          </w:rPr>
        </w:pPr>
        <w:ins w:id="3147"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3148" w:author="Chen Heller" w:date="2023-01-02T17:31:00Z"/>
    </w:sdtContent>
  </w:sdt>
  <w:customXmlInsRangeEnd w:id="3148"/>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19"/>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4E7D"/>
    <w:rsid w:val="00075363"/>
    <w:rsid w:val="00075969"/>
    <w:rsid w:val="00076AB7"/>
    <w:rsid w:val="00076ABB"/>
    <w:rsid w:val="000771C7"/>
    <w:rsid w:val="00077925"/>
    <w:rsid w:val="000804AB"/>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583"/>
    <w:rsid w:val="000B3669"/>
    <w:rsid w:val="000B3A24"/>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B4A"/>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E0A"/>
    <w:rsid w:val="00116E2B"/>
    <w:rsid w:val="00116FA2"/>
    <w:rsid w:val="00117697"/>
    <w:rsid w:val="001215E6"/>
    <w:rsid w:val="00121AD1"/>
    <w:rsid w:val="00121F45"/>
    <w:rsid w:val="00122755"/>
    <w:rsid w:val="00122F84"/>
    <w:rsid w:val="00122FDB"/>
    <w:rsid w:val="00123634"/>
    <w:rsid w:val="0012397A"/>
    <w:rsid w:val="00123D27"/>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653F"/>
    <w:rsid w:val="00137135"/>
    <w:rsid w:val="0013777F"/>
    <w:rsid w:val="00137A32"/>
    <w:rsid w:val="00137C62"/>
    <w:rsid w:val="001406C6"/>
    <w:rsid w:val="00140CE6"/>
    <w:rsid w:val="00140DBB"/>
    <w:rsid w:val="00140F25"/>
    <w:rsid w:val="001413AA"/>
    <w:rsid w:val="00141410"/>
    <w:rsid w:val="001414F5"/>
    <w:rsid w:val="00141DDD"/>
    <w:rsid w:val="0014206C"/>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903"/>
    <w:rsid w:val="00146C1B"/>
    <w:rsid w:val="0014786A"/>
    <w:rsid w:val="001478E0"/>
    <w:rsid w:val="00147EB5"/>
    <w:rsid w:val="00147F56"/>
    <w:rsid w:val="00150951"/>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6BC"/>
    <w:rsid w:val="001727BA"/>
    <w:rsid w:val="0017292F"/>
    <w:rsid w:val="00172FD0"/>
    <w:rsid w:val="00173326"/>
    <w:rsid w:val="001733CB"/>
    <w:rsid w:val="001739AD"/>
    <w:rsid w:val="00173A5A"/>
    <w:rsid w:val="00173B3A"/>
    <w:rsid w:val="00174088"/>
    <w:rsid w:val="00174143"/>
    <w:rsid w:val="001749B0"/>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70BF"/>
    <w:rsid w:val="001878C6"/>
    <w:rsid w:val="00187EC9"/>
    <w:rsid w:val="0019002B"/>
    <w:rsid w:val="0019030C"/>
    <w:rsid w:val="001923A5"/>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3B3"/>
    <w:rsid w:val="001A649C"/>
    <w:rsid w:val="001A687C"/>
    <w:rsid w:val="001A6DEE"/>
    <w:rsid w:val="001A7210"/>
    <w:rsid w:val="001A789C"/>
    <w:rsid w:val="001A7B76"/>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39A8"/>
    <w:rsid w:val="001D3A88"/>
    <w:rsid w:val="001D3E89"/>
    <w:rsid w:val="001D40F8"/>
    <w:rsid w:val="001D5177"/>
    <w:rsid w:val="001D5761"/>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97B"/>
    <w:rsid w:val="001F4C86"/>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49"/>
    <w:rsid w:val="00205A79"/>
    <w:rsid w:val="00205DCC"/>
    <w:rsid w:val="00206F1F"/>
    <w:rsid w:val="00207190"/>
    <w:rsid w:val="0020719F"/>
    <w:rsid w:val="002077DB"/>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ADD"/>
    <w:rsid w:val="00212D8D"/>
    <w:rsid w:val="00212E1E"/>
    <w:rsid w:val="0021349A"/>
    <w:rsid w:val="00213564"/>
    <w:rsid w:val="00213718"/>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91C"/>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C1F"/>
    <w:rsid w:val="00243F3B"/>
    <w:rsid w:val="002443DB"/>
    <w:rsid w:val="00244B03"/>
    <w:rsid w:val="00244D65"/>
    <w:rsid w:val="00244D8E"/>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5D9"/>
    <w:rsid w:val="002949E3"/>
    <w:rsid w:val="00294E41"/>
    <w:rsid w:val="00294E55"/>
    <w:rsid w:val="002951B2"/>
    <w:rsid w:val="002953E3"/>
    <w:rsid w:val="00296BBA"/>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1EB"/>
    <w:rsid w:val="002F6482"/>
    <w:rsid w:val="002F6C19"/>
    <w:rsid w:val="002F7031"/>
    <w:rsid w:val="002F71CB"/>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FC"/>
    <w:rsid w:val="00322224"/>
    <w:rsid w:val="00322520"/>
    <w:rsid w:val="00322E2A"/>
    <w:rsid w:val="00323300"/>
    <w:rsid w:val="003235FE"/>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2773"/>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A24"/>
    <w:rsid w:val="00387D82"/>
    <w:rsid w:val="00387E37"/>
    <w:rsid w:val="003900ED"/>
    <w:rsid w:val="003910F8"/>
    <w:rsid w:val="00391612"/>
    <w:rsid w:val="00391EDC"/>
    <w:rsid w:val="00392431"/>
    <w:rsid w:val="0039299B"/>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88E"/>
    <w:rsid w:val="00417AF2"/>
    <w:rsid w:val="00420205"/>
    <w:rsid w:val="00420327"/>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AA2"/>
    <w:rsid w:val="004B7C4C"/>
    <w:rsid w:val="004B7D48"/>
    <w:rsid w:val="004C0A6C"/>
    <w:rsid w:val="004C0D8A"/>
    <w:rsid w:val="004C0E67"/>
    <w:rsid w:val="004C0E90"/>
    <w:rsid w:val="004C116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F6A"/>
    <w:rsid w:val="004E2179"/>
    <w:rsid w:val="004E2185"/>
    <w:rsid w:val="004E23B1"/>
    <w:rsid w:val="004E2486"/>
    <w:rsid w:val="004E28B9"/>
    <w:rsid w:val="004E28D1"/>
    <w:rsid w:val="004E2A04"/>
    <w:rsid w:val="004E3729"/>
    <w:rsid w:val="004E3A92"/>
    <w:rsid w:val="004E40AB"/>
    <w:rsid w:val="004E56B3"/>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0D0"/>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1BA"/>
    <w:rsid w:val="005756CF"/>
    <w:rsid w:val="00575A49"/>
    <w:rsid w:val="00576271"/>
    <w:rsid w:val="005766DD"/>
    <w:rsid w:val="0057715F"/>
    <w:rsid w:val="00580FBC"/>
    <w:rsid w:val="00581168"/>
    <w:rsid w:val="005812BB"/>
    <w:rsid w:val="0058203C"/>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2631"/>
    <w:rsid w:val="005948F8"/>
    <w:rsid w:val="00594DA5"/>
    <w:rsid w:val="00595024"/>
    <w:rsid w:val="005956B2"/>
    <w:rsid w:val="005957FE"/>
    <w:rsid w:val="0059582A"/>
    <w:rsid w:val="00595BAF"/>
    <w:rsid w:val="00595E26"/>
    <w:rsid w:val="00595EB5"/>
    <w:rsid w:val="005960B6"/>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EDA"/>
    <w:rsid w:val="005C0148"/>
    <w:rsid w:val="005C0D84"/>
    <w:rsid w:val="005C1EB2"/>
    <w:rsid w:val="005C2B8A"/>
    <w:rsid w:val="005C2BDD"/>
    <w:rsid w:val="005C36E4"/>
    <w:rsid w:val="005C3C6A"/>
    <w:rsid w:val="005C5708"/>
    <w:rsid w:val="005C5A39"/>
    <w:rsid w:val="005C621D"/>
    <w:rsid w:val="005C673F"/>
    <w:rsid w:val="005C6867"/>
    <w:rsid w:val="005C69C9"/>
    <w:rsid w:val="005C6DD0"/>
    <w:rsid w:val="005C74A8"/>
    <w:rsid w:val="005C754F"/>
    <w:rsid w:val="005C7FDA"/>
    <w:rsid w:val="005D07E0"/>
    <w:rsid w:val="005D094A"/>
    <w:rsid w:val="005D09A7"/>
    <w:rsid w:val="005D0A36"/>
    <w:rsid w:val="005D0AD8"/>
    <w:rsid w:val="005D0E4D"/>
    <w:rsid w:val="005D11D3"/>
    <w:rsid w:val="005D1A39"/>
    <w:rsid w:val="005D209B"/>
    <w:rsid w:val="005D2204"/>
    <w:rsid w:val="005D27DF"/>
    <w:rsid w:val="005D282A"/>
    <w:rsid w:val="005D2BB7"/>
    <w:rsid w:val="005D2C62"/>
    <w:rsid w:val="005D2EFD"/>
    <w:rsid w:val="005D30C7"/>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9A6"/>
    <w:rsid w:val="006859EB"/>
    <w:rsid w:val="00685AD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FA"/>
    <w:rsid w:val="00770BD0"/>
    <w:rsid w:val="00770DDA"/>
    <w:rsid w:val="00770EA1"/>
    <w:rsid w:val="00770FEB"/>
    <w:rsid w:val="00771D2F"/>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631"/>
    <w:rsid w:val="007839E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DAD"/>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1C5"/>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6DE3"/>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E80"/>
    <w:rsid w:val="007E00D4"/>
    <w:rsid w:val="007E07B9"/>
    <w:rsid w:val="007E08AD"/>
    <w:rsid w:val="007E0BDD"/>
    <w:rsid w:val="007E0DED"/>
    <w:rsid w:val="007E0DF8"/>
    <w:rsid w:val="007E1196"/>
    <w:rsid w:val="007E171E"/>
    <w:rsid w:val="007E1993"/>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2417"/>
    <w:rsid w:val="007F2471"/>
    <w:rsid w:val="007F2518"/>
    <w:rsid w:val="007F2704"/>
    <w:rsid w:val="007F291A"/>
    <w:rsid w:val="007F2998"/>
    <w:rsid w:val="007F2C99"/>
    <w:rsid w:val="007F2D8B"/>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51AC"/>
    <w:rsid w:val="00845878"/>
    <w:rsid w:val="008459B0"/>
    <w:rsid w:val="00846864"/>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C26"/>
    <w:rsid w:val="00857CFA"/>
    <w:rsid w:val="008601AF"/>
    <w:rsid w:val="00860CF5"/>
    <w:rsid w:val="00861172"/>
    <w:rsid w:val="008612C1"/>
    <w:rsid w:val="00861428"/>
    <w:rsid w:val="00861B41"/>
    <w:rsid w:val="00861C14"/>
    <w:rsid w:val="00861D29"/>
    <w:rsid w:val="0086269B"/>
    <w:rsid w:val="00862E46"/>
    <w:rsid w:val="0086307E"/>
    <w:rsid w:val="00863194"/>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F65"/>
    <w:rsid w:val="00872435"/>
    <w:rsid w:val="008725A0"/>
    <w:rsid w:val="008738F8"/>
    <w:rsid w:val="008738FA"/>
    <w:rsid w:val="00873955"/>
    <w:rsid w:val="00873FA3"/>
    <w:rsid w:val="00874762"/>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BC5"/>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297A"/>
    <w:rsid w:val="008A2C9F"/>
    <w:rsid w:val="008A34A3"/>
    <w:rsid w:val="008A35B1"/>
    <w:rsid w:val="008A3BB9"/>
    <w:rsid w:val="008A3F06"/>
    <w:rsid w:val="008A3F7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2159"/>
    <w:rsid w:val="008B22C0"/>
    <w:rsid w:val="008B293C"/>
    <w:rsid w:val="008B373E"/>
    <w:rsid w:val="008B3911"/>
    <w:rsid w:val="008B3DFE"/>
    <w:rsid w:val="008B4344"/>
    <w:rsid w:val="008B65A5"/>
    <w:rsid w:val="008B6F3C"/>
    <w:rsid w:val="008B6F9A"/>
    <w:rsid w:val="008B70CA"/>
    <w:rsid w:val="008B71A6"/>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3EB8"/>
    <w:rsid w:val="008C418F"/>
    <w:rsid w:val="008C423D"/>
    <w:rsid w:val="008C5027"/>
    <w:rsid w:val="008C567E"/>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5FE"/>
    <w:rsid w:val="00962917"/>
    <w:rsid w:val="00962BAE"/>
    <w:rsid w:val="009630E8"/>
    <w:rsid w:val="00963416"/>
    <w:rsid w:val="00963730"/>
    <w:rsid w:val="00963C78"/>
    <w:rsid w:val="009643C8"/>
    <w:rsid w:val="00964C67"/>
    <w:rsid w:val="00964D17"/>
    <w:rsid w:val="00964D34"/>
    <w:rsid w:val="00964D4A"/>
    <w:rsid w:val="00964FF9"/>
    <w:rsid w:val="0096520E"/>
    <w:rsid w:val="00965216"/>
    <w:rsid w:val="00965706"/>
    <w:rsid w:val="00965AF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8"/>
    <w:rsid w:val="009758DC"/>
    <w:rsid w:val="009759B7"/>
    <w:rsid w:val="00976673"/>
    <w:rsid w:val="00976C14"/>
    <w:rsid w:val="00977059"/>
    <w:rsid w:val="00977165"/>
    <w:rsid w:val="009778E3"/>
    <w:rsid w:val="00977BBF"/>
    <w:rsid w:val="0098038F"/>
    <w:rsid w:val="00980886"/>
    <w:rsid w:val="009814CC"/>
    <w:rsid w:val="009818AF"/>
    <w:rsid w:val="009819A0"/>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617E"/>
    <w:rsid w:val="00996413"/>
    <w:rsid w:val="00996599"/>
    <w:rsid w:val="00996946"/>
    <w:rsid w:val="00996E18"/>
    <w:rsid w:val="009A0548"/>
    <w:rsid w:val="009A058D"/>
    <w:rsid w:val="009A130D"/>
    <w:rsid w:val="009A1BF7"/>
    <w:rsid w:val="009A1D38"/>
    <w:rsid w:val="009A2106"/>
    <w:rsid w:val="009A2EDE"/>
    <w:rsid w:val="009A3064"/>
    <w:rsid w:val="009A3E90"/>
    <w:rsid w:val="009A484B"/>
    <w:rsid w:val="009A4D8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25E"/>
    <w:rsid w:val="009E3931"/>
    <w:rsid w:val="009E3F49"/>
    <w:rsid w:val="009E43B8"/>
    <w:rsid w:val="009E4444"/>
    <w:rsid w:val="009E495C"/>
    <w:rsid w:val="009E52C5"/>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20EA"/>
    <w:rsid w:val="00A42670"/>
    <w:rsid w:val="00A4296D"/>
    <w:rsid w:val="00A42B30"/>
    <w:rsid w:val="00A42CD7"/>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1D0"/>
    <w:rsid w:val="00A67621"/>
    <w:rsid w:val="00A67AF2"/>
    <w:rsid w:val="00A67ED9"/>
    <w:rsid w:val="00A7033C"/>
    <w:rsid w:val="00A70478"/>
    <w:rsid w:val="00A71002"/>
    <w:rsid w:val="00A71099"/>
    <w:rsid w:val="00A716DC"/>
    <w:rsid w:val="00A72790"/>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A9B"/>
    <w:rsid w:val="00AC0E4D"/>
    <w:rsid w:val="00AC19D7"/>
    <w:rsid w:val="00AC1A47"/>
    <w:rsid w:val="00AC1E5B"/>
    <w:rsid w:val="00AC1F98"/>
    <w:rsid w:val="00AC2253"/>
    <w:rsid w:val="00AC25B6"/>
    <w:rsid w:val="00AC348A"/>
    <w:rsid w:val="00AC3529"/>
    <w:rsid w:val="00AC3B16"/>
    <w:rsid w:val="00AC4354"/>
    <w:rsid w:val="00AC4809"/>
    <w:rsid w:val="00AC5948"/>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1CF"/>
    <w:rsid w:val="00AE3F32"/>
    <w:rsid w:val="00AE4442"/>
    <w:rsid w:val="00AE4FAE"/>
    <w:rsid w:val="00AE5279"/>
    <w:rsid w:val="00AE55AB"/>
    <w:rsid w:val="00AE59FC"/>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4EA4"/>
    <w:rsid w:val="00AF5BB1"/>
    <w:rsid w:val="00AF5C97"/>
    <w:rsid w:val="00AF6349"/>
    <w:rsid w:val="00AF7005"/>
    <w:rsid w:val="00AF7220"/>
    <w:rsid w:val="00AF72AB"/>
    <w:rsid w:val="00AF738E"/>
    <w:rsid w:val="00B000DC"/>
    <w:rsid w:val="00B0099D"/>
    <w:rsid w:val="00B00AED"/>
    <w:rsid w:val="00B00D48"/>
    <w:rsid w:val="00B0131F"/>
    <w:rsid w:val="00B016BC"/>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A33"/>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01C2"/>
    <w:rsid w:val="00B311C2"/>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4EED"/>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EF"/>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530"/>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B0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DC5"/>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0FC"/>
    <w:rsid w:val="00C70AA4"/>
    <w:rsid w:val="00C7145C"/>
    <w:rsid w:val="00C71547"/>
    <w:rsid w:val="00C71BB5"/>
    <w:rsid w:val="00C72721"/>
    <w:rsid w:val="00C72A03"/>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3047"/>
    <w:rsid w:val="00CA3673"/>
    <w:rsid w:val="00CA3936"/>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488"/>
    <w:rsid w:val="00CC7828"/>
    <w:rsid w:val="00CD009A"/>
    <w:rsid w:val="00CD022A"/>
    <w:rsid w:val="00CD0862"/>
    <w:rsid w:val="00CD14A0"/>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6B53"/>
    <w:rsid w:val="00CE7D8D"/>
    <w:rsid w:val="00CF03B6"/>
    <w:rsid w:val="00CF06C9"/>
    <w:rsid w:val="00CF07E0"/>
    <w:rsid w:val="00CF0A33"/>
    <w:rsid w:val="00CF0CD2"/>
    <w:rsid w:val="00CF108A"/>
    <w:rsid w:val="00CF11CD"/>
    <w:rsid w:val="00CF167C"/>
    <w:rsid w:val="00CF173A"/>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F71"/>
    <w:rsid w:val="00D06152"/>
    <w:rsid w:val="00D06247"/>
    <w:rsid w:val="00D06351"/>
    <w:rsid w:val="00D06605"/>
    <w:rsid w:val="00D06AF1"/>
    <w:rsid w:val="00D078A0"/>
    <w:rsid w:val="00D07BF4"/>
    <w:rsid w:val="00D07ECD"/>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88C"/>
    <w:rsid w:val="00D17BA6"/>
    <w:rsid w:val="00D17FE5"/>
    <w:rsid w:val="00D20D24"/>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6738"/>
    <w:rsid w:val="00D47A1A"/>
    <w:rsid w:val="00D47A34"/>
    <w:rsid w:val="00D50724"/>
    <w:rsid w:val="00D508C0"/>
    <w:rsid w:val="00D50A41"/>
    <w:rsid w:val="00D518F5"/>
    <w:rsid w:val="00D5192F"/>
    <w:rsid w:val="00D5319F"/>
    <w:rsid w:val="00D53840"/>
    <w:rsid w:val="00D53D6D"/>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54A"/>
    <w:rsid w:val="00D735C3"/>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5861"/>
    <w:rsid w:val="00DA6678"/>
    <w:rsid w:val="00DA7781"/>
    <w:rsid w:val="00DA7DA4"/>
    <w:rsid w:val="00DB1F10"/>
    <w:rsid w:val="00DB26C5"/>
    <w:rsid w:val="00DB2938"/>
    <w:rsid w:val="00DB37BB"/>
    <w:rsid w:val="00DB43B1"/>
    <w:rsid w:val="00DB43BA"/>
    <w:rsid w:val="00DB4AFD"/>
    <w:rsid w:val="00DB4BC2"/>
    <w:rsid w:val="00DB4E1A"/>
    <w:rsid w:val="00DB55AB"/>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7C6"/>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660"/>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478F"/>
    <w:rsid w:val="00E35C73"/>
    <w:rsid w:val="00E368FC"/>
    <w:rsid w:val="00E370DE"/>
    <w:rsid w:val="00E371B2"/>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E50"/>
    <w:rsid w:val="00E47313"/>
    <w:rsid w:val="00E47379"/>
    <w:rsid w:val="00E47503"/>
    <w:rsid w:val="00E4765C"/>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1112"/>
    <w:rsid w:val="00E7111D"/>
    <w:rsid w:val="00E7205D"/>
    <w:rsid w:val="00E72484"/>
    <w:rsid w:val="00E72C37"/>
    <w:rsid w:val="00E72C5B"/>
    <w:rsid w:val="00E72CB2"/>
    <w:rsid w:val="00E72DB0"/>
    <w:rsid w:val="00E7318D"/>
    <w:rsid w:val="00E7320D"/>
    <w:rsid w:val="00E737D4"/>
    <w:rsid w:val="00E73C04"/>
    <w:rsid w:val="00E740B6"/>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DDB"/>
    <w:rsid w:val="00E95DFE"/>
    <w:rsid w:val="00E966E6"/>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32EB"/>
    <w:rsid w:val="00EA34BA"/>
    <w:rsid w:val="00EA3A38"/>
    <w:rsid w:val="00EA3AAA"/>
    <w:rsid w:val="00EA402B"/>
    <w:rsid w:val="00EA4904"/>
    <w:rsid w:val="00EA4EB5"/>
    <w:rsid w:val="00EA53C4"/>
    <w:rsid w:val="00EA53CE"/>
    <w:rsid w:val="00EA664C"/>
    <w:rsid w:val="00EA72DA"/>
    <w:rsid w:val="00EA777E"/>
    <w:rsid w:val="00EA7BFE"/>
    <w:rsid w:val="00EB02F2"/>
    <w:rsid w:val="00EB13B2"/>
    <w:rsid w:val="00EB1594"/>
    <w:rsid w:val="00EB15BA"/>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31CF"/>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E8"/>
    <w:rsid w:val="00F51AD1"/>
    <w:rsid w:val="00F51BA9"/>
    <w:rsid w:val="00F52653"/>
    <w:rsid w:val="00F52893"/>
    <w:rsid w:val="00F52F72"/>
    <w:rsid w:val="00F52FA1"/>
    <w:rsid w:val="00F539F2"/>
    <w:rsid w:val="00F54076"/>
    <w:rsid w:val="00F5487D"/>
    <w:rsid w:val="00F54903"/>
    <w:rsid w:val="00F55135"/>
    <w:rsid w:val="00F5543D"/>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011465"/>
    <w:rsid w:val="00023287"/>
    <w:rsid w:val="000A31B3"/>
    <w:rsid w:val="000B0D88"/>
    <w:rsid w:val="001220C6"/>
    <w:rsid w:val="00127C3D"/>
    <w:rsid w:val="001307C2"/>
    <w:rsid w:val="00163472"/>
    <w:rsid w:val="001D2755"/>
    <w:rsid w:val="0021068C"/>
    <w:rsid w:val="00215BD9"/>
    <w:rsid w:val="00223FC4"/>
    <w:rsid w:val="002328BB"/>
    <w:rsid w:val="002944C9"/>
    <w:rsid w:val="002A02A1"/>
    <w:rsid w:val="002B2462"/>
    <w:rsid w:val="002C5C9D"/>
    <w:rsid w:val="002F0C31"/>
    <w:rsid w:val="00384947"/>
    <w:rsid w:val="003858F0"/>
    <w:rsid w:val="003E49DE"/>
    <w:rsid w:val="0041443A"/>
    <w:rsid w:val="00432463"/>
    <w:rsid w:val="004855D7"/>
    <w:rsid w:val="00494A0B"/>
    <w:rsid w:val="004C18BC"/>
    <w:rsid w:val="004F6766"/>
    <w:rsid w:val="005D30BC"/>
    <w:rsid w:val="005E20A3"/>
    <w:rsid w:val="006370FB"/>
    <w:rsid w:val="006443A7"/>
    <w:rsid w:val="006518EA"/>
    <w:rsid w:val="00692C2F"/>
    <w:rsid w:val="006948EB"/>
    <w:rsid w:val="00785D08"/>
    <w:rsid w:val="007B2205"/>
    <w:rsid w:val="007F24A8"/>
    <w:rsid w:val="008072CF"/>
    <w:rsid w:val="008210C2"/>
    <w:rsid w:val="008619EB"/>
    <w:rsid w:val="00873785"/>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D04AD4"/>
    <w:rsid w:val="00D73831"/>
    <w:rsid w:val="00D820F7"/>
    <w:rsid w:val="00D838D4"/>
    <w:rsid w:val="00D960E2"/>
    <w:rsid w:val="00DB0648"/>
    <w:rsid w:val="00DC1654"/>
    <w:rsid w:val="00E82198"/>
    <w:rsid w:val="00EC7049"/>
    <w:rsid w:val="00F27792"/>
    <w:rsid w:val="00F346ED"/>
    <w:rsid w:val="00F36148"/>
    <w:rsid w:val="00F47C82"/>
    <w:rsid w:val="00F54281"/>
    <w:rsid w:val="00FA6713"/>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5</TotalTime>
  <Pages>78</Pages>
  <Words>66504</Words>
  <Characters>332522</Characters>
  <Application>Microsoft Office Word</Application>
  <DocSecurity>0</DocSecurity>
  <Lines>2771</Lines>
  <Paragraphs>796</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664</cp:revision>
  <cp:lastPrinted>2023-01-04T12:57:00Z</cp:lastPrinted>
  <dcterms:created xsi:type="dcterms:W3CDTF">2022-09-19T06:03:00Z</dcterms:created>
  <dcterms:modified xsi:type="dcterms:W3CDTF">2023-05-07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78AbOBe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